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9891F" w14:textId="77777777" w:rsidR="002C5A09" w:rsidRDefault="002C5A09" w:rsidP="002C5A09">
      <w:pPr>
        <w:pStyle w:val="Heading1"/>
      </w:pPr>
      <w:bookmarkStart w:id="0" w:name="_Toc536017946"/>
      <w:bookmarkStart w:id="1" w:name="_Toc5375208"/>
      <w:bookmarkStart w:id="2" w:name="_Toc5869230"/>
      <w:r>
        <w:t>Understanding Vehicle-Bridge Interaction and Dynamic Amplification</w:t>
      </w:r>
      <w:bookmarkEnd w:id="0"/>
      <w:bookmarkEnd w:id="1"/>
      <w:bookmarkEnd w:id="2"/>
    </w:p>
    <w:p w14:paraId="4F9E618C" w14:textId="77777777" w:rsidR="002C5A09" w:rsidRDefault="002C5A09" w:rsidP="00771CDD">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0A11184C" w14:textId="77777777" w:rsidR="002C5A09" w:rsidRDefault="002C5A09" w:rsidP="002C5A09">
      <w:pPr>
        <w:pStyle w:val="ListParagraph"/>
        <w:numPr>
          <w:ilvl w:val="0"/>
          <w:numId w:val="5"/>
        </w:numPr>
      </w:pPr>
      <w:r>
        <w:t>Determine the effect of vehicle-bridge dynamics on bridge live load responses.</w:t>
      </w:r>
    </w:p>
    <w:p w14:paraId="4CDDC651" w14:textId="77777777" w:rsidR="002C5A09" w:rsidRDefault="002C5A09" w:rsidP="002C5A09">
      <w:pPr>
        <w:pStyle w:val="ListParagraph"/>
        <w:numPr>
          <w:ilvl w:val="0"/>
          <w:numId w:val="5"/>
        </w:numPr>
      </w:pPr>
      <w:r>
        <w:t>Identify the mechanisms and conditions that are influential to dynamic amplification.</w:t>
      </w:r>
    </w:p>
    <w:p w14:paraId="730DFFCB" w14:textId="77777777" w:rsidR="002C5A09" w:rsidRDefault="002C5A09" w:rsidP="002C5A09">
      <w:pPr>
        <w:pStyle w:val="ListParagraph"/>
        <w:numPr>
          <w:ilvl w:val="0"/>
          <w:numId w:val="5"/>
        </w:numPr>
      </w:pPr>
      <w:r>
        <w:t>Develop suitable methods for simulating vehicle-bridge dynamics for the purpose of estimating dynamic amplification.</w:t>
      </w:r>
    </w:p>
    <w:p w14:paraId="7B1AFDF0" w14:textId="77777777" w:rsidR="002C5A09" w:rsidRDefault="002C5A09" w:rsidP="00496B8E">
      <w:r>
        <w:t>To achieve these objectives, a series of field tests were carried out. Each phase of testing sought to progressively answer the following questions.</w:t>
      </w:r>
    </w:p>
    <w:p w14:paraId="558CCF4E" w14:textId="77777777" w:rsidR="002C5A09" w:rsidRDefault="002C5A09" w:rsidP="002C5A09">
      <w:pPr>
        <w:pStyle w:val="ListParagraph"/>
        <w:numPr>
          <w:ilvl w:val="0"/>
          <w:numId w:val="4"/>
        </w:numPr>
      </w:pPr>
      <w:r>
        <w:t>What region of the structure should receive instrumentation (is experiencing the greatest vibration).</w:t>
      </w:r>
    </w:p>
    <w:p w14:paraId="15F9CB90" w14:textId="77777777" w:rsidR="002C5A09" w:rsidRDefault="002C5A09" w:rsidP="002C5A09">
      <w:pPr>
        <w:pStyle w:val="ListParagraph"/>
        <w:numPr>
          <w:ilvl w:val="0"/>
          <w:numId w:val="4"/>
        </w:numPr>
      </w:pPr>
      <w:r>
        <w:t>What is the operational response of the structure (and characterize structure mass and stiffness)</w:t>
      </w:r>
    </w:p>
    <w:p w14:paraId="2B032031" w14:textId="77777777" w:rsidR="002C5A09" w:rsidRDefault="002C5A09" w:rsidP="002C5A09">
      <w:pPr>
        <w:pStyle w:val="ListParagraph"/>
        <w:numPr>
          <w:ilvl w:val="0"/>
          <w:numId w:val="4"/>
        </w:numPr>
      </w:pPr>
      <w:r>
        <w:t>What is the cause of dynamic amplification (and how can it be modeled).</w:t>
      </w:r>
    </w:p>
    <w:p w14:paraId="31F6B937" w14:textId="77777777" w:rsidR="002C5A09" w:rsidRDefault="002C5A09"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612C3C69" w14:textId="77777777" w:rsidR="002C5A09" w:rsidRDefault="002C5A09"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79166248" w14:textId="77777777" w:rsidR="002C5A09" w:rsidRDefault="002C5A09" w:rsidP="000C7FF5">
      <w:pPr>
        <w:keepNext/>
        <w:jc w:val="center"/>
      </w:pPr>
      <w:r w:rsidRPr="00CB53BC">
        <w:rPr>
          <w:noProof/>
        </w:rPr>
        <w:drawing>
          <wp:inline distT="0" distB="0" distL="0" distR="0" wp14:anchorId="5323010C" wp14:editId="00EC0E4B">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6AC551B3" w14:textId="77777777" w:rsidR="002C5A09" w:rsidRDefault="002C5A09" w:rsidP="000C7FF5">
      <w:pPr>
        <w:pStyle w:val="Caption"/>
      </w:pPr>
      <w:bookmarkStart w:id="3" w:name="_Toc5375421"/>
      <w:bookmarkStart w:id="4" w:name="_Toc58684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3"/>
      <w:bookmarkEnd w:id="4"/>
      <w:r>
        <w:t xml:space="preserve"> </w:t>
      </w:r>
    </w:p>
    <w:p w14:paraId="2EDC2F72" w14:textId="77777777" w:rsidR="002C5A09" w:rsidRDefault="002C5A09"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50150626" w14:textId="77777777" w:rsidR="002C5A09" w:rsidRDefault="002C5A09"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5199C28F" w14:textId="77777777" w:rsidR="002C5A09" w:rsidRDefault="002C5A09"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12C9D13A" w14:textId="77777777" w:rsidR="002C5A09" w:rsidRDefault="002C5A09"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636C5969" w14:textId="77777777" w:rsidR="002C5A09" w:rsidRDefault="002C5A09"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issues and mistakes. </w:t>
      </w:r>
    </w:p>
    <w:p w14:paraId="4EAF0BF4" w14:textId="77777777" w:rsidR="002C5A09" w:rsidRDefault="002C5A09"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2C6A5E51" w14:textId="77777777" w:rsidR="002C5A09" w:rsidRDefault="002C5A09"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identification process can be found elsewhere, but the above discussion sufficiently summarizes the process.</w:t>
      </w:r>
    </w:p>
    <w:p w14:paraId="07B118A1" w14:textId="77777777" w:rsidR="002C5A09" w:rsidRDefault="002C5A09" w:rsidP="00B642C0">
      <w:r>
        <w:t xml:space="preserve">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300A8BBE" w14:textId="77777777" w:rsidR="002C5A09" w:rsidRDefault="002C5A09">
      <w:pPr>
        <w:spacing w:before="0" w:after="200" w:line="276" w:lineRule="auto"/>
        <w:rPr>
          <w:rFonts w:asciiTheme="majorHAnsi" w:eastAsiaTheme="majorEastAsia" w:hAnsiTheme="majorHAnsi" w:cstheme="majorBidi"/>
          <w:b/>
          <w:bCs/>
          <w:sz w:val="26"/>
          <w:szCs w:val="26"/>
        </w:rPr>
      </w:pPr>
      <w:bookmarkStart w:id="5" w:name="_Toc536017948"/>
      <w:bookmarkStart w:id="6" w:name="_Toc5375209"/>
      <w:r>
        <w:br w:type="page"/>
      </w:r>
    </w:p>
    <w:p w14:paraId="1F9FB4CB" w14:textId="77777777" w:rsidR="002C5A09" w:rsidRDefault="002C5A09" w:rsidP="006646DF">
      <w:pPr>
        <w:pStyle w:val="Heading2"/>
        <w:numPr>
          <w:ilvl w:val="0"/>
          <w:numId w:val="43"/>
        </w:numPr>
      </w:pPr>
      <w:bookmarkStart w:id="7" w:name="_Toc5869231"/>
      <w:r>
        <w:t>Description of Case Structure</w:t>
      </w:r>
      <w:bookmarkEnd w:id="5"/>
      <w:bookmarkEnd w:id="6"/>
      <w:bookmarkEnd w:id="7"/>
    </w:p>
    <w:p w14:paraId="4CE78F23" w14:textId="77777777" w:rsidR="002C5A09" w:rsidRDefault="002C5A09" w:rsidP="000C7FF5">
      <w:pPr>
        <w:keepNext/>
      </w:pPr>
      <w:r>
        <w:rPr>
          <w:noProof/>
        </w:rPr>
        <w:drawing>
          <wp:inline distT="0" distB="0" distL="0" distR="0" wp14:anchorId="7AECFA0E" wp14:editId="7041EEBC">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6A6AFED0" w14:textId="77777777" w:rsidR="002C5A09" w:rsidRPr="000C7FF5" w:rsidRDefault="002C5A09" w:rsidP="000C7FF5">
      <w:pPr>
        <w:pStyle w:val="Caption"/>
      </w:pPr>
      <w:bookmarkStart w:id="8" w:name="_Toc5375422"/>
      <w:bookmarkStart w:id="9" w:name="_Toc58684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8"/>
      <w:bookmarkEnd w:id="9"/>
    </w:p>
    <w:p w14:paraId="25BE6E3F" w14:textId="77777777" w:rsidR="002C5A09" w:rsidRDefault="002C5A09" w:rsidP="00B642C0">
      <w:r>
        <w:t xml:space="preserve">The structure is an 11-span viaduct that carries 4 lanes of a major interstate highway. The viaduct was first constructed in 1952 but the superstructure was replaced in 1986 while retaining the concrete piers. East bound and west 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159823F5" w14:textId="77777777" w:rsidR="002C5A09" w:rsidRDefault="002C5A09" w:rsidP="000C7FF5">
      <w:pPr>
        <w:keepNext/>
      </w:pPr>
      <w:r>
        <w:rPr>
          <w:noProof/>
        </w:rPr>
        <w:drawing>
          <wp:inline distT="0" distB="0" distL="0" distR="0" wp14:anchorId="2C708D39" wp14:editId="74E67EF9">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08A822E8" w14:textId="77777777" w:rsidR="002C5A09" w:rsidRPr="00846FA6" w:rsidRDefault="002C5A09" w:rsidP="00846FA6">
      <w:pPr>
        <w:pStyle w:val="Caption"/>
      </w:pPr>
      <w:bookmarkStart w:id="10" w:name="_Toc5375423"/>
      <w:bookmarkStart w:id="11" w:name="_Toc58684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of Case Structure Elevation</w:t>
      </w:r>
      <w:bookmarkEnd w:id="10"/>
      <w:bookmarkEnd w:id="11"/>
    </w:p>
    <w:p w14:paraId="354FDAE6" w14:textId="77777777" w:rsidR="002C5A09" w:rsidRDefault="002C5A09" w:rsidP="00A61FB1">
      <w:pPr>
        <w:keepNext/>
        <w:jc w:val="center"/>
      </w:pPr>
      <w:r>
        <w:rPr>
          <w:noProof/>
        </w:rPr>
        <w:drawing>
          <wp:inline distT="0" distB="0" distL="0" distR="0" wp14:anchorId="49A20A4C" wp14:editId="6871D88E">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538D815F" w14:textId="77777777" w:rsidR="002C5A09" w:rsidRDefault="002C5A09" w:rsidP="00A61FB1">
      <w:pPr>
        <w:pStyle w:val="Caption"/>
      </w:pPr>
      <w:bookmarkStart w:id="12" w:name="_Toc5375424"/>
      <w:bookmarkStart w:id="13" w:name="_Toc58684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2"/>
      <w:bookmarkEnd w:id="13"/>
      <w:r>
        <w:t xml:space="preserve"> </w:t>
      </w:r>
    </w:p>
    <w:p w14:paraId="76A8EEDA" w14:textId="77777777" w:rsidR="002C5A09" w:rsidRDefault="002C5A09" w:rsidP="00B642C0">
      <w:pPr>
        <w:pStyle w:val="Heading4"/>
      </w:pPr>
      <w:r>
        <w:t xml:space="preserve"> Superstructure</w:t>
      </w:r>
    </w:p>
    <w:p w14:paraId="49E01D20" w14:textId="77777777" w:rsidR="002C5A09" w:rsidRDefault="002C5A09"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35CA3F40" w14:textId="77777777" w:rsidR="002C5A09" w:rsidRDefault="002C5A09" w:rsidP="00A61FB1">
      <w:pPr>
        <w:keepNext/>
        <w:jc w:val="center"/>
      </w:pPr>
      <w:r w:rsidRPr="00AE07AA">
        <w:rPr>
          <w:noProof/>
        </w:rPr>
        <w:drawing>
          <wp:inline distT="0" distB="0" distL="0" distR="0" wp14:anchorId="728D9C58" wp14:editId="3DB3D73A">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2AE93FEF" w14:textId="77777777" w:rsidR="002C5A09" w:rsidRDefault="002C5A09" w:rsidP="00A61FB1">
      <w:pPr>
        <w:pStyle w:val="Caption"/>
      </w:pPr>
      <w:bookmarkStart w:id="14" w:name="_Toc5375425"/>
      <w:bookmarkStart w:id="15" w:name="_Toc58684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4"/>
      <w:bookmarkEnd w:id="15"/>
      <w:r>
        <w:t xml:space="preserve"> </w:t>
      </w:r>
    </w:p>
    <w:p w14:paraId="51468AD1" w14:textId="77777777" w:rsidR="002C5A09" w:rsidRDefault="002C5A09"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1A484959" w14:textId="77777777" w:rsidR="002C5A09" w:rsidRDefault="002C5A09" w:rsidP="00A61FB1">
      <w:pPr>
        <w:keepNext/>
        <w:jc w:val="center"/>
      </w:pPr>
      <w:r>
        <w:rPr>
          <w:noProof/>
        </w:rPr>
        <w:drawing>
          <wp:inline distT="0" distB="0" distL="0" distR="0" wp14:anchorId="37549E44" wp14:editId="44487A82">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62329181" w14:textId="77777777" w:rsidR="002C5A09" w:rsidRDefault="002C5A09" w:rsidP="00A61FB1">
      <w:pPr>
        <w:pStyle w:val="Caption"/>
      </w:pPr>
      <w:bookmarkStart w:id="16" w:name="_Toc5375426"/>
      <w:bookmarkStart w:id="17" w:name="_Toc58684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6"/>
      <w:r>
        <w:t xml:space="preserve"> with Numbered Girders</w:t>
      </w:r>
      <w:bookmarkEnd w:id="17"/>
    </w:p>
    <w:p w14:paraId="4904E837" w14:textId="77777777" w:rsidR="002C5A09" w:rsidRDefault="002C5A09" w:rsidP="00B642C0">
      <w:pPr>
        <w:pStyle w:val="Heading4"/>
      </w:pPr>
      <w:r>
        <w:t>Substructure and Bearings</w:t>
      </w:r>
    </w:p>
    <w:p w14:paraId="5C4D6477" w14:textId="77777777" w:rsidR="002C5A09" w:rsidRDefault="002C5A09"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201404F2" w14:textId="77777777" w:rsidR="002C5A09" w:rsidRDefault="002C5A09" w:rsidP="00A61FB1">
      <w:pPr>
        <w:keepNext/>
        <w:jc w:val="center"/>
      </w:pPr>
      <w:r>
        <w:rPr>
          <w:noProof/>
        </w:rPr>
        <w:drawing>
          <wp:inline distT="0" distB="0" distL="0" distR="0" wp14:anchorId="2B90A4F8" wp14:editId="67158C77">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3B0E77FA" w14:textId="77777777" w:rsidR="002C5A09" w:rsidRPr="0048509D" w:rsidRDefault="002C5A09" w:rsidP="00A61FB1">
      <w:pPr>
        <w:pStyle w:val="Caption"/>
      </w:pPr>
      <w:bookmarkStart w:id="18" w:name="_Toc5375427"/>
      <w:bookmarkStart w:id="19" w:name="_Toc58684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18"/>
      <w:bookmarkEnd w:id="19"/>
    </w:p>
    <w:p w14:paraId="351D9746" w14:textId="77777777" w:rsidR="002C5A09" w:rsidRDefault="002C5A09" w:rsidP="002B361B">
      <w:pPr>
        <w:pStyle w:val="Heading4"/>
      </w:pPr>
      <w:r>
        <w:t>Condition</w:t>
      </w:r>
    </w:p>
    <w:p w14:paraId="4B413005" w14:textId="77777777" w:rsidR="002C5A09" w:rsidRDefault="002C5A09"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1EDC169F" w14:textId="77777777" w:rsidR="002C5A09" w:rsidRDefault="002C5A09" w:rsidP="00A61FB1">
      <w:pPr>
        <w:pStyle w:val="Caption"/>
        <w:keepNext/>
      </w:pPr>
      <w:bookmarkStart w:id="20" w:name="_Toc5375369"/>
      <w:bookmarkStart w:id="21" w:name="_Toc586838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0"/>
      <w:bookmarkEnd w:id="21"/>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2C5A09" w14:paraId="680EDF1C" w14:textId="77777777" w:rsidTr="007A40CA">
        <w:trPr>
          <w:jc w:val="center"/>
        </w:trPr>
        <w:tc>
          <w:tcPr>
            <w:tcW w:w="2604" w:type="dxa"/>
            <w:tcMar>
              <w:top w:w="0" w:type="dxa"/>
              <w:left w:w="0" w:type="dxa"/>
              <w:bottom w:w="0" w:type="dxa"/>
              <w:right w:w="0" w:type="dxa"/>
            </w:tcMar>
          </w:tcPr>
          <w:p w14:paraId="7C5C8D54" w14:textId="77777777" w:rsidR="002C5A09" w:rsidRDefault="002C5A09" w:rsidP="0078412B">
            <w:pPr>
              <w:pStyle w:val="TableContents"/>
            </w:pPr>
            <w:r>
              <w:t>Year Reconstructed</w:t>
            </w:r>
          </w:p>
        </w:tc>
        <w:tc>
          <w:tcPr>
            <w:tcW w:w="2733" w:type="dxa"/>
            <w:tcMar>
              <w:top w:w="0" w:type="dxa"/>
              <w:left w:w="0" w:type="dxa"/>
              <w:bottom w:w="0" w:type="dxa"/>
              <w:right w:w="0" w:type="dxa"/>
            </w:tcMar>
          </w:tcPr>
          <w:p w14:paraId="05A6B8DE" w14:textId="77777777" w:rsidR="002C5A09" w:rsidRDefault="002C5A09" w:rsidP="0078412B">
            <w:pPr>
              <w:pStyle w:val="TableContents"/>
            </w:pPr>
            <w:r>
              <w:t>1986</w:t>
            </w:r>
          </w:p>
        </w:tc>
      </w:tr>
      <w:tr w:rsidR="002C5A09" w14:paraId="0F0EF4C8" w14:textId="77777777" w:rsidTr="007A40CA">
        <w:trPr>
          <w:jc w:val="center"/>
        </w:trPr>
        <w:tc>
          <w:tcPr>
            <w:tcW w:w="2604" w:type="dxa"/>
            <w:tcMar>
              <w:top w:w="0" w:type="dxa"/>
              <w:left w:w="0" w:type="dxa"/>
              <w:bottom w:w="0" w:type="dxa"/>
              <w:right w:w="0" w:type="dxa"/>
            </w:tcMar>
          </w:tcPr>
          <w:p w14:paraId="1D92136F" w14:textId="77777777" w:rsidR="002C5A09" w:rsidRDefault="002C5A09" w:rsidP="0078412B">
            <w:pPr>
              <w:pStyle w:val="TableContents"/>
            </w:pPr>
            <w:r>
              <w:t>Skew</w:t>
            </w:r>
          </w:p>
        </w:tc>
        <w:tc>
          <w:tcPr>
            <w:tcW w:w="2733" w:type="dxa"/>
            <w:tcMar>
              <w:top w:w="0" w:type="dxa"/>
              <w:left w:w="0" w:type="dxa"/>
              <w:bottom w:w="0" w:type="dxa"/>
              <w:right w:w="0" w:type="dxa"/>
            </w:tcMar>
          </w:tcPr>
          <w:p w14:paraId="08005023" w14:textId="77777777" w:rsidR="002C5A09" w:rsidRDefault="002C5A09" w:rsidP="0078412B">
            <w:pPr>
              <w:pStyle w:val="TableContents"/>
            </w:pPr>
            <w:r>
              <w:t>0 degrees</w:t>
            </w:r>
          </w:p>
        </w:tc>
      </w:tr>
      <w:tr w:rsidR="002C5A09" w14:paraId="27357A44" w14:textId="77777777" w:rsidTr="007A40CA">
        <w:trPr>
          <w:jc w:val="center"/>
        </w:trPr>
        <w:tc>
          <w:tcPr>
            <w:tcW w:w="2604" w:type="dxa"/>
            <w:tcMar>
              <w:top w:w="0" w:type="dxa"/>
              <w:left w:w="0" w:type="dxa"/>
              <w:bottom w:w="0" w:type="dxa"/>
              <w:right w:w="0" w:type="dxa"/>
            </w:tcMar>
          </w:tcPr>
          <w:p w14:paraId="4BD15A9F" w14:textId="77777777" w:rsidR="002C5A09" w:rsidRDefault="002C5A09" w:rsidP="0078412B">
            <w:pPr>
              <w:pStyle w:val="TableContents"/>
            </w:pPr>
            <w:r>
              <w:t>Deck Width</w:t>
            </w:r>
          </w:p>
        </w:tc>
        <w:tc>
          <w:tcPr>
            <w:tcW w:w="2733" w:type="dxa"/>
            <w:tcMar>
              <w:top w:w="0" w:type="dxa"/>
              <w:left w:w="0" w:type="dxa"/>
              <w:bottom w:w="0" w:type="dxa"/>
              <w:right w:w="0" w:type="dxa"/>
            </w:tcMar>
          </w:tcPr>
          <w:p w14:paraId="398E67EB" w14:textId="77777777" w:rsidR="002C5A09" w:rsidRDefault="002C5A09" w:rsidP="0078412B">
            <w:pPr>
              <w:pStyle w:val="TableContents"/>
            </w:pPr>
            <w:r>
              <w:t>76’6”</w:t>
            </w:r>
          </w:p>
        </w:tc>
      </w:tr>
      <w:tr w:rsidR="002C5A09" w14:paraId="7604B361" w14:textId="77777777" w:rsidTr="007A40CA">
        <w:trPr>
          <w:jc w:val="center"/>
        </w:trPr>
        <w:tc>
          <w:tcPr>
            <w:tcW w:w="2604" w:type="dxa"/>
            <w:tcMar>
              <w:top w:w="0" w:type="dxa"/>
              <w:left w:w="0" w:type="dxa"/>
              <w:bottom w:w="0" w:type="dxa"/>
              <w:right w:w="0" w:type="dxa"/>
            </w:tcMar>
          </w:tcPr>
          <w:p w14:paraId="49A038A7" w14:textId="77777777" w:rsidR="002C5A09" w:rsidRDefault="002C5A09" w:rsidP="0078412B">
            <w:pPr>
              <w:pStyle w:val="TableContents"/>
            </w:pPr>
            <w:r>
              <w:t>Maximum Span Length</w:t>
            </w:r>
          </w:p>
        </w:tc>
        <w:tc>
          <w:tcPr>
            <w:tcW w:w="2733" w:type="dxa"/>
            <w:tcMar>
              <w:top w:w="0" w:type="dxa"/>
              <w:left w:w="0" w:type="dxa"/>
              <w:bottom w:w="0" w:type="dxa"/>
              <w:right w:w="0" w:type="dxa"/>
            </w:tcMar>
          </w:tcPr>
          <w:p w14:paraId="22AA301E" w14:textId="77777777" w:rsidR="002C5A09" w:rsidRDefault="002C5A09" w:rsidP="0078412B">
            <w:pPr>
              <w:pStyle w:val="TableContents"/>
            </w:pPr>
            <w:r>
              <w:t>140’0”</w:t>
            </w:r>
          </w:p>
        </w:tc>
      </w:tr>
      <w:tr w:rsidR="002C5A09" w14:paraId="04ED6561" w14:textId="77777777" w:rsidTr="007A40CA">
        <w:trPr>
          <w:jc w:val="center"/>
        </w:trPr>
        <w:tc>
          <w:tcPr>
            <w:tcW w:w="2604" w:type="dxa"/>
            <w:tcMar>
              <w:top w:w="0" w:type="dxa"/>
              <w:left w:w="0" w:type="dxa"/>
              <w:bottom w:w="0" w:type="dxa"/>
              <w:right w:w="0" w:type="dxa"/>
            </w:tcMar>
          </w:tcPr>
          <w:p w14:paraId="2D629131" w14:textId="77777777" w:rsidR="002C5A09" w:rsidRDefault="002C5A09" w:rsidP="0078412B">
            <w:pPr>
              <w:pStyle w:val="TableContents"/>
            </w:pPr>
            <w:r>
              <w:t>ADT</w:t>
            </w:r>
          </w:p>
        </w:tc>
        <w:tc>
          <w:tcPr>
            <w:tcW w:w="2733" w:type="dxa"/>
            <w:tcMar>
              <w:top w:w="0" w:type="dxa"/>
              <w:left w:w="0" w:type="dxa"/>
              <w:bottom w:w="0" w:type="dxa"/>
              <w:right w:w="0" w:type="dxa"/>
            </w:tcMar>
          </w:tcPr>
          <w:p w14:paraId="3968CF81" w14:textId="77777777" w:rsidR="002C5A09" w:rsidRDefault="002C5A09" w:rsidP="0078412B">
            <w:pPr>
              <w:pStyle w:val="TableContents"/>
            </w:pPr>
            <w:r>
              <w:t>57410 (2013)</w:t>
            </w:r>
          </w:p>
        </w:tc>
      </w:tr>
      <w:tr w:rsidR="002C5A09" w14:paraId="7C1C1E0C" w14:textId="77777777" w:rsidTr="007A40CA">
        <w:trPr>
          <w:jc w:val="center"/>
        </w:trPr>
        <w:tc>
          <w:tcPr>
            <w:tcW w:w="2604" w:type="dxa"/>
            <w:tcMar>
              <w:top w:w="0" w:type="dxa"/>
              <w:left w:w="0" w:type="dxa"/>
              <w:bottom w:w="0" w:type="dxa"/>
              <w:right w:w="0" w:type="dxa"/>
            </w:tcMar>
          </w:tcPr>
          <w:p w14:paraId="2256E1BA" w14:textId="77777777" w:rsidR="002C5A09" w:rsidRDefault="002C5A09" w:rsidP="0078412B">
            <w:pPr>
              <w:pStyle w:val="TableContents"/>
            </w:pPr>
            <w:r>
              <w:t>Deck Condition</w:t>
            </w:r>
          </w:p>
        </w:tc>
        <w:tc>
          <w:tcPr>
            <w:tcW w:w="2733" w:type="dxa"/>
            <w:tcMar>
              <w:top w:w="0" w:type="dxa"/>
              <w:left w:w="0" w:type="dxa"/>
              <w:bottom w:w="0" w:type="dxa"/>
              <w:right w:w="0" w:type="dxa"/>
            </w:tcMar>
          </w:tcPr>
          <w:p w14:paraId="7A1E6BD7" w14:textId="77777777" w:rsidR="002C5A09" w:rsidRDefault="002C5A09" w:rsidP="0078412B">
            <w:pPr>
              <w:pStyle w:val="TableContents"/>
            </w:pPr>
            <w:r>
              <w:t>6 (Satisfactory Condition)</w:t>
            </w:r>
          </w:p>
        </w:tc>
      </w:tr>
      <w:tr w:rsidR="002C5A09" w14:paraId="3629E428" w14:textId="77777777" w:rsidTr="007A40CA">
        <w:trPr>
          <w:jc w:val="center"/>
        </w:trPr>
        <w:tc>
          <w:tcPr>
            <w:tcW w:w="2604" w:type="dxa"/>
            <w:tcMar>
              <w:top w:w="0" w:type="dxa"/>
              <w:left w:w="0" w:type="dxa"/>
              <w:bottom w:w="0" w:type="dxa"/>
              <w:right w:w="0" w:type="dxa"/>
            </w:tcMar>
          </w:tcPr>
          <w:p w14:paraId="5DB9B7CE" w14:textId="77777777" w:rsidR="002C5A09" w:rsidRDefault="002C5A09" w:rsidP="0078412B">
            <w:pPr>
              <w:pStyle w:val="TableContents"/>
            </w:pPr>
            <w:r>
              <w:t>Superstructure Condition</w:t>
            </w:r>
          </w:p>
        </w:tc>
        <w:tc>
          <w:tcPr>
            <w:tcW w:w="2733" w:type="dxa"/>
            <w:tcMar>
              <w:top w:w="0" w:type="dxa"/>
              <w:left w:w="0" w:type="dxa"/>
              <w:bottom w:w="0" w:type="dxa"/>
              <w:right w:w="0" w:type="dxa"/>
            </w:tcMar>
          </w:tcPr>
          <w:p w14:paraId="38CD4702" w14:textId="77777777" w:rsidR="002C5A09" w:rsidRDefault="002C5A09" w:rsidP="0078412B">
            <w:pPr>
              <w:pStyle w:val="TableContents"/>
            </w:pPr>
            <w:r>
              <w:t>7 (Good Condition)</w:t>
            </w:r>
          </w:p>
        </w:tc>
      </w:tr>
      <w:tr w:rsidR="002C5A09" w14:paraId="41DF2723" w14:textId="77777777" w:rsidTr="007A40CA">
        <w:trPr>
          <w:jc w:val="center"/>
        </w:trPr>
        <w:tc>
          <w:tcPr>
            <w:tcW w:w="2604" w:type="dxa"/>
            <w:tcMar>
              <w:top w:w="0" w:type="dxa"/>
              <w:left w:w="0" w:type="dxa"/>
              <w:bottom w:w="0" w:type="dxa"/>
              <w:right w:w="0" w:type="dxa"/>
            </w:tcMar>
          </w:tcPr>
          <w:p w14:paraId="00229080" w14:textId="77777777" w:rsidR="002C5A09" w:rsidRDefault="002C5A09" w:rsidP="0078412B">
            <w:pPr>
              <w:pStyle w:val="TableContents"/>
            </w:pPr>
            <w:r>
              <w:t>Substructure Condition</w:t>
            </w:r>
          </w:p>
        </w:tc>
        <w:tc>
          <w:tcPr>
            <w:tcW w:w="2733" w:type="dxa"/>
            <w:tcMar>
              <w:top w:w="0" w:type="dxa"/>
              <w:left w:w="0" w:type="dxa"/>
              <w:bottom w:w="0" w:type="dxa"/>
              <w:right w:w="0" w:type="dxa"/>
            </w:tcMar>
          </w:tcPr>
          <w:p w14:paraId="490E3A4B" w14:textId="77777777" w:rsidR="002C5A09" w:rsidRDefault="002C5A09" w:rsidP="0078412B">
            <w:pPr>
              <w:pStyle w:val="TableContents"/>
            </w:pPr>
            <w:r>
              <w:t>5 (Fair Condition)</w:t>
            </w:r>
          </w:p>
        </w:tc>
      </w:tr>
      <w:tr w:rsidR="002C5A09" w14:paraId="3BD37EC4" w14:textId="77777777" w:rsidTr="007A40CA">
        <w:trPr>
          <w:jc w:val="center"/>
        </w:trPr>
        <w:tc>
          <w:tcPr>
            <w:tcW w:w="2604" w:type="dxa"/>
            <w:tcMar>
              <w:top w:w="0" w:type="dxa"/>
              <w:left w:w="0" w:type="dxa"/>
              <w:bottom w:w="0" w:type="dxa"/>
              <w:right w:w="0" w:type="dxa"/>
            </w:tcMar>
          </w:tcPr>
          <w:p w14:paraId="28ED546A" w14:textId="77777777" w:rsidR="002C5A09" w:rsidRDefault="002C5A09" w:rsidP="0078412B">
            <w:pPr>
              <w:pStyle w:val="TableContents"/>
            </w:pPr>
            <w:r>
              <w:t>Sufficiency Rating</w:t>
            </w:r>
          </w:p>
        </w:tc>
        <w:tc>
          <w:tcPr>
            <w:tcW w:w="2733" w:type="dxa"/>
            <w:tcMar>
              <w:top w:w="0" w:type="dxa"/>
              <w:left w:w="0" w:type="dxa"/>
              <w:bottom w:w="0" w:type="dxa"/>
              <w:right w:w="0" w:type="dxa"/>
            </w:tcMar>
          </w:tcPr>
          <w:p w14:paraId="33CC3329" w14:textId="77777777" w:rsidR="002C5A09" w:rsidRDefault="002C5A09" w:rsidP="0078412B">
            <w:pPr>
              <w:pStyle w:val="TableContents"/>
            </w:pPr>
            <w:r>
              <w:t>70</w:t>
            </w:r>
          </w:p>
        </w:tc>
      </w:tr>
    </w:tbl>
    <w:p w14:paraId="3BB2FAFF" w14:textId="77777777" w:rsidR="002C5A09" w:rsidRDefault="002C5A09" w:rsidP="00DD32D9">
      <w:bookmarkStart w:id="22" w:name="_Toc5375210"/>
      <w:bookmarkStart w:id="23" w:name="_Toc536017949"/>
    </w:p>
    <w:p w14:paraId="5C53E1A6" w14:textId="77777777" w:rsidR="002C5A09" w:rsidRDefault="002C5A09" w:rsidP="00DD32D9">
      <w:pPr>
        <w:rPr>
          <w:rFonts w:asciiTheme="majorHAnsi" w:eastAsiaTheme="majorEastAsia" w:hAnsiTheme="majorHAnsi" w:cstheme="majorBidi"/>
          <w:sz w:val="26"/>
          <w:szCs w:val="26"/>
        </w:rPr>
      </w:pPr>
      <w:r>
        <w:br w:type="page"/>
      </w:r>
    </w:p>
    <w:p w14:paraId="1904956B" w14:textId="77777777" w:rsidR="002C5A09" w:rsidRDefault="002C5A09" w:rsidP="006646DF">
      <w:pPr>
        <w:pStyle w:val="Heading2"/>
        <w:numPr>
          <w:ilvl w:val="0"/>
          <w:numId w:val="43"/>
        </w:numPr>
      </w:pPr>
      <w:bookmarkStart w:id="24" w:name="_Toc5869232"/>
      <w:r>
        <w:t>Preliminary Modeling of Test Structure</w:t>
      </w:r>
      <w:bookmarkEnd w:id="22"/>
      <w:bookmarkEnd w:id="24"/>
    </w:p>
    <w:p w14:paraId="5FE4E3DD" w14:textId="77777777" w:rsidR="002C5A09" w:rsidRDefault="002C5A09"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6B0685C0" w14:textId="77777777" w:rsidR="002C5A09" w:rsidRPr="00123564" w:rsidRDefault="002C5A09" w:rsidP="00123564">
      <w:pPr>
        <w:pStyle w:val="Heading3"/>
      </w:pPr>
      <w:r w:rsidRPr="00123564">
        <w:t>Element-Level Method of Analysis</w:t>
      </w:r>
    </w:p>
    <w:p w14:paraId="7446093D" w14:textId="77777777" w:rsidR="002C5A09" w:rsidRDefault="002C5A09"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fRPHmkRO","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The figure below shows a schematic illustrating how 3D geometry of the bridge is simulated using various elements and links.</w:t>
      </w:r>
    </w:p>
    <w:p w14:paraId="3DDD57FB" w14:textId="77777777" w:rsidR="002C5A09" w:rsidRDefault="002C5A09" w:rsidP="003737FB">
      <w:pPr>
        <w:keepNext/>
      </w:pPr>
      <w:r>
        <w:rPr>
          <w:noProof/>
        </w:rPr>
        <mc:AlternateContent>
          <mc:Choice Requires="wpg">
            <w:drawing>
              <wp:inline distT="0" distB="0" distL="0" distR="0" wp14:anchorId="40BAB148" wp14:editId="55300141">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99A4928" w14:textId="77777777" w:rsidR="002C5A09" w:rsidRDefault="002C5A09"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3EF56E14" w14:textId="77777777" w:rsidR="002C5A09" w:rsidRDefault="002C5A09"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688CDA57" w14:textId="77777777" w:rsidR="002C5A09" w:rsidRDefault="002C5A09"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7EA13D14" w14:textId="77777777" w:rsidR="002C5A09" w:rsidRDefault="002C5A09"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0AB123AD" w14:textId="77777777" w:rsidR="002C5A09" w:rsidRDefault="002C5A09"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48B25D9E" w14:textId="77777777" w:rsidR="002C5A09" w:rsidRDefault="002C5A09"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7DBE51F5" w14:textId="77777777" w:rsidR="002C5A09" w:rsidRDefault="002C5A09"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95B22DC" w14:textId="77777777" w:rsidR="002C5A09" w:rsidRDefault="002C5A09"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0BAB148"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99A4928" w14:textId="77777777" w:rsidR="002C5A09" w:rsidRDefault="002C5A09"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3EF56E14" w14:textId="77777777" w:rsidR="002C5A09" w:rsidRDefault="002C5A09"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688CDA57" w14:textId="77777777" w:rsidR="002C5A09" w:rsidRDefault="002C5A09"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7EA13D14" w14:textId="77777777" w:rsidR="002C5A09" w:rsidRDefault="002C5A09"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0AB123AD" w14:textId="77777777" w:rsidR="002C5A09" w:rsidRDefault="002C5A09"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48B25D9E" w14:textId="77777777" w:rsidR="002C5A09" w:rsidRDefault="002C5A09"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7DBE51F5" w14:textId="77777777" w:rsidR="002C5A09" w:rsidRDefault="002C5A09"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95B22DC" w14:textId="77777777" w:rsidR="002C5A09" w:rsidRDefault="002C5A09"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6F850488" w14:textId="77777777" w:rsidR="002C5A09" w:rsidRDefault="002C5A09" w:rsidP="003737FB">
      <w:pPr>
        <w:pStyle w:val="Caption"/>
      </w:pPr>
      <w:bookmarkStart w:id="25" w:name="_Toc5375428"/>
      <w:bookmarkStart w:id="26" w:name="_Toc58684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5"/>
      <w:bookmarkEnd w:id="26"/>
    </w:p>
    <w:p w14:paraId="5D0BD921" w14:textId="77777777" w:rsidR="002C5A09" w:rsidRDefault="002C5A09"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2A95AD6B" w14:textId="77777777" w:rsidR="002C5A09" w:rsidRDefault="002C5A09"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4B2AA0F6" w14:textId="77777777" w:rsidR="002C5A09" w:rsidRDefault="002C5A09" w:rsidP="00E265C8">
      <w:pPr>
        <w:keepNext/>
        <w:jc w:val="center"/>
      </w:pPr>
      <w:r>
        <w:rPr>
          <w:noProof/>
        </w:rPr>
        <w:drawing>
          <wp:inline distT="0" distB="0" distL="0" distR="0" wp14:anchorId="2DACFC3F" wp14:editId="6055CA5C">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3D6DD4F5" w14:textId="77777777" w:rsidR="002C5A09" w:rsidRDefault="002C5A09" w:rsidP="00A61FB1">
      <w:pPr>
        <w:pStyle w:val="Caption"/>
      </w:pPr>
      <w:bookmarkStart w:id="27" w:name="_Toc5375429"/>
      <w:bookmarkStart w:id="28" w:name="_Toc58684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27"/>
      <w:bookmarkEnd w:id="28"/>
    </w:p>
    <w:p w14:paraId="398FA1CE" w14:textId="77777777" w:rsidR="002C5A09" w:rsidRDefault="002C5A09"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563F3DC4" w14:textId="77777777" w:rsidR="002C5A09" w:rsidRDefault="002C5A09" w:rsidP="00A61FB1">
      <w:pPr>
        <w:pStyle w:val="Caption"/>
        <w:keepNext/>
      </w:pPr>
      <w:bookmarkStart w:id="29" w:name="_Toc5375370"/>
      <w:bookmarkStart w:id="30" w:name="_Toc586838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29"/>
      <w:bookmarkEnd w:id="30"/>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2C5A09" w14:paraId="08C3857F" w14:textId="77777777" w:rsidTr="00E3098F">
        <w:trPr>
          <w:trHeight w:val="216"/>
          <w:jc w:val="center"/>
        </w:trPr>
        <w:tc>
          <w:tcPr>
            <w:tcW w:w="1524" w:type="dxa"/>
            <w:vAlign w:val="bottom"/>
          </w:tcPr>
          <w:p w14:paraId="5331718D" w14:textId="77777777" w:rsidR="002C5A09" w:rsidRDefault="002C5A09" w:rsidP="00E3098F">
            <w:pPr>
              <w:pStyle w:val="squish"/>
              <w:jc w:val="right"/>
            </w:pPr>
          </w:p>
        </w:tc>
        <w:tc>
          <w:tcPr>
            <w:tcW w:w="466" w:type="dxa"/>
            <w:vAlign w:val="bottom"/>
          </w:tcPr>
          <w:p w14:paraId="2ADE16E6" w14:textId="77777777" w:rsidR="002C5A09" w:rsidRDefault="002C5A09" w:rsidP="00E3098F">
            <w:pPr>
              <w:pStyle w:val="squish"/>
              <w:jc w:val="right"/>
            </w:pPr>
            <w:r>
              <w:t>DX</w:t>
            </w:r>
          </w:p>
        </w:tc>
        <w:tc>
          <w:tcPr>
            <w:tcW w:w="459" w:type="dxa"/>
            <w:vAlign w:val="bottom"/>
          </w:tcPr>
          <w:p w14:paraId="252145E1" w14:textId="77777777" w:rsidR="002C5A09" w:rsidRDefault="002C5A09" w:rsidP="00E3098F">
            <w:pPr>
              <w:pStyle w:val="squish"/>
              <w:jc w:val="right"/>
            </w:pPr>
            <w:r>
              <w:t>DY</w:t>
            </w:r>
          </w:p>
        </w:tc>
        <w:tc>
          <w:tcPr>
            <w:tcW w:w="455" w:type="dxa"/>
            <w:vAlign w:val="bottom"/>
          </w:tcPr>
          <w:p w14:paraId="088297CB" w14:textId="77777777" w:rsidR="002C5A09" w:rsidRDefault="002C5A09" w:rsidP="00E3098F">
            <w:pPr>
              <w:pStyle w:val="squish"/>
              <w:jc w:val="right"/>
            </w:pPr>
            <w:r>
              <w:t>DZ</w:t>
            </w:r>
          </w:p>
        </w:tc>
        <w:tc>
          <w:tcPr>
            <w:tcW w:w="450" w:type="dxa"/>
            <w:vAlign w:val="bottom"/>
          </w:tcPr>
          <w:p w14:paraId="1505EC10" w14:textId="77777777" w:rsidR="002C5A09" w:rsidRDefault="002C5A09" w:rsidP="00E3098F">
            <w:pPr>
              <w:pStyle w:val="squish"/>
              <w:jc w:val="right"/>
            </w:pPr>
            <w:r>
              <w:t>RX</w:t>
            </w:r>
          </w:p>
        </w:tc>
        <w:tc>
          <w:tcPr>
            <w:tcW w:w="443" w:type="dxa"/>
            <w:vAlign w:val="bottom"/>
          </w:tcPr>
          <w:p w14:paraId="1F3DE6D3" w14:textId="77777777" w:rsidR="002C5A09" w:rsidRDefault="002C5A09" w:rsidP="00E3098F">
            <w:pPr>
              <w:pStyle w:val="squish"/>
              <w:jc w:val="right"/>
            </w:pPr>
            <w:r>
              <w:t>RY</w:t>
            </w:r>
          </w:p>
        </w:tc>
        <w:tc>
          <w:tcPr>
            <w:tcW w:w="439" w:type="dxa"/>
            <w:vAlign w:val="bottom"/>
          </w:tcPr>
          <w:p w14:paraId="24CCEB4B" w14:textId="77777777" w:rsidR="002C5A09" w:rsidRDefault="002C5A09" w:rsidP="00E3098F">
            <w:pPr>
              <w:pStyle w:val="squish"/>
              <w:jc w:val="right"/>
            </w:pPr>
            <w:r>
              <w:t>RZ</w:t>
            </w:r>
          </w:p>
        </w:tc>
        <w:tc>
          <w:tcPr>
            <w:tcW w:w="3437" w:type="dxa"/>
            <w:vMerge w:val="restart"/>
            <w:vAlign w:val="bottom"/>
          </w:tcPr>
          <w:p w14:paraId="646B7063" w14:textId="77777777" w:rsidR="002C5A09" w:rsidRDefault="002C5A09" w:rsidP="00E3098F">
            <w:pPr>
              <w:pStyle w:val="squish"/>
              <w:jc w:val="right"/>
            </w:pPr>
            <w:r>
              <w:rPr>
                <w:noProof/>
              </w:rPr>
              <w:drawing>
                <wp:inline distT="0" distB="0" distL="0" distR="0" wp14:anchorId="56412494" wp14:editId="1C2536F5">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2C5A09" w14:paraId="419F2F65" w14:textId="77777777" w:rsidTr="00E3098F">
        <w:trPr>
          <w:trHeight w:val="216"/>
          <w:jc w:val="center"/>
        </w:trPr>
        <w:tc>
          <w:tcPr>
            <w:tcW w:w="1524" w:type="dxa"/>
            <w:vAlign w:val="bottom"/>
          </w:tcPr>
          <w:p w14:paraId="4FE51275" w14:textId="77777777" w:rsidR="002C5A09" w:rsidRDefault="002C5A09" w:rsidP="00E3098F">
            <w:pPr>
              <w:pStyle w:val="squish"/>
              <w:jc w:val="right"/>
            </w:pPr>
            <w:r>
              <w:t>@ East Piers</w:t>
            </w:r>
          </w:p>
        </w:tc>
        <w:tc>
          <w:tcPr>
            <w:tcW w:w="466" w:type="dxa"/>
            <w:vAlign w:val="bottom"/>
          </w:tcPr>
          <w:p w14:paraId="2201EA9F" w14:textId="77777777" w:rsidR="002C5A09" w:rsidRDefault="002C5A09" w:rsidP="00E3098F">
            <w:pPr>
              <w:pStyle w:val="squish"/>
              <w:jc w:val="right"/>
            </w:pPr>
            <w:r>
              <w:t>F</w:t>
            </w:r>
          </w:p>
        </w:tc>
        <w:tc>
          <w:tcPr>
            <w:tcW w:w="459" w:type="dxa"/>
            <w:vAlign w:val="bottom"/>
          </w:tcPr>
          <w:p w14:paraId="3E92A09E" w14:textId="77777777" w:rsidR="002C5A09" w:rsidRDefault="002C5A09" w:rsidP="00E3098F">
            <w:pPr>
              <w:pStyle w:val="squish"/>
              <w:jc w:val="right"/>
            </w:pPr>
            <w:r>
              <w:t>F</w:t>
            </w:r>
          </w:p>
        </w:tc>
        <w:tc>
          <w:tcPr>
            <w:tcW w:w="455" w:type="dxa"/>
            <w:vAlign w:val="bottom"/>
          </w:tcPr>
          <w:p w14:paraId="1A28927C" w14:textId="77777777" w:rsidR="002C5A09" w:rsidRDefault="002C5A09" w:rsidP="00E3098F">
            <w:pPr>
              <w:pStyle w:val="squish"/>
              <w:jc w:val="right"/>
            </w:pPr>
            <w:r>
              <w:t>F</w:t>
            </w:r>
          </w:p>
        </w:tc>
        <w:tc>
          <w:tcPr>
            <w:tcW w:w="450" w:type="dxa"/>
            <w:vAlign w:val="bottom"/>
          </w:tcPr>
          <w:p w14:paraId="218864A8" w14:textId="77777777" w:rsidR="002C5A09" w:rsidRDefault="002C5A09" w:rsidP="00E3098F">
            <w:pPr>
              <w:pStyle w:val="squish"/>
              <w:jc w:val="right"/>
            </w:pPr>
            <w:r>
              <w:t>F</w:t>
            </w:r>
          </w:p>
        </w:tc>
        <w:tc>
          <w:tcPr>
            <w:tcW w:w="443" w:type="dxa"/>
            <w:vAlign w:val="bottom"/>
          </w:tcPr>
          <w:p w14:paraId="088A510F" w14:textId="77777777" w:rsidR="002C5A09" w:rsidRDefault="002C5A09" w:rsidP="00E3098F">
            <w:pPr>
              <w:pStyle w:val="squish"/>
              <w:jc w:val="right"/>
            </w:pPr>
            <w:r>
              <w:t>R</w:t>
            </w:r>
          </w:p>
        </w:tc>
        <w:tc>
          <w:tcPr>
            <w:tcW w:w="439" w:type="dxa"/>
            <w:vAlign w:val="bottom"/>
          </w:tcPr>
          <w:p w14:paraId="3D545FA0" w14:textId="77777777" w:rsidR="002C5A09" w:rsidRDefault="002C5A09" w:rsidP="00E3098F">
            <w:pPr>
              <w:pStyle w:val="squish"/>
              <w:jc w:val="right"/>
            </w:pPr>
            <w:r>
              <w:t>S</w:t>
            </w:r>
          </w:p>
        </w:tc>
        <w:tc>
          <w:tcPr>
            <w:tcW w:w="3437" w:type="dxa"/>
            <w:vMerge/>
            <w:vAlign w:val="bottom"/>
          </w:tcPr>
          <w:p w14:paraId="68E55949" w14:textId="77777777" w:rsidR="002C5A09" w:rsidRDefault="002C5A09" w:rsidP="00E3098F">
            <w:pPr>
              <w:pStyle w:val="squish"/>
              <w:jc w:val="right"/>
            </w:pPr>
          </w:p>
        </w:tc>
      </w:tr>
      <w:tr w:rsidR="002C5A09" w14:paraId="0720326A" w14:textId="77777777" w:rsidTr="00E3098F">
        <w:trPr>
          <w:trHeight w:val="216"/>
          <w:jc w:val="center"/>
        </w:trPr>
        <w:tc>
          <w:tcPr>
            <w:tcW w:w="1524" w:type="dxa"/>
            <w:vAlign w:val="bottom"/>
          </w:tcPr>
          <w:p w14:paraId="12EA026C" w14:textId="77777777" w:rsidR="002C5A09" w:rsidRDefault="002C5A09" w:rsidP="00E3098F">
            <w:pPr>
              <w:pStyle w:val="squish"/>
              <w:jc w:val="right"/>
            </w:pPr>
            <w:r>
              <w:t>@ West Piers</w:t>
            </w:r>
          </w:p>
        </w:tc>
        <w:tc>
          <w:tcPr>
            <w:tcW w:w="466" w:type="dxa"/>
            <w:vAlign w:val="bottom"/>
          </w:tcPr>
          <w:p w14:paraId="366B9CB6" w14:textId="77777777" w:rsidR="002C5A09" w:rsidRDefault="002C5A09" w:rsidP="00E3098F">
            <w:pPr>
              <w:pStyle w:val="squish"/>
              <w:jc w:val="right"/>
            </w:pPr>
            <w:r>
              <w:t>R</w:t>
            </w:r>
          </w:p>
        </w:tc>
        <w:tc>
          <w:tcPr>
            <w:tcW w:w="459" w:type="dxa"/>
            <w:vAlign w:val="bottom"/>
          </w:tcPr>
          <w:p w14:paraId="5967C3CA" w14:textId="77777777" w:rsidR="002C5A09" w:rsidRDefault="002C5A09" w:rsidP="00E3098F">
            <w:pPr>
              <w:pStyle w:val="squish"/>
              <w:jc w:val="right"/>
            </w:pPr>
            <w:r>
              <w:t>F</w:t>
            </w:r>
          </w:p>
        </w:tc>
        <w:tc>
          <w:tcPr>
            <w:tcW w:w="455" w:type="dxa"/>
            <w:vAlign w:val="bottom"/>
          </w:tcPr>
          <w:p w14:paraId="7CCEF5C5" w14:textId="77777777" w:rsidR="002C5A09" w:rsidRDefault="002C5A09" w:rsidP="00E3098F">
            <w:pPr>
              <w:pStyle w:val="squish"/>
              <w:jc w:val="right"/>
            </w:pPr>
            <w:r>
              <w:t>F</w:t>
            </w:r>
          </w:p>
        </w:tc>
        <w:tc>
          <w:tcPr>
            <w:tcW w:w="450" w:type="dxa"/>
            <w:vAlign w:val="bottom"/>
          </w:tcPr>
          <w:p w14:paraId="2AB77B28" w14:textId="77777777" w:rsidR="002C5A09" w:rsidRDefault="002C5A09" w:rsidP="00E3098F">
            <w:pPr>
              <w:pStyle w:val="squish"/>
              <w:jc w:val="right"/>
            </w:pPr>
            <w:r>
              <w:t>F</w:t>
            </w:r>
          </w:p>
        </w:tc>
        <w:tc>
          <w:tcPr>
            <w:tcW w:w="443" w:type="dxa"/>
            <w:vAlign w:val="bottom"/>
          </w:tcPr>
          <w:p w14:paraId="5BFC7948" w14:textId="77777777" w:rsidR="002C5A09" w:rsidRDefault="002C5A09" w:rsidP="00E3098F">
            <w:pPr>
              <w:pStyle w:val="squish"/>
              <w:jc w:val="right"/>
            </w:pPr>
            <w:r>
              <w:t>R</w:t>
            </w:r>
          </w:p>
        </w:tc>
        <w:tc>
          <w:tcPr>
            <w:tcW w:w="439" w:type="dxa"/>
            <w:vAlign w:val="bottom"/>
          </w:tcPr>
          <w:p w14:paraId="7FC5B17E" w14:textId="77777777" w:rsidR="002C5A09" w:rsidRDefault="002C5A09" w:rsidP="00E3098F">
            <w:pPr>
              <w:pStyle w:val="squish"/>
              <w:jc w:val="right"/>
            </w:pPr>
            <w:r>
              <w:t>S</w:t>
            </w:r>
          </w:p>
        </w:tc>
        <w:tc>
          <w:tcPr>
            <w:tcW w:w="3437" w:type="dxa"/>
            <w:vMerge/>
            <w:vAlign w:val="bottom"/>
          </w:tcPr>
          <w:p w14:paraId="5E373604" w14:textId="77777777" w:rsidR="002C5A09" w:rsidRDefault="002C5A09" w:rsidP="00E3098F">
            <w:pPr>
              <w:pStyle w:val="squish"/>
              <w:jc w:val="right"/>
            </w:pPr>
          </w:p>
        </w:tc>
      </w:tr>
      <w:tr w:rsidR="002C5A09" w14:paraId="7DE3A3C2" w14:textId="77777777" w:rsidTr="00E3098F">
        <w:trPr>
          <w:trHeight w:val="216"/>
          <w:jc w:val="center"/>
        </w:trPr>
        <w:tc>
          <w:tcPr>
            <w:tcW w:w="4236" w:type="dxa"/>
            <w:gridSpan w:val="7"/>
            <w:vAlign w:val="center"/>
          </w:tcPr>
          <w:p w14:paraId="793AC2C1" w14:textId="77777777" w:rsidR="002C5A09" w:rsidRDefault="002C5A09" w:rsidP="00E3098F">
            <w:pPr>
              <w:pStyle w:val="squish"/>
              <w:jc w:val="right"/>
            </w:pPr>
            <w:r>
              <w:t>F – fixed; R – released; S - spring</w:t>
            </w:r>
          </w:p>
        </w:tc>
        <w:tc>
          <w:tcPr>
            <w:tcW w:w="3437" w:type="dxa"/>
            <w:vMerge/>
            <w:vAlign w:val="bottom"/>
          </w:tcPr>
          <w:p w14:paraId="5E4E536F" w14:textId="77777777" w:rsidR="002C5A09" w:rsidRDefault="002C5A09" w:rsidP="00E3098F">
            <w:pPr>
              <w:pStyle w:val="squish"/>
              <w:jc w:val="right"/>
            </w:pPr>
          </w:p>
        </w:tc>
      </w:tr>
    </w:tbl>
    <w:p w14:paraId="210E52E6" w14:textId="77777777" w:rsidR="002C5A09" w:rsidRDefault="002C5A09" w:rsidP="00123564">
      <w:pPr>
        <w:pStyle w:val="Heading3"/>
      </w:pPr>
      <w:r>
        <w:t>Bearings and Pedestals</w:t>
      </w:r>
    </w:p>
    <w:p w14:paraId="3D8EFA20" w14:textId="77777777" w:rsidR="002C5A09" w:rsidRDefault="002C5A09"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311E7CC9" w14:textId="77777777" w:rsidR="002C5A09" w:rsidRDefault="002C5A09" w:rsidP="00A61FB1">
      <w:pPr>
        <w:keepNext/>
        <w:jc w:val="center"/>
      </w:pPr>
      <w:r>
        <w:rPr>
          <w:noProof/>
        </w:rPr>
        <w:drawing>
          <wp:inline distT="0" distB="0" distL="0" distR="0" wp14:anchorId="5ABA0BC6" wp14:editId="2E62A2AB">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190737A4" wp14:editId="44EE46ED">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79A5F8B8" w14:textId="77777777" w:rsidR="002C5A09" w:rsidRDefault="002C5A09" w:rsidP="00A61FB1">
      <w:pPr>
        <w:pStyle w:val="Caption"/>
      </w:pPr>
      <w:bookmarkStart w:id="31" w:name="_Toc5375430"/>
      <w:bookmarkStart w:id="32" w:name="_Toc58684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1"/>
      <w:bookmarkEnd w:id="32"/>
    </w:p>
    <w:p w14:paraId="6F43928B" w14:textId="77777777" w:rsidR="002C5A09" w:rsidRDefault="002C5A09"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lateral stiffness parameter (axial and torsional stiffness values were set to zero). </w:t>
      </w:r>
    </w:p>
    <w:p w14:paraId="0E59C753" w14:textId="77777777" w:rsidR="002C5A09" w:rsidRDefault="002C5A09" w:rsidP="008E3B43">
      <w:pPr>
        <w:pStyle w:val="Heading3"/>
      </w:pPr>
      <w:r>
        <w:t>Dynamic Characteristics of FE Model</w:t>
      </w:r>
    </w:p>
    <w:p w14:paraId="25407320" w14:textId="77777777" w:rsidR="002C5A09" w:rsidRDefault="002C5A09"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35A64A71" w14:textId="77777777" w:rsidTr="0052564A">
        <w:tc>
          <w:tcPr>
            <w:tcW w:w="4325" w:type="dxa"/>
            <w:vAlign w:val="bottom"/>
          </w:tcPr>
          <w:p w14:paraId="348D6067" w14:textId="77777777" w:rsidR="002C5A09" w:rsidRDefault="002C5A09" w:rsidP="0052564A">
            <w:pPr>
              <w:pStyle w:val="squish"/>
              <w:keepNext/>
              <w:jc w:val="center"/>
            </w:pPr>
            <w:r>
              <w:rPr>
                <w:noProof/>
              </w:rPr>
              <w:drawing>
                <wp:inline distT="0" distB="0" distL="0" distR="0" wp14:anchorId="0423BC5B" wp14:editId="69FDA2C2">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2EB817BA" w14:textId="77777777" w:rsidR="002C5A09" w:rsidRDefault="002C5A09" w:rsidP="0052564A">
            <w:pPr>
              <w:pStyle w:val="Caption"/>
            </w:pPr>
            <w:bookmarkStart w:id="33" w:name="_Toc5375431"/>
            <w:bookmarkStart w:id="34" w:name="_Toc58684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3"/>
            <w:bookmarkEnd w:id="34"/>
          </w:p>
        </w:tc>
        <w:tc>
          <w:tcPr>
            <w:tcW w:w="4325" w:type="dxa"/>
            <w:vAlign w:val="bottom"/>
          </w:tcPr>
          <w:p w14:paraId="6772F8E9" w14:textId="77777777" w:rsidR="002C5A09" w:rsidRDefault="002C5A09" w:rsidP="0052564A">
            <w:pPr>
              <w:pStyle w:val="squish"/>
              <w:keepNext/>
              <w:jc w:val="center"/>
            </w:pPr>
            <w:r>
              <w:rPr>
                <w:noProof/>
              </w:rPr>
              <w:drawing>
                <wp:inline distT="0" distB="0" distL="0" distR="0" wp14:anchorId="4259D30E" wp14:editId="0B028D1E">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40C3E147" w14:textId="77777777" w:rsidR="002C5A09" w:rsidRDefault="002C5A09" w:rsidP="0052564A">
            <w:pPr>
              <w:pStyle w:val="Caption"/>
            </w:pPr>
            <w:bookmarkStart w:id="35" w:name="_Toc5375432"/>
            <w:bookmarkStart w:id="36" w:name="_Toc58684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5"/>
            <w:bookmarkEnd w:id="36"/>
          </w:p>
        </w:tc>
      </w:tr>
    </w:tbl>
    <w:p w14:paraId="4782AF3C" w14:textId="77777777" w:rsidR="002C5A09" w:rsidRDefault="002C5A0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673D2C8B" w14:textId="77777777" w:rsidTr="0052564A">
        <w:tc>
          <w:tcPr>
            <w:tcW w:w="4325" w:type="dxa"/>
            <w:vAlign w:val="bottom"/>
          </w:tcPr>
          <w:p w14:paraId="7B8976FF" w14:textId="77777777" w:rsidR="002C5A09" w:rsidRDefault="002C5A09" w:rsidP="0052564A">
            <w:pPr>
              <w:pStyle w:val="squish"/>
              <w:keepNext/>
              <w:jc w:val="center"/>
            </w:pPr>
            <w:r>
              <w:rPr>
                <w:noProof/>
              </w:rPr>
              <w:drawing>
                <wp:inline distT="0" distB="0" distL="0" distR="0" wp14:anchorId="7BEC60E2" wp14:editId="364DA5A7">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3A70B8C" w14:textId="77777777" w:rsidR="002C5A09" w:rsidRDefault="002C5A09" w:rsidP="0052564A">
            <w:pPr>
              <w:pStyle w:val="Caption"/>
            </w:pPr>
            <w:bookmarkStart w:id="37" w:name="_Toc5375433"/>
            <w:bookmarkStart w:id="38" w:name="_Toc58684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37"/>
            <w:bookmarkEnd w:id="38"/>
          </w:p>
        </w:tc>
        <w:tc>
          <w:tcPr>
            <w:tcW w:w="4325" w:type="dxa"/>
            <w:vAlign w:val="bottom"/>
          </w:tcPr>
          <w:p w14:paraId="1A72DDE4" w14:textId="77777777" w:rsidR="002C5A09" w:rsidRDefault="002C5A09" w:rsidP="0052564A">
            <w:pPr>
              <w:pStyle w:val="squish"/>
              <w:keepNext/>
              <w:jc w:val="center"/>
            </w:pPr>
            <w:r>
              <w:rPr>
                <w:noProof/>
              </w:rPr>
              <w:drawing>
                <wp:inline distT="0" distB="0" distL="0" distR="0" wp14:anchorId="5BD8D2B4" wp14:editId="281837D5">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43B73A1C" w14:textId="77777777" w:rsidR="002C5A09" w:rsidRDefault="002C5A09" w:rsidP="0052564A">
            <w:pPr>
              <w:pStyle w:val="Caption"/>
            </w:pPr>
            <w:bookmarkStart w:id="39" w:name="_Toc5375434"/>
            <w:bookmarkStart w:id="40" w:name="_Toc58684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39"/>
            <w:bookmarkEnd w:id="40"/>
          </w:p>
        </w:tc>
      </w:tr>
    </w:tbl>
    <w:p w14:paraId="30E2D1AC" w14:textId="77777777" w:rsidR="002C5A09" w:rsidRDefault="002C5A0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2A78E460" w14:textId="77777777" w:rsidTr="0052564A">
        <w:tc>
          <w:tcPr>
            <w:tcW w:w="4325" w:type="dxa"/>
            <w:vAlign w:val="bottom"/>
          </w:tcPr>
          <w:p w14:paraId="08929306" w14:textId="77777777" w:rsidR="002C5A09" w:rsidRDefault="002C5A09" w:rsidP="0052564A">
            <w:pPr>
              <w:pStyle w:val="squish"/>
              <w:keepNext/>
              <w:jc w:val="center"/>
            </w:pPr>
            <w:r>
              <w:rPr>
                <w:noProof/>
              </w:rPr>
              <w:drawing>
                <wp:inline distT="0" distB="0" distL="0" distR="0" wp14:anchorId="4422A432" wp14:editId="0001E663">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7A1EF0FE" w14:textId="77777777" w:rsidR="002C5A09" w:rsidRDefault="002C5A09" w:rsidP="0052564A">
            <w:pPr>
              <w:pStyle w:val="Caption"/>
            </w:pPr>
            <w:bookmarkStart w:id="41" w:name="_Toc5375435"/>
            <w:bookmarkStart w:id="42" w:name="_Toc58684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1"/>
            <w:bookmarkEnd w:id="42"/>
          </w:p>
        </w:tc>
        <w:tc>
          <w:tcPr>
            <w:tcW w:w="4325" w:type="dxa"/>
            <w:vAlign w:val="bottom"/>
          </w:tcPr>
          <w:p w14:paraId="101039BC" w14:textId="77777777" w:rsidR="002C5A09" w:rsidRDefault="002C5A09" w:rsidP="0052564A">
            <w:pPr>
              <w:pStyle w:val="squish"/>
              <w:keepNext/>
              <w:jc w:val="center"/>
            </w:pPr>
            <w:r>
              <w:rPr>
                <w:noProof/>
              </w:rPr>
              <w:drawing>
                <wp:inline distT="0" distB="0" distL="0" distR="0" wp14:anchorId="63F01DBC" wp14:editId="0DB190DD">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983A5B5" w14:textId="77777777" w:rsidR="002C5A09" w:rsidRDefault="002C5A09" w:rsidP="0052564A">
            <w:pPr>
              <w:pStyle w:val="Caption"/>
            </w:pPr>
            <w:bookmarkStart w:id="43" w:name="_Toc5375436"/>
            <w:bookmarkStart w:id="44" w:name="_Toc58684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3"/>
            <w:bookmarkEnd w:id="44"/>
          </w:p>
        </w:tc>
      </w:tr>
    </w:tbl>
    <w:p w14:paraId="7ADE059F" w14:textId="77777777" w:rsidR="002C5A09" w:rsidRDefault="002C5A0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3013C4AD" w14:textId="77777777" w:rsidTr="0052564A">
        <w:tc>
          <w:tcPr>
            <w:tcW w:w="4325" w:type="dxa"/>
            <w:vAlign w:val="bottom"/>
          </w:tcPr>
          <w:p w14:paraId="328AA14B" w14:textId="77777777" w:rsidR="002C5A09" w:rsidRDefault="002C5A09" w:rsidP="0052564A">
            <w:pPr>
              <w:pStyle w:val="squish"/>
              <w:keepNext/>
              <w:jc w:val="center"/>
            </w:pPr>
            <w:r>
              <w:rPr>
                <w:noProof/>
              </w:rPr>
              <w:drawing>
                <wp:inline distT="0" distB="0" distL="0" distR="0" wp14:anchorId="700F2E45" wp14:editId="116F11EB">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B5A8FE5" w14:textId="77777777" w:rsidR="002C5A09" w:rsidRDefault="002C5A09" w:rsidP="0052564A">
            <w:pPr>
              <w:pStyle w:val="Caption"/>
            </w:pPr>
            <w:bookmarkStart w:id="45" w:name="_Toc5375437"/>
            <w:bookmarkStart w:id="46" w:name="_Toc58684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5"/>
            <w:bookmarkEnd w:id="46"/>
          </w:p>
        </w:tc>
        <w:tc>
          <w:tcPr>
            <w:tcW w:w="4325" w:type="dxa"/>
            <w:vAlign w:val="bottom"/>
          </w:tcPr>
          <w:p w14:paraId="2C4EE8E8" w14:textId="77777777" w:rsidR="002C5A09" w:rsidRDefault="002C5A09" w:rsidP="0052564A">
            <w:pPr>
              <w:pStyle w:val="squish"/>
              <w:keepNext/>
              <w:jc w:val="center"/>
            </w:pPr>
            <w:r>
              <w:rPr>
                <w:noProof/>
              </w:rPr>
              <w:drawing>
                <wp:inline distT="0" distB="0" distL="0" distR="0" wp14:anchorId="6D0F19CB" wp14:editId="775D6E23">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6A49E645" w14:textId="77777777" w:rsidR="002C5A09" w:rsidRDefault="002C5A09" w:rsidP="0052564A">
            <w:pPr>
              <w:pStyle w:val="Caption"/>
            </w:pPr>
            <w:bookmarkStart w:id="47" w:name="_Toc5375438"/>
            <w:bookmarkStart w:id="48" w:name="_Toc58684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47"/>
            <w:bookmarkEnd w:id="48"/>
          </w:p>
        </w:tc>
      </w:tr>
    </w:tbl>
    <w:p w14:paraId="016CF200" w14:textId="77777777" w:rsidR="002C5A09" w:rsidRDefault="002C5A09" w:rsidP="008E3B43">
      <w:r>
        <w:t>As can be seen, the predicted modes of vibration are mostly bending and torsional modes as expected given the long-narrow geometry of the structure. These 8 modes of vibration accounted for 72% of mass participation (vertical translation) as reported by the FE software.</w:t>
      </w:r>
    </w:p>
    <w:p w14:paraId="4B8C929C" w14:textId="77777777" w:rsidR="002C5A09" w:rsidRDefault="002C5A09" w:rsidP="0077430D">
      <w:pPr>
        <w:pStyle w:val="Heading3"/>
      </w:pPr>
      <w:r>
        <w:t>Conclusions</w:t>
      </w:r>
    </w:p>
    <w:p w14:paraId="6AE155BE" w14:textId="77777777" w:rsidR="002C5A09" w:rsidRPr="0077430D" w:rsidRDefault="002C5A09" w:rsidP="0077430D">
      <w:r>
        <w:t>A 3D element-based model of spans 7 and 8 was created based on the geometry and material specifications provided by construction documents. This preliminary model exhibited 8 modes of vibration between 2 and 5 Hz.</w:t>
      </w:r>
    </w:p>
    <w:p w14:paraId="61A354FB" w14:textId="77777777" w:rsidR="002C5A09" w:rsidRDefault="002C5A09">
      <w:pPr>
        <w:spacing w:before="0" w:after="200" w:line="276" w:lineRule="auto"/>
        <w:rPr>
          <w:rFonts w:asciiTheme="majorHAnsi" w:eastAsiaTheme="majorEastAsia" w:hAnsiTheme="majorHAnsi" w:cstheme="majorBidi"/>
          <w:b/>
          <w:bCs/>
          <w:sz w:val="26"/>
          <w:szCs w:val="26"/>
        </w:rPr>
      </w:pPr>
      <w:bookmarkStart w:id="49" w:name="_Toc5375211"/>
      <w:r>
        <w:br w:type="page"/>
      </w:r>
    </w:p>
    <w:p w14:paraId="51FFFDDE" w14:textId="77777777" w:rsidR="002C5A09" w:rsidRDefault="002C5A09" w:rsidP="006646DF">
      <w:pPr>
        <w:pStyle w:val="Heading2"/>
        <w:numPr>
          <w:ilvl w:val="0"/>
          <w:numId w:val="43"/>
        </w:numPr>
      </w:pPr>
      <w:bookmarkStart w:id="50" w:name="_Toc5869233"/>
      <w:r>
        <w:t>Phase 1 Testing</w:t>
      </w:r>
      <w:bookmarkEnd w:id="23"/>
      <w:bookmarkEnd w:id="49"/>
      <w:bookmarkEnd w:id="50"/>
    </w:p>
    <w:p w14:paraId="64BB21EF" w14:textId="77777777" w:rsidR="002C5A09" w:rsidRDefault="002C5A09"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7A11CA6D" w14:textId="77777777" w:rsidR="002C5A09" w:rsidRDefault="002C5A09" w:rsidP="002C5A09">
      <w:pPr>
        <w:pStyle w:val="ListParagraph"/>
        <w:numPr>
          <w:ilvl w:val="0"/>
          <w:numId w:val="6"/>
        </w:numPr>
      </w:pPr>
      <w:r>
        <w:t>Locate those spans which experience the largest vibrations</w:t>
      </w:r>
    </w:p>
    <w:p w14:paraId="178FBA6D" w14:textId="77777777" w:rsidR="002C5A09" w:rsidRDefault="002C5A09" w:rsidP="002C5A09">
      <w:pPr>
        <w:pStyle w:val="ListParagraph"/>
        <w:numPr>
          <w:ilvl w:val="0"/>
          <w:numId w:val="6"/>
        </w:numPr>
      </w:pPr>
      <w:r>
        <w:t>Identify in which direction the largest vibrations are occurring</w:t>
      </w:r>
    </w:p>
    <w:p w14:paraId="7FEFA0C4" w14:textId="77777777" w:rsidR="002C5A09" w:rsidRDefault="002C5A09"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26F76FBF" w14:textId="77777777" w:rsidR="002C5A09" w:rsidRDefault="002C5A09" w:rsidP="00402B2D">
      <w:pPr>
        <w:pStyle w:val="Heading3"/>
      </w:pPr>
      <w:r>
        <w:t>Instrumentation Plan</w:t>
      </w:r>
    </w:p>
    <w:p w14:paraId="7D86C5A1" w14:textId="77777777" w:rsidR="002C5A09" w:rsidRDefault="002C5A09"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3658AA20" w14:textId="77777777" w:rsidR="002C5A09" w:rsidRDefault="002C5A09"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02835230" w14:textId="77777777" w:rsidR="002C5A09" w:rsidRDefault="002C5A09" w:rsidP="00A67F8E">
      <w:pPr>
        <w:keepNext/>
        <w:jc w:val="center"/>
      </w:pPr>
      <w:r>
        <w:rPr>
          <w:noProof/>
        </w:rPr>
        <w:drawing>
          <wp:inline distT="0" distB="0" distL="0" distR="0" wp14:anchorId="56573C69" wp14:editId="6BB5602F">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02F4B6A3" w14:textId="77777777" w:rsidR="002C5A09" w:rsidRDefault="002C5A09" w:rsidP="00A67F8E">
      <w:pPr>
        <w:pStyle w:val="Caption"/>
      </w:pPr>
      <w:bookmarkStart w:id="51" w:name="_Toc5375439"/>
      <w:bookmarkStart w:id="52" w:name="_Toc58684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1"/>
      <w:bookmarkEnd w:id="52"/>
    </w:p>
    <w:p w14:paraId="010F2B5E" w14:textId="77777777" w:rsidR="002C5A09" w:rsidRDefault="002C5A09" w:rsidP="00A67F8E">
      <w:pPr>
        <w:keepNext/>
      </w:pPr>
      <w:r>
        <w:rPr>
          <w:noProof/>
        </w:rPr>
        <w:drawing>
          <wp:inline distT="0" distB="0" distL="0" distR="0" wp14:anchorId="2837D553" wp14:editId="00FF9A83">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3DFF5656" w14:textId="77777777" w:rsidR="002C5A09" w:rsidRDefault="002C5A09" w:rsidP="00A67F8E">
      <w:pPr>
        <w:pStyle w:val="Caption"/>
      </w:pPr>
      <w:bookmarkStart w:id="53" w:name="_Toc5375440"/>
      <w:bookmarkStart w:id="54" w:name="_Toc58684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3"/>
      <w:bookmarkEnd w:id="54"/>
    </w:p>
    <w:p w14:paraId="07A0055E" w14:textId="77777777" w:rsidR="002C5A09" w:rsidRDefault="002C5A09" w:rsidP="003759B7">
      <w:pPr>
        <w:pStyle w:val="Heading3"/>
      </w:pPr>
      <w:r>
        <w:t>Equipment</w:t>
      </w:r>
    </w:p>
    <w:p w14:paraId="20FA8A11" w14:textId="77777777" w:rsidR="002C5A09" w:rsidRDefault="002C5A09" w:rsidP="003759B7">
      <w:r>
        <w:t xml:space="preserve">A total of 16 accelerometers were installed on the structure during this phase of testing. </w:t>
      </w:r>
    </w:p>
    <w:p w14:paraId="468F7A61" w14:textId="77777777" w:rsidR="002C5A09" w:rsidRDefault="002C5A09" w:rsidP="001812F8">
      <w:pPr>
        <w:keepNext/>
        <w:jc w:val="center"/>
      </w:pPr>
      <w:r w:rsidRPr="001812F8">
        <w:rPr>
          <w:noProof/>
        </w:rPr>
        <w:drawing>
          <wp:inline distT="0" distB="0" distL="0" distR="0" wp14:anchorId="68D74065" wp14:editId="24CE545C">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956AAAA" w14:textId="77777777" w:rsidR="002C5A09" w:rsidRDefault="002C5A09" w:rsidP="001812F8">
      <w:pPr>
        <w:pStyle w:val="Caption"/>
      </w:pPr>
      <w:bookmarkStart w:id="55" w:name="_Toc5375441"/>
      <w:bookmarkStart w:id="56" w:name="_Toc58684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5"/>
      <w:bookmarkEnd w:id="56"/>
    </w:p>
    <w:p w14:paraId="5CDE03EA" w14:textId="77777777" w:rsidR="002C5A09" w:rsidRDefault="002C5A09" w:rsidP="003759B7">
      <w:r>
        <w:t>The sensor and data acquisition system (DAQ) model info are provided in the following table. Detailed specifications can be found in the appendix.</w:t>
      </w:r>
    </w:p>
    <w:p w14:paraId="4C48FEC6" w14:textId="77777777" w:rsidR="002C5A09" w:rsidRDefault="002C5A09" w:rsidP="003759B7"/>
    <w:p w14:paraId="2762D8CF" w14:textId="77777777" w:rsidR="002C5A09" w:rsidRDefault="002C5A09" w:rsidP="002D7305">
      <w:pPr>
        <w:pStyle w:val="Caption"/>
        <w:keepNext/>
      </w:pPr>
      <w:bookmarkStart w:id="57" w:name="_Toc5375371"/>
      <w:bookmarkStart w:id="58" w:name="_Toc586838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57"/>
      <w:bookmarkEnd w:id="58"/>
    </w:p>
    <w:tbl>
      <w:tblPr>
        <w:tblStyle w:val="TableGrid"/>
        <w:tblW w:w="0" w:type="auto"/>
        <w:jc w:val="center"/>
        <w:tblLook w:val="04A0" w:firstRow="1" w:lastRow="0" w:firstColumn="1" w:lastColumn="0" w:noHBand="0" w:noVBand="1"/>
      </w:tblPr>
      <w:tblGrid>
        <w:gridCol w:w="1904"/>
        <w:gridCol w:w="2041"/>
        <w:gridCol w:w="3430"/>
      </w:tblGrid>
      <w:tr w:rsidR="002C5A09" w14:paraId="5C6B4FBC" w14:textId="77777777" w:rsidTr="002D7305">
        <w:trPr>
          <w:jc w:val="center"/>
        </w:trPr>
        <w:tc>
          <w:tcPr>
            <w:tcW w:w="1904" w:type="dxa"/>
          </w:tcPr>
          <w:p w14:paraId="16243FBD" w14:textId="77777777" w:rsidR="002C5A09" w:rsidRDefault="002C5A09" w:rsidP="00975B07">
            <w:pPr>
              <w:pStyle w:val="squish"/>
              <w:jc w:val="center"/>
            </w:pPr>
            <w:r>
              <w:t>Item</w:t>
            </w:r>
          </w:p>
        </w:tc>
        <w:tc>
          <w:tcPr>
            <w:tcW w:w="2041" w:type="dxa"/>
          </w:tcPr>
          <w:p w14:paraId="07ADF487" w14:textId="77777777" w:rsidR="002C5A09" w:rsidRDefault="002C5A09" w:rsidP="00975B07">
            <w:pPr>
              <w:pStyle w:val="squish"/>
              <w:jc w:val="center"/>
            </w:pPr>
            <w:r>
              <w:t>Model No.</w:t>
            </w:r>
          </w:p>
        </w:tc>
        <w:tc>
          <w:tcPr>
            <w:tcW w:w="3430" w:type="dxa"/>
          </w:tcPr>
          <w:p w14:paraId="378AA1BB" w14:textId="77777777" w:rsidR="002C5A09" w:rsidRPr="001812F8" w:rsidRDefault="002C5A09" w:rsidP="00975B07">
            <w:pPr>
              <w:pStyle w:val="squish"/>
              <w:jc w:val="center"/>
            </w:pPr>
            <w:r>
              <w:t>Description</w:t>
            </w:r>
          </w:p>
        </w:tc>
      </w:tr>
      <w:tr w:rsidR="002C5A09" w14:paraId="50BC5424" w14:textId="77777777" w:rsidTr="002D7305">
        <w:trPr>
          <w:jc w:val="center"/>
        </w:trPr>
        <w:tc>
          <w:tcPr>
            <w:tcW w:w="1904" w:type="dxa"/>
          </w:tcPr>
          <w:p w14:paraId="1BDEC01B" w14:textId="77777777" w:rsidR="002C5A09" w:rsidRDefault="002C5A09" w:rsidP="00975B07">
            <w:pPr>
              <w:pStyle w:val="squish"/>
            </w:pPr>
            <w:r>
              <w:t>Accelerometer</w:t>
            </w:r>
          </w:p>
        </w:tc>
        <w:tc>
          <w:tcPr>
            <w:tcW w:w="2041" w:type="dxa"/>
          </w:tcPr>
          <w:p w14:paraId="4B7C995C" w14:textId="77777777" w:rsidR="002C5A09" w:rsidRDefault="002C5A09" w:rsidP="00975B07">
            <w:pPr>
              <w:pStyle w:val="squish"/>
            </w:pPr>
            <w:r>
              <w:t>PCB Model 393A03</w:t>
            </w:r>
          </w:p>
        </w:tc>
        <w:tc>
          <w:tcPr>
            <w:tcW w:w="3430" w:type="dxa"/>
          </w:tcPr>
          <w:p w14:paraId="06143831" w14:textId="77777777" w:rsidR="002C5A09" w:rsidRDefault="002C5A09" w:rsidP="002D7305">
            <w:pPr>
              <w:pStyle w:val="squish"/>
            </w:pPr>
            <w:r>
              <w:t>C</w:t>
            </w:r>
            <w:r w:rsidRPr="001812F8">
              <w:t xml:space="preserve">eramic </w:t>
            </w:r>
            <w:r>
              <w:t>S</w:t>
            </w:r>
            <w:r w:rsidRPr="001812F8">
              <w:t xml:space="preserve">hear ICP® </w:t>
            </w:r>
            <w:r>
              <w:t>A</w:t>
            </w:r>
            <w:r w:rsidRPr="001812F8">
              <w:t>ccel</w:t>
            </w:r>
            <w:r>
              <w:t>erometer</w:t>
            </w:r>
          </w:p>
        </w:tc>
      </w:tr>
      <w:tr w:rsidR="002C5A09" w14:paraId="4F88FC20" w14:textId="77777777" w:rsidTr="002D7305">
        <w:trPr>
          <w:jc w:val="center"/>
        </w:trPr>
        <w:tc>
          <w:tcPr>
            <w:tcW w:w="1904" w:type="dxa"/>
          </w:tcPr>
          <w:p w14:paraId="63F4C696" w14:textId="77777777" w:rsidR="002C5A09" w:rsidRDefault="002C5A09" w:rsidP="00975B07">
            <w:pPr>
              <w:pStyle w:val="squish"/>
            </w:pPr>
            <w:r>
              <w:t>DAQ Chassis</w:t>
            </w:r>
          </w:p>
        </w:tc>
        <w:tc>
          <w:tcPr>
            <w:tcW w:w="2041" w:type="dxa"/>
          </w:tcPr>
          <w:p w14:paraId="40735CB5" w14:textId="77777777" w:rsidR="002C5A09" w:rsidRDefault="002C5A09" w:rsidP="00975B07">
            <w:pPr>
              <w:pStyle w:val="squish"/>
            </w:pPr>
            <w:r>
              <w:t>NI cRIO-9022</w:t>
            </w:r>
          </w:p>
        </w:tc>
        <w:tc>
          <w:tcPr>
            <w:tcW w:w="3430" w:type="dxa"/>
          </w:tcPr>
          <w:p w14:paraId="24B85B08" w14:textId="77777777" w:rsidR="002C5A09" w:rsidRDefault="002C5A09"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2C5A09" w14:paraId="0BAAC8EB" w14:textId="77777777" w:rsidTr="002D7305">
        <w:trPr>
          <w:jc w:val="center"/>
        </w:trPr>
        <w:tc>
          <w:tcPr>
            <w:tcW w:w="1904" w:type="dxa"/>
          </w:tcPr>
          <w:p w14:paraId="553D36A2" w14:textId="77777777" w:rsidR="002C5A09" w:rsidRDefault="002C5A09" w:rsidP="00975B07">
            <w:pPr>
              <w:pStyle w:val="squish"/>
            </w:pPr>
            <w:r>
              <w:t>DAQ I/O Modules</w:t>
            </w:r>
          </w:p>
        </w:tc>
        <w:tc>
          <w:tcPr>
            <w:tcW w:w="2041" w:type="dxa"/>
          </w:tcPr>
          <w:p w14:paraId="2865CAFB" w14:textId="77777777" w:rsidR="002C5A09" w:rsidRDefault="002C5A09" w:rsidP="00975B07">
            <w:pPr>
              <w:pStyle w:val="squish"/>
            </w:pPr>
            <w:r>
              <w:t>NI 9234</w:t>
            </w:r>
          </w:p>
        </w:tc>
        <w:tc>
          <w:tcPr>
            <w:tcW w:w="3430" w:type="dxa"/>
          </w:tcPr>
          <w:p w14:paraId="6428C8C3" w14:textId="77777777" w:rsidR="002C5A09" w:rsidRDefault="002C5A09" w:rsidP="002D7305">
            <w:pPr>
              <w:pStyle w:val="squish"/>
            </w:pPr>
            <w:r w:rsidRPr="00975B07">
              <w:t>C Series</w:t>
            </w:r>
            <w:r>
              <w:t xml:space="preserve"> </w:t>
            </w:r>
            <w:r w:rsidRPr="00975B07">
              <w:t>Vibration Input Module</w:t>
            </w:r>
          </w:p>
        </w:tc>
      </w:tr>
    </w:tbl>
    <w:p w14:paraId="31EA9E50" w14:textId="77777777" w:rsidR="002C5A09" w:rsidRPr="00402B2D" w:rsidRDefault="002C5A09" w:rsidP="003759B7">
      <w:r>
        <w:t xml:space="preserve">The DAQ was outfitted with 4 of the vibration input modules to provide the required 16 channels. The DAQ power was provided with a battery. </w:t>
      </w:r>
    </w:p>
    <w:p w14:paraId="10C82CB8" w14:textId="77777777" w:rsidR="002C5A09" w:rsidRDefault="002C5A09" w:rsidP="003759B7">
      <w:pPr>
        <w:pStyle w:val="Heading3"/>
      </w:pPr>
      <w:r>
        <w:t>Test Activities</w:t>
      </w:r>
    </w:p>
    <w:p w14:paraId="6A685786" w14:textId="77777777" w:rsidR="002C5A09" w:rsidRDefault="002C5A09"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3FF290DD" w14:textId="77777777" w:rsidR="002C5A09" w:rsidRDefault="002C5A09"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226E8DF8" w14:textId="77777777" w:rsidTr="0079479E">
        <w:trPr>
          <w:jc w:val="center"/>
        </w:trPr>
        <w:tc>
          <w:tcPr>
            <w:tcW w:w="4428" w:type="dxa"/>
            <w:vAlign w:val="bottom"/>
          </w:tcPr>
          <w:p w14:paraId="57AC3850" w14:textId="77777777" w:rsidR="002C5A09" w:rsidRDefault="002C5A09" w:rsidP="0061467D">
            <w:pPr>
              <w:pStyle w:val="squish"/>
              <w:keepNext/>
              <w:jc w:val="center"/>
            </w:pPr>
            <w:r>
              <w:rPr>
                <w:noProof/>
              </w:rPr>
              <w:drawing>
                <wp:inline distT="0" distB="0" distL="0" distR="0" wp14:anchorId="1A87216B" wp14:editId="4D19D119">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04F94097" w14:textId="77777777" w:rsidR="002C5A09" w:rsidRDefault="002C5A09" w:rsidP="0061467D">
            <w:pPr>
              <w:pStyle w:val="Caption"/>
            </w:pPr>
            <w:bookmarkStart w:id="59" w:name="_Toc5375442"/>
            <w:bookmarkStart w:id="60" w:name="_Toc58684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59"/>
            <w:bookmarkEnd w:id="60"/>
          </w:p>
        </w:tc>
        <w:tc>
          <w:tcPr>
            <w:tcW w:w="4428" w:type="dxa"/>
            <w:vAlign w:val="bottom"/>
          </w:tcPr>
          <w:p w14:paraId="692F8711" w14:textId="77777777" w:rsidR="002C5A09" w:rsidRDefault="002C5A09" w:rsidP="0061467D">
            <w:pPr>
              <w:pStyle w:val="squish"/>
              <w:keepNext/>
              <w:jc w:val="center"/>
            </w:pPr>
            <w:r>
              <w:rPr>
                <w:noProof/>
              </w:rPr>
              <w:drawing>
                <wp:inline distT="0" distB="0" distL="0" distR="0" wp14:anchorId="72779401" wp14:editId="7075E817">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5F5D8971" w14:textId="77777777" w:rsidR="002C5A09" w:rsidRDefault="002C5A09" w:rsidP="0061467D">
            <w:pPr>
              <w:pStyle w:val="Caption"/>
            </w:pPr>
            <w:bookmarkStart w:id="61" w:name="_Toc5375443"/>
            <w:bookmarkStart w:id="62" w:name="_Toc58684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1"/>
            <w:bookmarkEnd w:id="62"/>
          </w:p>
        </w:tc>
      </w:tr>
    </w:tbl>
    <w:p w14:paraId="06491560" w14:textId="77777777" w:rsidR="002C5A09" w:rsidRDefault="002C5A09"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3CC5B2C8" w14:textId="77777777" w:rsidR="002C5A09" w:rsidRDefault="002C5A09"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07687143" w14:textId="77777777" w:rsidR="002C5A09" w:rsidRPr="002B361B" w:rsidRDefault="002C5A09" w:rsidP="00402B2D">
      <w:pPr>
        <w:pStyle w:val="Heading3"/>
      </w:pPr>
      <w:r>
        <w:t>Results and Interpretation</w:t>
      </w:r>
    </w:p>
    <w:p w14:paraId="4CCDB935" w14:textId="77777777" w:rsidR="002C5A09" w:rsidRDefault="002C5A09"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5"/>
        <w:gridCol w:w="7920"/>
        <w:gridCol w:w="288"/>
      </w:tblGrid>
      <w:tr w:rsidR="002C5A09" w14:paraId="65EB469C" w14:textId="77777777" w:rsidTr="000931C4">
        <w:trPr>
          <w:cantSplit/>
          <w:trHeight w:val="1440"/>
          <w:jc w:val="center"/>
        </w:trPr>
        <w:tc>
          <w:tcPr>
            <w:tcW w:w="275" w:type="dxa"/>
            <w:vMerge w:val="restart"/>
            <w:textDirection w:val="btLr"/>
            <w:vAlign w:val="bottom"/>
          </w:tcPr>
          <w:p w14:paraId="0B4703FE" w14:textId="77777777" w:rsidR="002C5A09" w:rsidRDefault="002C5A09" w:rsidP="008D6367">
            <w:pPr>
              <w:spacing w:before="0" w:line="240" w:lineRule="auto"/>
              <w:ind w:left="113" w:right="113"/>
              <w:jc w:val="center"/>
            </w:pPr>
            <w:bookmarkStart w:id="63" w:name="_Hlk536617129"/>
            <w:r>
              <w:t>Acceleration (g)</w:t>
            </w:r>
          </w:p>
        </w:tc>
        <w:tc>
          <w:tcPr>
            <w:tcW w:w="7920" w:type="dxa"/>
          </w:tcPr>
          <w:p w14:paraId="3E70E3AB" w14:textId="77777777" w:rsidR="002C5A09" w:rsidRDefault="002C5A09" w:rsidP="008D6367">
            <w:pPr>
              <w:spacing w:before="0" w:line="240" w:lineRule="auto"/>
              <w:jc w:val="center"/>
            </w:pPr>
            <w:r w:rsidRPr="00FB6DF6">
              <w:rPr>
                <w:noProof/>
              </w:rPr>
              <w:drawing>
                <wp:inline distT="0" distB="0" distL="0" distR="0" wp14:anchorId="7655B2C3" wp14:editId="50B7DF25">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0BDADA09" w14:textId="77777777" w:rsidR="002C5A09" w:rsidRPr="00FB6DF6" w:rsidRDefault="002C5A09" w:rsidP="00FB6DF6">
            <w:pPr>
              <w:spacing w:before="0" w:line="240" w:lineRule="auto"/>
              <w:ind w:left="113" w:right="113"/>
              <w:jc w:val="center"/>
            </w:pPr>
            <w:r>
              <w:t>Pier 2</w:t>
            </w:r>
          </w:p>
        </w:tc>
      </w:tr>
      <w:tr w:rsidR="002C5A09" w14:paraId="52F9B760" w14:textId="77777777" w:rsidTr="000931C4">
        <w:trPr>
          <w:cantSplit/>
          <w:trHeight w:val="1440"/>
          <w:jc w:val="center"/>
        </w:trPr>
        <w:tc>
          <w:tcPr>
            <w:tcW w:w="275" w:type="dxa"/>
            <w:vMerge/>
            <w:vAlign w:val="center"/>
          </w:tcPr>
          <w:p w14:paraId="0E00C97C" w14:textId="77777777" w:rsidR="002C5A09" w:rsidRDefault="002C5A09" w:rsidP="00FB6DF6">
            <w:pPr>
              <w:spacing w:before="0" w:line="240" w:lineRule="auto"/>
              <w:jc w:val="center"/>
            </w:pPr>
          </w:p>
        </w:tc>
        <w:tc>
          <w:tcPr>
            <w:tcW w:w="7920" w:type="dxa"/>
          </w:tcPr>
          <w:p w14:paraId="4F3E425C" w14:textId="77777777" w:rsidR="002C5A09" w:rsidRDefault="002C5A09" w:rsidP="008D6367">
            <w:pPr>
              <w:spacing w:before="0" w:line="240" w:lineRule="auto"/>
              <w:jc w:val="center"/>
            </w:pPr>
            <w:r w:rsidRPr="00FB6DF6">
              <w:rPr>
                <w:noProof/>
              </w:rPr>
              <w:drawing>
                <wp:inline distT="0" distB="0" distL="0" distR="0" wp14:anchorId="38F87578" wp14:editId="2EBF4D11">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228492A0" w14:textId="77777777" w:rsidR="002C5A09" w:rsidRPr="00FB6DF6" w:rsidRDefault="002C5A09" w:rsidP="00FB6DF6">
            <w:pPr>
              <w:spacing w:before="0" w:line="240" w:lineRule="auto"/>
              <w:ind w:left="113" w:right="113"/>
              <w:jc w:val="center"/>
            </w:pPr>
            <w:r>
              <w:t>Pier 3</w:t>
            </w:r>
          </w:p>
        </w:tc>
      </w:tr>
      <w:tr w:rsidR="002C5A09" w14:paraId="736FA351" w14:textId="77777777" w:rsidTr="000931C4">
        <w:trPr>
          <w:cantSplit/>
          <w:trHeight w:val="1440"/>
          <w:jc w:val="center"/>
        </w:trPr>
        <w:tc>
          <w:tcPr>
            <w:tcW w:w="275" w:type="dxa"/>
            <w:vMerge/>
            <w:vAlign w:val="center"/>
          </w:tcPr>
          <w:p w14:paraId="50FCC101" w14:textId="77777777" w:rsidR="002C5A09" w:rsidRDefault="002C5A09" w:rsidP="00FB6DF6">
            <w:pPr>
              <w:spacing w:before="0" w:line="240" w:lineRule="auto"/>
              <w:jc w:val="center"/>
            </w:pPr>
          </w:p>
        </w:tc>
        <w:tc>
          <w:tcPr>
            <w:tcW w:w="7920" w:type="dxa"/>
          </w:tcPr>
          <w:p w14:paraId="0B85291F" w14:textId="77777777" w:rsidR="002C5A09" w:rsidRDefault="002C5A09" w:rsidP="008D6367">
            <w:pPr>
              <w:spacing w:before="0" w:line="240" w:lineRule="auto"/>
              <w:jc w:val="center"/>
            </w:pPr>
            <w:r w:rsidRPr="00FB6DF6">
              <w:rPr>
                <w:noProof/>
              </w:rPr>
              <w:drawing>
                <wp:inline distT="0" distB="0" distL="0" distR="0" wp14:anchorId="7BFC6229" wp14:editId="1C4EA8B2">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0E873101" w14:textId="77777777" w:rsidR="002C5A09" w:rsidRPr="00FB6DF6" w:rsidRDefault="002C5A09" w:rsidP="00FB6DF6">
            <w:pPr>
              <w:spacing w:before="0" w:line="240" w:lineRule="auto"/>
              <w:ind w:left="113" w:right="113"/>
              <w:jc w:val="center"/>
            </w:pPr>
            <w:r>
              <w:t>Pier 5</w:t>
            </w:r>
          </w:p>
        </w:tc>
      </w:tr>
      <w:tr w:rsidR="002C5A09" w14:paraId="6FBAE4C5" w14:textId="77777777" w:rsidTr="000931C4">
        <w:trPr>
          <w:cantSplit/>
          <w:trHeight w:val="1440"/>
          <w:jc w:val="center"/>
        </w:trPr>
        <w:tc>
          <w:tcPr>
            <w:tcW w:w="275" w:type="dxa"/>
            <w:vMerge/>
            <w:vAlign w:val="center"/>
          </w:tcPr>
          <w:p w14:paraId="1CD93DDC" w14:textId="77777777" w:rsidR="002C5A09" w:rsidRDefault="002C5A09" w:rsidP="00FB6DF6">
            <w:pPr>
              <w:spacing w:before="0" w:line="240" w:lineRule="auto"/>
              <w:jc w:val="center"/>
            </w:pPr>
          </w:p>
        </w:tc>
        <w:tc>
          <w:tcPr>
            <w:tcW w:w="7920" w:type="dxa"/>
          </w:tcPr>
          <w:p w14:paraId="5526D5E5" w14:textId="77777777" w:rsidR="002C5A09" w:rsidRDefault="002C5A09" w:rsidP="008D6367">
            <w:pPr>
              <w:spacing w:before="0" w:line="240" w:lineRule="auto"/>
              <w:jc w:val="center"/>
            </w:pPr>
            <w:r w:rsidRPr="00FB6DF6">
              <w:rPr>
                <w:noProof/>
              </w:rPr>
              <w:drawing>
                <wp:inline distT="0" distB="0" distL="0" distR="0" wp14:anchorId="10AA7A6D" wp14:editId="77275F3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4DE89C24" w14:textId="77777777" w:rsidR="002C5A09" w:rsidRPr="00FB6DF6" w:rsidRDefault="002C5A09" w:rsidP="00FB6DF6">
            <w:pPr>
              <w:spacing w:before="0" w:line="240" w:lineRule="auto"/>
              <w:ind w:left="113" w:right="113"/>
              <w:jc w:val="center"/>
            </w:pPr>
            <w:r>
              <w:t>Pier 7</w:t>
            </w:r>
          </w:p>
        </w:tc>
      </w:tr>
      <w:tr w:rsidR="002C5A09" w14:paraId="47D0892B" w14:textId="77777777" w:rsidTr="000931C4">
        <w:trPr>
          <w:cantSplit/>
          <w:trHeight w:val="144"/>
          <w:jc w:val="center"/>
        </w:trPr>
        <w:tc>
          <w:tcPr>
            <w:tcW w:w="275" w:type="dxa"/>
            <w:vAlign w:val="center"/>
          </w:tcPr>
          <w:p w14:paraId="6FE755A5" w14:textId="77777777" w:rsidR="002C5A09" w:rsidRDefault="002C5A09" w:rsidP="00FB6DF6">
            <w:pPr>
              <w:spacing w:before="0" w:line="240" w:lineRule="auto"/>
              <w:jc w:val="center"/>
            </w:pPr>
          </w:p>
        </w:tc>
        <w:tc>
          <w:tcPr>
            <w:tcW w:w="7920" w:type="dxa"/>
          </w:tcPr>
          <w:p w14:paraId="18CD935B" w14:textId="77777777" w:rsidR="002C5A09" w:rsidRPr="00FB6DF6" w:rsidRDefault="002C5A09" w:rsidP="008D6367">
            <w:pPr>
              <w:spacing w:before="0" w:line="240" w:lineRule="auto"/>
              <w:jc w:val="center"/>
            </w:pPr>
            <w:r>
              <w:t>Time (sec)</w:t>
            </w:r>
          </w:p>
        </w:tc>
        <w:tc>
          <w:tcPr>
            <w:tcW w:w="288" w:type="dxa"/>
            <w:textDirection w:val="tbRl"/>
          </w:tcPr>
          <w:p w14:paraId="219AB9A4" w14:textId="77777777" w:rsidR="002C5A09" w:rsidRDefault="002C5A09" w:rsidP="002E71DE">
            <w:pPr>
              <w:keepNext/>
              <w:spacing w:before="0" w:line="240" w:lineRule="auto"/>
              <w:ind w:left="113" w:right="113"/>
              <w:jc w:val="center"/>
            </w:pPr>
          </w:p>
        </w:tc>
      </w:tr>
    </w:tbl>
    <w:p w14:paraId="262B0021" w14:textId="77777777" w:rsidR="002C5A09" w:rsidRDefault="002C5A09">
      <w:pPr>
        <w:pStyle w:val="Caption"/>
      </w:pPr>
      <w:bookmarkStart w:id="64" w:name="_Toc5375444"/>
      <w:bookmarkStart w:id="65" w:name="_Toc5868461"/>
      <w:bookmarkEnd w:id="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4"/>
      <w:bookmarkEnd w:id="65"/>
    </w:p>
    <w:p w14:paraId="5AB0ACBB" w14:textId="77777777" w:rsidR="002C5A09" w:rsidRDefault="002C5A09"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66784" behindDoc="0" locked="0" layoutInCell="1" allowOverlap="1" wp14:anchorId="3C7BD276" wp14:editId="7545D5DA">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8551955"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3C7BD276" id="_x0000_t202" coordsize="21600,21600" o:spt="202" path="m,l,21600r21600,l21600,xe">
                <v:stroke joinstyle="miter"/>
                <v:path gradientshapeok="t" o:connecttype="rect"/>
              </v:shapetype>
              <v:shape id="TextBox 2" o:spid="_x0000_s1047" type="#_x0000_t202" style="position:absolute;margin-left:1476pt;margin-top:-5.75pt;width:36.35pt;height:50.9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08551955"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67808" behindDoc="0" locked="0" layoutInCell="1" allowOverlap="1" wp14:anchorId="1329F5FF" wp14:editId="4BCEFD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3B98953"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1329F5FF" id="TextBox 12" o:spid="_x0000_s1048" type="#_x0000_t202" style="position:absolute;margin-left:1476pt;margin-top:218.05pt;width:36.35pt;height:50.9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43B98953"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68832" behindDoc="0" locked="0" layoutInCell="1" allowOverlap="1" wp14:anchorId="5EDBE9A6" wp14:editId="359F7CF7">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FD61EE0"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5EDBE9A6" id="TextBox 14" o:spid="_x0000_s1049" type="#_x0000_t202" style="position:absolute;margin-left:1476pt;margin-top:441.85pt;width:36.35pt;height:50.9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3FD61EE0"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769856" behindDoc="0" locked="0" layoutInCell="1" allowOverlap="1" wp14:anchorId="4289ECA4" wp14:editId="40483269">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46B5C88"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4289ECA4" id="TextBox 15" o:spid="_x0000_s1050" type="#_x0000_t202" style="position:absolute;margin-left:1476pt;margin-top:666.25pt;width:36.35pt;height:50.9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146B5C88" w14:textId="77777777" w:rsidR="002C5A09" w:rsidRDefault="002C5A0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6DF6B5C" w14:textId="77777777" w:rsidR="002C5A09" w:rsidRDefault="002C5A09" w:rsidP="0079479E">
      <w:pPr>
        <w:keepNext/>
        <w:jc w:val="center"/>
      </w:pPr>
      <w:r>
        <w:rPr>
          <w:noProof/>
        </w:rPr>
        <w:drawing>
          <wp:inline distT="0" distB="0" distL="0" distR="0" wp14:anchorId="2CC2B006" wp14:editId="43E7B3C4">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42671B5" w14:textId="77777777" w:rsidR="002C5A09" w:rsidRDefault="002C5A09" w:rsidP="0079479E">
      <w:pPr>
        <w:pStyle w:val="Caption"/>
      </w:pPr>
      <w:bookmarkStart w:id="66" w:name="_Toc5375445"/>
      <w:bookmarkStart w:id="67" w:name="_Toc58684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66"/>
      <w:bookmarkEnd w:id="67"/>
    </w:p>
    <w:p w14:paraId="51E4D298" w14:textId="77777777" w:rsidR="002C5A09" w:rsidRDefault="002C5A09" w:rsidP="0079479E">
      <w:pPr>
        <w:keepNext/>
        <w:jc w:val="center"/>
      </w:pPr>
      <w:r>
        <w:rPr>
          <w:noProof/>
        </w:rPr>
        <w:drawing>
          <wp:inline distT="0" distB="0" distL="0" distR="0" wp14:anchorId="2AE83B06" wp14:editId="2A2D2056">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6FE0A4" w14:textId="77777777" w:rsidR="002C5A09" w:rsidRDefault="002C5A09" w:rsidP="0079479E">
      <w:pPr>
        <w:pStyle w:val="Caption"/>
      </w:pPr>
      <w:bookmarkStart w:id="68" w:name="_Toc5375446"/>
      <w:bookmarkStart w:id="69" w:name="_Toc58684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68"/>
      <w:bookmarkEnd w:id="69"/>
    </w:p>
    <w:p w14:paraId="2909E219" w14:textId="77777777" w:rsidR="002C5A09" w:rsidRDefault="002C5A09" w:rsidP="0079479E">
      <w:pPr>
        <w:keepNext/>
        <w:jc w:val="center"/>
      </w:pPr>
      <w:r>
        <w:rPr>
          <w:noProof/>
        </w:rPr>
        <w:drawing>
          <wp:inline distT="0" distB="0" distL="0" distR="0" wp14:anchorId="203E3DD7" wp14:editId="0ED7163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33AFD9" w14:textId="77777777" w:rsidR="002C5A09" w:rsidRDefault="002C5A09" w:rsidP="0079479E">
      <w:pPr>
        <w:pStyle w:val="Caption"/>
      </w:pPr>
      <w:bookmarkStart w:id="70" w:name="_Toc5375447"/>
      <w:bookmarkStart w:id="71" w:name="_Toc58684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0"/>
      <w:bookmarkEnd w:id="71"/>
    </w:p>
    <w:p w14:paraId="08EDFEB6" w14:textId="77777777" w:rsidR="002C5A09" w:rsidRDefault="002C5A09"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2D514EBB" w14:textId="77777777" w:rsidR="002C5A09" w:rsidRDefault="002C5A09"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234621C5" w14:textId="77777777" w:rsidR="002C5A09" w:rsidRDefault="002C5A09" w:rsidP="007E52F7">
      <w:pPr>
        <w:pStyle w:val="Heading3"/>
      </w:pPr>
      <w:r>
        <w:t>Test Conclusions</w:t>
      </w:r>
    </w:p>
    <w:p w14:paraId="548A4121" w14:textId="77777777" w:rsidR="002C5A09" w:rsidRPr="00D220FC" w:rsidRDefault="002C5A09"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56F18287" w14:textId="77777777" w:rsidR="002C5A09" w:rsidRDefault="002C5A09" w:rsidP="002C5A09">
      <w:pPr>
        <w:pStyle w:val="ListParagraph"/>
        <w:numPr>
          <w:ilvl w:val="0"/>
          <w:numId w:val="12"/>
        </w:numPr>
      </w:pPr>
      <w:r>
        <w:t>All instrumented locations exhibited similar levels of vibration, especially in the vertical direction.</w:t>
      </w:r>
    </w:p>
    <w:p w14:paraId="0A295255" w14:textId="77777777" w:rsidR="002C5A09" w:rsidRDefault="002C5A09" w:rsidP="002C5A09">
      <w:pPr>
        <w:pStyle w:val="ListParagraph"/>
        <w:numPr>
          <w:ilvl w:val="0"/>
          <w:numId w:val="12"/>
        </w:numPr>
      </w:pPr>
      <w:r>
        <w:t>Pier 7 exhibited higher transverse acceleration compared to other locations.</w:t>
      </w:r>
    </w:p>
    <w:p w14:paraId="6E483FD2" w14:textId="77777777" w:rsidR="002C5A09" w:rsidRPr="00232D05" w:rsidRDefault="002C5A09" w:rsidP="00D220FC">
      <w:r>
        <w:t>As a result of these findings and the available access to the underside of the structure, spans 7 and 8 were selected for further investigation in Phase 2 testing.</w:t>
      </w:r>
    </w:p>
    <w:p w14:paraId="64C55D4A" w14:textId="77777777" w:rsidR="002C5A09" w:rsidRDefault="002C5A09">
      <w:pPr>
        <w:spacing w:before="0" w:after="200" w:line="276" w:lineRule="auto"/>
        <w:rPr>
          <w:rFonts w:asciiTheme="majorHAnsi" w:eastAsiaTheme="majorEastAsia" w:hAnsiTheme="majorHAnsi" w:cstheme="majorBidi"/>
          <w:b/>
          <w:bCs/>
          <w:sz w:val="26"/>
          <w:szCs w:val="26"/>
        </w:rPr>
      </w:pPr>
      <w:bookmarkStart w:id="72" w:name="_Toc536017950"/>
      <w:bookmarkStart w:id="73" w:name="_Toc5375212"/>
      <w:r>
        <w:br w:type="page"/>
      </w:r>
    </w:p>
    <w:p w14:paraId="0298BF6C" w14:textId="77777777" w:rsidR="002C5A09" w:rsidRDefault="002C5A09" w:rsidP="006646DF">
      <w:pPr>
        <w:pStyle w:val="Heading2"/>
        <w:numPr>
          <w:ilvl w:val="0"/>
          <w:numId w:val="43"/>
        </w:numPr>
      </w:pPr>
      <w:bookmarkStart w:id="74" w:name="_Toc5869234"/>
      <w:r>
        <w:t>Phase 2 Testing</w:t>
      </w:r>
      <w:bookmarkEnd w:id="72"/>
      <w:bookmarkEnd w:id="73"/>
      <w:bookmarkEnd w:id="74"/>
    </w:p>
    <w:p w14:paraId="38F4360D" w14:textId="77777777" w:rsidR="002C5A09" w:rsidRDefault="002C5A09"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0BCA63D3" w14:textId="77777777" w:rsidR="002C5A09" w:rsidRDefault="002C5A09" w:rsidP="002C5A09">
      <w:pPr>
        <w:pStyle w:val="ListParagraph"/>
        <w:numPr>
          <w:ilvl w:val="0"/>
          <w:numId w:val="7"/>
        </w:numPr>
      </w:pPr>
      <w:r>
        <w:t>Identify the superstructure’s global (operational) modes of vibration.</w:t>
      </w:r>
      <w:r w:rsidRPr="0088407D">
        <w:t xml:space="preserve"> </w:t>
      </w:r>
    </w:p>
    <w:p w14:paraId="6E644AA0" w14:textId="77777777" w:rsidR="002C5A09" w:rsidRDefault="002C5A09" w:rsidP="002C5A09">
      <w:pPr>
        <w:pStyle w:val="ListParagraph"/>
        <w:numPr>
          <w:ilvl w:val="0"/>
          <w:numId w:val="7"/>
        </w:numPr>
      </w:pPr>
      <w:r>
        <w:t>Capture operational vibrations and strains at critical locations and locations of maximum response under various traffic conditions.</w:t>
      </w:r>
    </w:p>
    <w:p w14:paraId="188FC614" w14:textId="77777777" w:rsidR="002C5A09" w:rsidRDefault="002C5A09" w:rsidP="0088407D">
      <w:r>
        <w:t xml:space="preserve"> Testing</w:t>
      </w:r>
      <w:r w:rsidRPr="00554068">
        <w:t xml:space="preserve"> of spans 7 and 8 was </w:t>
      </w:r>
      <w:r>
        <w:t>performed</w:t>
      </w:r>
      <w:r w:rsidRPr="00554068">
        <w:t xml:space="preserve"> on July 26</w:t>
      </w:r>
      <w:r w:rsidRPr="0088407D">
        <w:rPr>
          <w:vertAlign w:val="superscript"/>
        </w:rPr>
        <w:t>th</w:t>
      </w:r>
      <w:r>
        <w:t xml:space="preserve"> through the</w:t>
      </w:r>
      <w:r w:rsidRPr="00554068">
        <w:t xml:space="preserve"> 2</w:t>
      </w:r>
      <w:r>
        <w:t>9</w:t>
      </w:r>
      <w:r w:rsidRPr="0088407D">
        <w:rPr>
          <w:vertAlign w:val="superscript"/>
        </w:rPr>
        <w:t>th</w:t>
      </w:r>
      <w:r>
        <w:t xml:space="preserve"> of 2016</w:t>
      </w:r>
      <w:r w:rsidRPr="00554068">
        <w:t xml:space="preserve">. </w:t>
      </w:r>
    </w:p>
    <w:p w14:paraId="5EAE9ABF" w14:textId="77777777" w:rsidR="002C5A09" w:rsidRDefault="002C5A09" w:rsidP="005A4CCB">
      <w:pPr>
        <w:pStyle w:val="Heading3"/>
      </w:pPr>
      <w:r>
        <w:t>Instrumentation Plan</w:t>
      </w:r>
    </w:p>
    <w:p w14:paraId="6B73750A" w14:textId="77777777" w:rsidR="002C5A09" w:rsidRDefault="002C5A09" w:rsidP="005A4CCB">
      <w:r>
        <w:t xml:space="preserve">The objectives of this test dictated that sensors be installed to capture maximum operational response as well as to uniquely identify the dominant global modes of vibration. </w:t>
      </w:r>
    </w:p>
    <w:p w14:paraId="475DF0CD" w14:textId="77777777" w:rsidR="002C5A09" w:rsidRDefault="002C5A09"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79EBBF29" w14:textId="77777777" w:rsidR="002C5A09" w:rsidRDefault="002C5A09"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perposition of static and dynamic responses, it is expected that the maximum response of the stringers (acceleration and strain) would occur between 0.4L and 0.5L (midspan). </w:t>
      </w:r>
    </w:p>
    <w:p w14:paraId="64118E2A" w14:textId="77777777" w:rsidR="002C5A09" w:rsidRDefault="002C5A09"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1087CE48" w14:textId="77777777" w:rsidR="002C5A09" w:rsidRDefault="002C5A09" w:rsidP="00232D05">
      <w:pPr>
        <w:keepNext/>
      </w:pPr>
      <w:r w:rsidRPr="00AE07AA">
        <w:rPr>
          <w:noProof/>
        </w:rPr>
        <w:drawing>
          <wp:inline distT="0" distB="0" distL="0" distR="0" wp14:anchorId="6C7CA6F4" wp14:editId="051DD076">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45015EA5" w14:textId="77777777" w:rsidR="002C5A09" w:rsidRDefault="002C5A09" w:rsidP="00831CED">
      <w:pPr>
        <w:pStyle w:val="Caption"/>
      </w:pPr>
      <w:bookmarkStart w:id="75" w:name="_Toc5375448"/>
      <w:bookmarkStart w:id="76" w:name="_Toc58684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75"/>
      <w:bookmarkEnd w:id="76"/>
    </w:p>
    <w:p w14:paraId="6098CC83" w14:textId="77777777" w:rsidR="002C5A09" w:rsidRDefault="002C5A09"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60EA9EFF" w14:textId="77777777" w:rsidR="002C5A09" w:rsidRDefault="002C5A09"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12 strain gauges were installed.</w:t>
      </w:r>
    </w:p>
    <w:p w14:paraId="23E27B93" w14:textId="77777777" w:rsidR="002C5A09" w:rsidRDefault="002C5A09" w:rsidP="00831CED">
      <w:pPr>
        <w:keepNext/>
      </w:pPr>
      <w:r>
        <w:rPr>
          <w:noProof/>
        </w:rPr>
        <w:drawing>
          <wp:inline distT="0" distB="0" distL="0" distR="0" wp14:anchorId="63D2EF0B" wp14:editId="2E297155">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931920"/>
                    </a:xfrm>
                    <a:prstGeom prst="rect">
                      <a:avLst/>
                    </a:prstGeom>
                  </pic:spPr>
                </pic:pic>
              </a:graphicData>
            </a:graphic>
          </wp:inline>
        </w:drawing>
      </w:r>
    </w:p>
    <w:p w14:paraId="42AB6F33" w14:textId="77777777" w:rsidR="002C5A09" w:rsidRDefault="002C5A09" w:rsidP="00831CED">
      <w:pPr>
        <w:pStyle w:val="Caption"/>
      </w:pPr>
      <w:bookmarkStart w:id="77" w:name="_Toc5375449"/>
      <w:bookmarkStart w:id="78" w:name="_Toc58684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77"/>
      <w:bookmarkEnd w:id="78"/>
    </w:p>
    <w:p w14:paraId="45D5C53A" w14:textId="77777777" w:rsidR="002C5A09" w:rsidRDefault="002C5A09" w:rsidP="00E3098F">
      <w:pPr>
        <w:pStyle w:val="Heading3"/>
      </w:pPr>
      <w:r>
        <w:t>Equipment</w:t>
      </w:r>
    </w:p>
    <w:p w14:paraId="34FC29C6" w14:textId="77777777" w:rsidR="002C5A09" w:rsidRDefault="002C5A09" w:rsidP="00E3098F">
      <w:r>
        <w:t>All 30 accelerometers were sampled with a National Instruments (NI) CompactRIO. The 12 strain gauges were sampled with a Campbell Scientific Data Logger. The sensors and data acquisition systems were chosen based on the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48DB5364" w14:textId="77777777" w:rsidR="002C5A09" w:rsidRDefault="002C5A09" w:rsidP="005C5B8C">
      <w:pPr>
        <w:pStyle w:val="Caption"/>
        <w:keepNext/>
      </w:pPr>
      <w:bookmarkStart w:id="79" w:name="_Toc5375372"/>
      <w:bookmarkStart w:id="80" w:name="_Toc586839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79"/>
      <w:bookmarkEnd w:id="80"/>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2C5A09" w14:paraId="02854168" w14:textId="77777777" w:rsidTr="005C5B8C">
        <w:trPr>
          <w:jc w:val="center"/>
        </w:trPr>
        <w:tc>
          <w:tcPr>
            <w:tcW w:w="2305" w:type="dxa"/>
          </w:tcPr>
          <w:p w14:paraId="211B0197" w14:textId="77777777" w:rsidR="002C5A09" w:rsidRDefault="002C5A09" w:rsidP="00E3098F">
            <w:pPr>
              <w:pStyle w:val="squish"/>
              <w:jc w:val="center"/>
            </w:pPr>
            <w:r>
              <w:t>Item</w:t>
            </w:r>
          </w:p>
        </w:tc>
        <w:tc>
          <w:tcPr>
            <w:tcW w:w="2235" w:type="dxa"/>
          </w:tcPr>
          <w:p w14:paraId="2418C4AA" w14:textId="77777777" w:rsidR="002C5A09" w:rsidRDefault="002C5A09" w:rsidP="00E3098F">
            <w:pPr>
              <w:pStyle w:val="squish"/>
              <w:jc w:val="center"/>
            </w:pPr>
            <w:r>
              <w:t>Model No.</w:t>
            </w:r>
          </w:p>
        </w:tc>
        <w:tc>
          <w:tcPr>
            <w:tcW w:w="3508" w:type="dxa"/>
          </w:tcPr>
          <w:p w14:paraId="653D7A2F" w14:textId="77777777" w:rsidR="002C5A09" w:rsidRPr="001812F8" w:rsidRDefault="002C5A09" w:rsidP="00E3098F">
            <w:pPr>
              <w:pStyle w:val="squish"/>
              <w:jc w:val="center"/>
            </w:pPr>
            <w:r>
              <w:t>Description</w:t>
            </w:r>
          </w:p>
        </w:tc>
      </w:tr>
      <w:tr w:rsidR="002C5A09" w14:paraId="2DD689B2" w14:textId="77777777" w:rsidTr="005C5B8C">
        <w:trPr>
          <w:jc w:val="center"/>
        </w:trPr>
        <w:tc>
          <w:tcPr>
            <w:tcW w:w="2305" w:type="dxa"/>
          </w:tcPr>
          <w:p w14:paraId="4D2AEE93" w14:textId="77777777" w:rsidR="002C5A09" w:rsidRDefault="002C5A09" w:rsidP="00E3098F">
            <w:pPr>
              <w:pStyle w:val="squish"/>
            </w:pPr>
            <w:r>
              <w:t>Accelerometer</w:t>
            </w:r>
          </w:p>
        </w:tc>
        <w:tc>
          <w:tcPr>
            <w:tcW w:w="2235" w:type="dxa"/>
          </w:tcPr>
          <w:p w14:paraId="030F554D" w14:textId="77777777" w:rsidR="002C5A09" w:rsidRDefault="002C5A09" w:rsidP="00E3098F">
            <w:pPr>
              <w:pStyle w:val="squish"/>
            </w:pPr>
            <w:r>
              <w:t>PCB Model 393A03</w:t>
            </w:r>
          </w:p>
        </w:tc>
        <w:tc>
          <w:tcPr>
            <w:tcW w:w="3508" w:type="dxa"/>
          </w:tcPr>
          <w:p w14:paraId="7E48118F" w14:textId="77777777" w:rsidR="002C5A09" w:rsidRDefault="002C5A09" w:rsidP="00E3098F">
            <w:pPr>
              <w:pStyle w:val="squish"/>
            </w:pPr>
            <w:r>
              <w:t>C</w:t>
            </w:r>
            <w:r w:rsidRPr="001812F8">
              <w:t xml:space="preserve">eramic </w:t>
            </w:r>
            <w:r>
              <w:t>S</w:t>
            </w:r>
            <w:r w:rsidRPr="001812F8">
              <w:t xml:space="preserve">hear ICP® </w:t>
            </w:r>
            <w:r>
              <w:t>A</w:t>
            </w:r>
            <w:r w:rsidRPr="001812F8">
              <w:t>ccel</w:t>
            </w:r>
            <w:r>
              <w:t>erometer</w:t>
            </w:r>
          </w:p>
        </w:tc>
      </w:tr>
      <w:tr w:rsidR="002C5A09" w14:paraId="74C22416" w14:textId="77777777" w:rsidTr="005C5B8C">
        <w:trPr>
          <w:jc w:val="center"/>
        </w:trPr>
        <w:tc>
          <w:tcPr>
            <w:tcW w:w="2305" w:type="dxa"/>
          </w:tcPr>
          <w:p w14:paraId="1A6D4E0E" w14:textId="77777777" w:rsidR="002C5A09" w:rsidRDefault="002C5A09" w:rsidP="00E3098F">
            <w:pPr>
              <w:pStyle w:val="squish"/>
            </w:pPr>
            <w:r>
              <w:t>NI DAQ Chassis</w:t>
            </w:r>
          </w:p>
        </w:tc>
        <w:tc>
          <w:tcPr>
            <w:tcW w:w="2235" w:type="dxa"/>
          </w:tcPr>
          <w:p w14:paraId="6E582123" w14:textId="77777777" w:rsidR="002C5A09" w:rsidRDefault="002C5A09" w:rsidP="00E3098F">
            <w:pPr>
              <w:pStyle w:val="squish"/>
            </w:pPr>
            <w:r>
              <w:t>NI cRIO-9022</w:t>
            </w:r>
          </w:p>
        </w:tc>
        <w:tc>
          <w:tcPr>
            <w:tcW w:w="3508" w:type="dxa"/>
          </w:tcPr>
          <w:p w14:paraId="45FC2271" w14:textId="77777777" w:rsidR="002C5A09" w:rsidRDefault="002C5A09"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2C5A09" w14:paraId="03F6D087" w14:textId="77777777" w:rsidTr="005C5B8C">
        <w:trPr>
          <w:jc w:val="center"/>
        </w:trPr>
        <w:tc>
          <w:tcPr>
            <w:tcW w:w="2305" w:type="dxa"/>
          </w:tcPr>
          <w:p w14:paraId="56EF546E" w14:textId="77777777" w:rsidR="002C5A09" w:rsidRDefault="002C5A09" w:rsidP="00E3098F">
            <w:pPr>
              <w:pStyle w:val="squish"/>
            </w:pPr>
            <w:r>
              <w:t>NI DAQ I/O Modules</w:t>
            </w:r>
          </w:p>
        </w:tc>
        <w:tc>
          <w:tcPr>
            <w:tcW w:w="2235" w:type="dxa"/>
          </w:tcPr>
          <w:p w14:paraId="3686E44A" w14:textId="77777777" w:rsidR="002C5A09" w:rsidRDefault="002C5A09" w:rsidP="00E3098F">
            <w:pPr>
              <w:pStyle w:val="squish"/>
            </w:pPr>
            <w:r>
              <w:t>NI 9234</w:t>
            </w:r>
          </w:p>
        </w:tc>
        <w:tc>
          <w:tcPr>
            <w:tcW w:w="3508" w:type="dxa"/>
          </w:tcPr>
          <w:p w14:paraId="6FF0CD09" w14:textId="77777777" w:rsidR="002C5A09" w:rsidRDefault="002C5A09" w:rsidP="00E3098F">
            <w:pPr>
              <w:pStyle w:val="squish"/>
            </w:pPr>
            <w:r w:rsidRPr="00975B07">
              <w:t>C Series</w:t>
            </w:r>
            <w:r>
              <w:t xml:space="preserve"> </w:t>
            </w:r>
            <w:r w:rsidRPr="00975B07">
              <w:t>Vibration Input Module</w:t>
            </w:r>
          </w:p>
        </w:tc>
      </w:tr>
      <w:tr w:rsidR="002C5A09" w14:paraId="661B4317" w14:textId="77777777" w:rsidTr="005C5B8C">
        <w:trPr>
          <w:jc w:val="center"/>
        </w:trPr>
        <w:tc>
          <w:tcPr>
            <w:tcW w:w="2305" w:type="dxa"/>
          </w:tcPr>
          <w:p w14:paraId="2EAA8111" w14:textId="77777777" w:rsidR="002C5A09" w:rsidRDefault="002C5A09" w:rsidP="00E3098F">
            <w:pPr>
              <w:pStyle w:val="squish"/>
            </w:pPr>
            <w:r>
              <w:t>Strain Gauge</w:t>
            </w:r>
          </w:p>
        </w:tc>
        <w:tc>
          <w:tcPr>
            <w:tcW w:w="2235" w:type="dxa"/>
          </w:tcPr>
          <w:p w14:paraId="5E264197" w14:textId="77777777" w:rsidR="002C5A09" w:rsidRDefault="002C5A09" w:rsidP="00E3098F">
            <w:pPr>
              <w:pStyle w:val="squish"/>
            </w:pPr>
            <w:r>
              <w:t>Geokon Model 4000</w:t>
            </w:r>
          </w:p>
        </w:tc>
        <w:tc>
          <w:tcPr>
            <w:tcW w:w="3508" w:type="dxa"/>
          </w:tcPr>
          <w:p w14:paraId="7CAF2494" w14:textId="77777777" w:rsidR="002C5A09" w:rsidRPr="00975B07" w:rsidRDefault="002C5A09" w:rsidP="00E3098F">
            <w:pPr>
              <w:pStyle w:val="squish"/>
            </w:pPr>
            <w:r>
              <w:t>6” Vibrating-Wire Strain Gauge</w:t>
            </w:r>
          </w:p>
        </w:tc>
      </w:tr>
      <w:tr w:rsidR="002C5A09" w14:paraId="5925311B" w14:textId="77777777" w:rsidTr="005C5B8C">
        <w:trPr>
          <w:jc w:val="center"/>
        </w:trPr>
        <w:tc>
          <w:tcPr>
            <w:tcW w:w="2305" w:type="dxa"/>
          </w:tcPr>
          <w:p w14:paraId="3EE9B6FA" w14:textId="77777777" w:rsidR="002C5A09" w:rsidRDefault="002C5A09" w:rsidP="00E3098F">
            <w:pPr>
              <w:pStyle w:val="squish"/>
            </w:pPr>
            <w:r>
              <w:t>Campbell DAQ</w:t>
            </w:r>
          </w:p>
        </w:tc>
        <w:tc>
          <w:tcPr>
            <w:tcW w:w="2235" w:type="dxa"/>
          </w:tcPr>
          <w:p w14:paraId="271D64B2" w14:textId="77777777" w:rsidR="002C5A09" w:rsidRDefault="002C5A09" w:rsidP="00E3098F">
            <w:pPr>
              <w:pStyle w:val="squish"/>
            </w:pPr>
            <w:r>
              <w:t>Campbell CR6</w:t>
            </w:r>
          </w:p>
        </w:tc>
        <w:tc>
          <w:tcPr>
            <w:tcW w:w="3508" w:type="dxa"/>
          </w:tcPr>
          <w:p w14:paraId="2DACCC45" w14:textId="77777777" w:rsidR="002C5A09" w:rsidRPr="00975B07" w:rsidRDefault="002C5A09" w:rsidP="00E3098F">
            <w:pPr>
              <w:pStyle w:val="squish"/>
            </w:pPr>
            <w:r w:rsidRPr="00011860">
              <w:t xml:space="preserve">Measurement and Control </w:t>
            </w:r>
            <w:r>
              <w:t>D</w:t>
            </w:r>
            <w:r w:rsidRPr="00011860">
              <w:t>atalogger</w:t>
            </w:r>
          </w:p>
        </w:tc>
      </w:tr>
      <w:tr w:rsidR="002C5A09" w14:paraId="1FA16936" w14:textId="77777777" w:rsidTr="005C5B8C">
        <w:trPr>
          <w:jc w:val="center"/>
        </w:trPr>
        <w:tc>
          <w:tcPr>
            <w:tcW w:w="2305" w:type="dxa"/>
          </w:tcPr>
          <w:p w14:paraId="02D9C1F0" w14:textId="77777777" w:rsidR="002C5A09" w:rsidRDefault="002C5A09" w:rsidP="00E3098F">
            <w:pPr>
              <w:pStyle w:val="squish"/>
            </w:pPr>
            <w:r>
              <w:t>Vibrating-Wire Analyzer</w:t>
            </w:r>
          </w:p>
        </w:tc>
        <w:tc>
          <w:tcPr>
            <w:tcW w:w="2235" w:type="dxa"/>
          </w:tcPr>
          <w:p w14:paraId="76F1C197" w14:textId="77777777" w:rsidR="002C5A09" w:rsidRDefault="002C5A09" w:rsidP="00E3098F">
            <w:pPr>
              <w:pStyle w:val="squish"/>
            </w:pPr>
            <w:r>
              <w:t>Campbell CDM-VW305</w:t>
            </w:r>
          </w:p>
        </w:tc>
        <w:tc>
          <w:tcPr>
            <w:tcW w:w="3508" w:type="dxa"/>
          </w:tcPr>
          <w:p w14:paraId="339CC0E9" w14:textId="77777777" w:rsidR="002C5A09" w:rsidRPr="00975B07" w:rsidRDefault="002C5A09" w:rsidP="00E3098F">
            <w:pPr>
              <w:pStyle w:val="squish"/>
            </w:pPr>
            <w:r>
              <w:t>Vibrating-Wire Interface Module</w:t>
            </w:r>
          </w:p>
        </w:tc>
      </w:tr>
    </w:tbl>
    <w:p w14:paraId="0E4E09CC" w14:textId="77777777" w:rsidR="002C5A09" w:rsidRPr="00E3098F" w:rsidRDefault="002C5A09"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62DA8E08" w14:textId="77777777" w:rsidR="002C5A09" w:rsidRDefault="002C5A09" w:rsidP="005A4CCB">
      <w:pPr>
        <w:pStyle w:val="Heading3"/>
      </w:pPr>
      <w:r>
        <w:t>Test Activities</w:t>
      </w:r>
    </w:p>
    <w:p w14:paraId="7587A836" w14:textId="77777777" w:rsidR="002C5A09" w:rsidRDefault="002C5A09" w:rsidP="005A4CCB">
      <w:r>
        <w:t xml:space="preserve">Access to the underside of the structure was provided with an articulating boom lift. </w:t>
      </w:r>
    </w:p>
    <w:p w14:paraId="704D219D" w14:textId="77777777" w:rsidR="002C5A09" w:rsidRDefault="002C5A09" w:rsidP="00831CED">
      <w:pPr>
        <w:keepNext/>
        <w:jc w:val="center"/>
      </w:pPr>
      <w:r w:rsidRPr="00CF6F8A">
        <w:rPr>
          <w:noProof/>
        </w:rPr>
        <w:drawing>
          <wp:inline distT="0" distB="0" distL="0" distR="0" wp14:anchorId="06ED98C8" wp14:editId="640AEE65">
            <wp:extent cx="2842824" cy="3657600"/>
            <wp:effectExtent l="0" t="0" r="0"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12081" b="15567"/>
                    <a:stretch/>
                  </pic:blipFill>
                  <pic:spPr bwMode="auto">
                    <a:xfrm>
                      <a:off x="0" y="0"/>
                      <a:ext cx="2842824" cy="3657600"/>
                    </a:xfrm>
                    <a:prstGeom prst="rect">
                      <a:avLst/>
                    </a:prstGeom>
                    <a:ln>
                      <a:noFill/>
                    </a:ln>
                    <a:extLst>
                      <a:ext uri="{53640926-AAD7-44D8-BBD7-CCE9431645EC}">
                        <a14:shadowObscured xmlns:a14="http://schemas.microsoft.com/office/drawing/2010/main"/>
                      </a:ext>
                    </a:extLst>
                  </pic:spPr>
                </pic:pic>
              </a:graphicData>
            </a:graphic>
          </wp:inline>
        </w:drawing>
      </w:r>
    </w:p>
    <w:p w14:paraId="5A0F89EE" w14:textId="77777777" w:rsidR="002C5A09" w:rsidRDefault="002C5A09" w:rsidP="00831CED">
      <w:pPr>
        <w:pStyle w:val="Caption"/>
      </w:pPr>
      <w:bookmarkStart w:id="81" w:name="_Toc5375450"/>
      <w:bookmarkStart w:id="82" w:name="_Toc58684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1"/>
      <w:bookmarkEnd w:id="82"/>
    </w:p>
    <w:p w14:paraId="212B6015" w14:textId="77777777" w:rsidR="002C5A09" w:rsidRDefault="002C5A09" w:rsidP="00831CED">
      <w:pPr>
        <w:keepNext/>
        <w:rPr>
          <w:noProof/>
        </w:rPr>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p>
    <w:p w14:paraId="1811B955" w14:textId="77777777" w:rsidR="002C5A09" w:rsidRDefault="002C5A09" w:rsidP="006646DF">
      <w:pPr>
        <w:keepNext/>
        <w:jc w:val="center"/>
      </w:pPr>
      <w:r w:rsidRPr="000D4B72">
        <w:rPr>
          <w:noProof/>
        </w:rPr>
        <w:drawing>
          <wp:inline distT="0" distB="0" distL="0" distR="0" wp14:anchorId="12688C4F" wp14:editId="4FDB7097">
            <wp:extent cx="4572000" cy="3420000"/>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4572000" cy="3420000"/>
                    </a:xfrm>
                    <a:prstGeom prst="rect">
                      <a:avLst/>
                    </a:prstGeom>
                    <a:ln>
                      <a:noFill/>
                    </a:ln>
                    <a:extLst>
                      <a:ext uri="{53640926-AAD7-44D8-BBD7-CCE9431645EC}">
                        <a14:shadowObscured xmlns:a14="http://schemas.microsoft.com/office/drawing/2010/main"/>
                      </a:ext>
                    </a:extLst>
                  </pic:spPr>
                </pic:pic>
              </a:graphicData>
            </a:graphic>
          </wp:inline>
        </w:drawing>
      </w:r>
    </w:p>
    <w:p w14:paraId="7AFFB217" w14:textId="77777777" w:rsidR="002C5A09" w:rsidRDefault="002C5A09" w:rsidP="00831CED">
      <w:pPr>
        <w:pStyle w:val="Caption"/>
      </w:pPr>
      <w:bookmarkStart w:id="83" w:name="_Toc5375451"/>
      <w:bookmarkStart w:id="84" w:name="_Toc58684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3"/>
      <w:bookmarkEnd w:id="84"/>
    </w:p>
    <w:p w14:paraId="3E600FBF" w14:textId="77777777" w:rsidR="002C5A09" w:rsidRDefault="002C5A09"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was done for the accelerometers.</w:t>
      </w:r>
    </w:p>
    <w:p w14:paraId="0648E1BD" w14:textId="77777777" w:rsidR="002C5A09" w:rsidRDefault="002C5A09" w:rsidP="00831CED">
      <w:pPr>
        <w:keepNext/>
      </w:pPr>
      <w:r w:rsidRPr="00E70A02">
        <w:rPr>
          <w:noProof/>
        </w:rPr>
        <w:drawing>
          <wp:inline distT="0" distB="0" distL="0" distR="0" wp14:anchorId="307B2C0B" wp14:editId="00557E03">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3508D0D9" w14:textId="77777777" w:rsidR="002C5A09" w:rsidRDefault="002C5A09" w:rsidP="00831CED">
      <w:pPr>
        <w:pStyle w:val="Caption"/>
      </w:pPr>
      <w:bookmarkStart w:id="85" w:name="_Toc5375452"/>
      <w:bookmarkStart w:id="86" w:name="_Toc58684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85"/>
      <w:bookmarkEnd w:id="86"/>
    </w:p>
    <w:p w14:paraId="2E40EFB9" w14:textId="77777777" w:rsidR="002C5A09" w:rsidRDefault="002C5A09"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0C394C59" w14:textId="77777777" w:rsidR="002C5A09" w:rsidRDefault="002C5A09"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0D32B865" w14:textId="77777777" w:rsidR="002C5A09" w:rsidRDefault="002C5A09"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6DD8A7CC" w14:textId="77777777" w:rsidR="002C5A09" w:rsidRDefault="002C5A09"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2BAA244A" w14:textId="77777777" w:rsidR="002C5A09" w:rsidRDefault="002C5A09" w:rsidP="00BA286D">
      <w:pPr>
        <w:pStyle w:val="Caption"/>
        <w:keepNext/>
      </w:pPr>
      <w:bookmarkStart w:id="87" w:name="_Toc5375373"/>
      <w:bookmarkStart w:id="88" w:name="_Toc586839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87"/>
      <w:bookmarkEnd w:id="88"/>
    </w:p>
    <w:tbl>
      <w:tblPr>
        <w:tblStyle w:val="TableGrid"/>
        <w:tblW w:w="0" w:type="auto"/>
        <w:jc w:val="center"/>
        <w:tblLook w:val="04A0" w:firstRow="1" w:lastRow="0" w:firstColumn="1" w:lastColumn="0" w:noHBand="0" w:noVBand="1"/>
      </w:tblPr>
      <w:tblGrid>
        <w:gridCol w:w="1551"/>
        <w:gridCol w:w="1715"/>
        <w:gridCol w:w="1346"/>
        <w:gridCol w:w="1604"/>
        <w:gridCol w:w="740"/>
      </w:tblGrid>
      <w:tr w:rsidR="002C5A09" w14:paraId="0F279474" w14:textId="77777777" w:rsidTr="00BA5326">
        <w:trPr>
          <w:jc w:val="center"/>
        </w:trPr>
        <w:tc>
          <w:tcPr>
            <w:tcW w:w="1551" w:type="dxa"/>
          </w:tcPr>
          <w:p w14:paraId="393EE301" w14:textId="77777777" w:rsidR="002C5A09" w:rsidRDefault="002C5A09" w:rsidP="00277AE6">
            <w:pPr>
              <w:pStyle w:val="squish"/>
            </w:pPr>
            <w:r>
              <w:t>Date</w:t>
            </w:r>
          </w:p>
        </w:tc>
        <w:tc>
          <w:tcPr>
            <w:tcW w:w="1715" w:type="dxa"/>
          </w:tcPr>
          <w:p w14:paraId="3C977913" w14:textId="77777777" w:rsidR="002C5A09" w:rsidRDefault="002C5A09" w:rsidP="00277AE6">
            <w:pPr>
              <w:pStyle w:val="squish"/>
            </w:pPr>
            <w:r>
              <w:t>Day Avg. Temp.</w:t>
            </w:r>
          </w:p>
        </w:tc>
        <w:tc>
          <w:tcPr>
            <w:tcW w:w="1346" w:type="dxa"/>
          </w:tcPr>
          <w:p w14:paraId="1A0CB455" w14:textId="77777777" w:rsidR="002C5A09" w:rsidRDefault="002C5A09" w:rsidP="00277AE6">
            <w:pPr>
              <w:pStyle w:val="squish"/>
            </w:pPr>
            <w:r>
              <w:t>High Temp.</w:t>
            </w:r>
          </w:p>
        </w:tc>
        <w:tc>
          <w:tcPr>
            <w:tcW w:w="1604" w:type="dxa"/>
          </w:tcPr>
          <w:p w14:paraId="746EDFF7" w14:textId="77777777" w:rsidR="002C5A09" w:rsidRDefault="002C5A09" w:rsidP="00277AE6">
            <w:pPr>
              <w:pStyle w:val="squish"/>
            </w:pPr>
            <w:r>
              <w:t>Conditions</w:t>
            </w:r>
          </w:p>
        </w:tc>
        <w:tc>
          <w:tcPr>
            <w:tcW w:w="740" w:type="dxa"/>
          </w:tcPr>
          <w:p w14:paraId="5C9304AF" w14:textId="77777777" w:rsidR="002C5A09" w:rsidRDefault="002C5A09" w:rsidP="00277AE6">
            <w:pPr>
              <w:pStyle w:val="squish"/>
            </w:pPr>
            <w:r>
              <w:t>%RH</w:t>
            </w:r>
          </w:p>
        </w:tc>
      </w:tr>
      <w:tr w:rsidR="002C5A09" w14:paraId="3074B6B8" w14:textId="77777777" w:rsidTr="00BA5326">
        <w:trPr>
          <w:jc w:val="center"/>
        </w:trPr>
        <w:tc>
          <w:tcPr>
            <w:tcW w:w="1551" w:type="dxa"/>
          </w:tcPr>
          <w:p w14:paraId="7C76E8AC" w14:textId="77777777" w:rsidR="002C5A09" w:rsidRDefault="002C5A09" w:rsidP="00277AE6">
            <w:pPr>
              <w:pStyle w:val="squish"/>
            </w:pPr>
            <w:r>
              <w:t>July 26</w:t>
            </w:r>
            <w:r w:rsidRPr="00277AE6">
              <w:rPr>
                <w:vertAlign w:val="superscript"/>
              </w:rPr>
              <w:t>th</w:t>
            </w:r>
            <w:r>
              <w:t xml:space="preserve"> 2016</w:t>
            </w:r>
          </w:p>
        </w:tc>
        <w:tc>
          <w:tcPr>
            <w:tcW w:w="1715" w:type="dxa"/>
          </w:tcPr>
          <w:p w14:paraId="78C91A13" w14:textId="77777777" w:rsidR="002C5A09" w:rsidRDefault="002C5A09" w:rsidP="00277AE6">
            <w:pPr>
              <w:pStyle w:val="squish"/>
            </w:pPr>
            <w:r>
              <w:t>83</w:t>
            </w:r>
            <w:r>
              <w:rPr>
                <w:rFonts w:cstheme="minorHAnsi"/>
              </w:rPr>
              <w:t>°</w:t>
            </w:r>
            <w:r>
              <w:t>F (28</w:t>
            </w:r>
            <w:r>
              <w:rPr>
                <w:rFonts w:cstheme="minorHAnsi"/>
              </w:rPr>
              <w:t>°</w:t>
            </w:r>
            <w:r>
              <w:t>C)</w:t>
            </w:r>
          </w:p>
        </w:tc>
        <w:tc>
          <w:tcPr>
            <w:tcW w:w="1346" w:type="dxa"/>
          </w:tcPr>
          <w:p w14:paraId="55FA3407" w14:textId="77777777" w:rsidR="002C5A09" w:rsidRDefault="002C5A09" w:rsidP="00277AE6">
            <w:pPr>
              <w:pStyle w:val="squish"/>
            </w:pPr>
            <w:r>
              <w:t>92</w:t>
            </w:r>
            <w:r>
              <w:rPr>
                <w:rFonts w:cstheme="minorHAnsi"/>
              </w:rPr>
              <w:t>°</w:t>
            </w:r>
            <w:r>
              <w:t>F (33</w:t>
            </w:r>
            <w:r>
              <w:rPr>
                <w:rFonts w:cstheme="minorHAnsi"/>
              </w:rPr>
              <w:t>°</w:t>
            </w:r>
            <w:r>
              <w:t>C)</w:t>
            </w:r>
          </w:p>
        </w:tc>
        <w:tc>
          <w:tcPr>
            <w:tcW w:w="1604" w:type="dxa"/>
          </w:tcPr>
          <w:p w14:paraId="7AAAC462" w14:textId="77777777" w:rsidR="002C5A09" w:rsidRDefault="002C5A09" w:rsidP="00277AE6">
            <w:pPr>
              <w:pStyle w:val="squish"/>
            </w:pPr>
            <w:r>
              <w:t>Mostly Cloudy</w:t>
            </w:r>
          </w:p>
        </w:tc>
        <w:tc>
          <w:tcPr>
            <w:tcW w:w="740" w:type="dxa"/>
          </w:tcPr>
          <w:p w14:paraId="043CEDA0" w14:textId="77777777" w:rsidR="002C5A09" w:rsidRDefault="002C5A09" w:rsidP="00277AE6">
            <w:pPr>
              <w:pStyle w:val="squish"/>
            </w:pPr>
            <w:r>
              <w:t>50%</w:t>
            </w:r>
          </w:p>
        </w:tc>
      </w:tr>
      <w:tr w:rsidR="002C5A09" w14:paraId="416A6C8A" w14:textId="77777777" w:rsidTr="00BA5326">
        <w:trPr>
          <w:jc w:val="center"/>
        </w:trPr>
        <w:tc>
          <w:tcPr>
            <w:tcW w:w="1551" w:type="dxa"/>
          </w:tcPr>
          <w:p w14:paraId="08926F0A" w14:textId="77777777" w:rsidR="002C5A09" w:rsidRDefault="002C5A09" w:rsidP="00277AE6">
            <w:pPr>
              <w:pStyle w:val="squish"/>
            </w:pPr>
            <w:r>
              <w:t>July 27</w:t>
            </w:r>
            <w:r w:rsidRPr="00277AE6">
              <w:rPr>
                <w:vertAlign w:val="superscript"/>
              </w:rPr>
              <w:t>th</w:t>
            </w:r>
            <w:r>
              <w:t xml:space="preserve"> 2016</w:t>
            </w:r>
          </w:p>
        </w:tc>
        <w:tc>
          <w:tcPr>
            <w:tcW w:w="1715" w:type="dxa"/>
          </w:tcPr>
          <w:p w14:paraId="74BA7CF7" w14:textId="77777777" w:rsidR="002C5A09" w:rsidRDefault="002C5A09" w:rsidP="00277AE6">
            <w:pPr>
              <w:pStyle w:val="squish"/>
            </w:pPr>
            <w:r>
              <w:t>86</w:t>
            </w:r>
            <w:r>
              <w:rPr>
                <w:rFonts w:cstheme="minorHAnsi"/>
              </w:rPr>
              <w:t>°</w:t>
            </w:r>
            <w:r>
              <w:t>F (30</w:t>
            </w:r>
            <w:r>
              <w:rPr>
                <w:rFonts w:cstheme="minorHAnsi"/>
              </w:rPr>
              <w:t>°</w:t>
            </w:r>
            <w:r>
              <w:t>C)</w:t>
            </w:r>
          </w:p>
        </w:tc>
        <w:tc>
          <w:tcPr>
            <w:tcW w:w="1346" w:type="dxa"/>
          </w:tcPr>
          <w:p w14:paraId="3159019F" w14:textId="77777777" w:rsidR="002C5A09" w:rsidRDefault="002C5A09" w:rsidP="00277AE6">
            <w:pPr>
              <w:pStyle w:val="squish"/>
            </w:pPr>
            <w:r>
              <w:t>94</w:t>
            </w:r>
            <w:r>
              <w:rPr>
                <w:rFonts w:cstheme="minorHAnsi"/>
              </w:rPr>
              <w:t>°</w:t>
            </w:r>
            <w:r>
              <w:t>F (34</w:t>
            </w:r>
            <w:r>
              <w:rPr>
                <w:rFonts w:cstheme="minorHAnsi"/>
              </w:rPr>
              <w:t>°</w:t>
            </w:r>
            <w:r>
              <w:t>C)</w:t>
            </w:r>
          </w:p>
        </w:tc>
        <w:tc>
          <w:tcPr>
            <w:tcW w:w="1604" w:type="dxa"/>
          </w:tcPr>
          <w:p w14:paraId="3EA00E33" w14:textId="77777777" w:rsidR="002C5A09" w:rsidRDefault="002C5A09" w:rsidP="00277AE6">
            <w:pPr>
              <w:pStyle w:val="squish"/>
            </w:pPr>
            <w:r>
              <w:t>Partly Cloudy</w:t>
            </w:r>
          </w:p>
        </w:tc>
        <w:tc>
          <w:tcPr>
            <w:tcW w:w="740" w:type="dxa"/>
          </w:tcPr>
          <w:p w14:paraId="1D4D8169" w14:textId="77777777" w:rsidR="002C5A09" w:rsidRDefault="002C5A09" w:rsidP="00277AE6">
            <w:pPr>
              <w:pStyle w:val="squish"/>
            </w:pPr>
            <w:r>
              <w:t>40%</w:t>
            </w:r>
          </w:p>
        </w:tc>
      </w:tr>
      <w:tr w:rsidR="002C5A09" w14:paraId="1D25495B" w14:textId="77777777" w:rsidTr="00BA5326">
        <w:trPr>
          <w:jc w:val="center"/>
        </w:trPr>
        <w:tc>
          <w:tcPr>
            <w:tcW w:w="1551" w:type="dxa"/>
          </w:tcPr>
          <w:p w14:paraId="2AD2CA58" w14:textId="77777777" w:rsidR="002C5A09" w:rsidRDefault="002C5A09" w:rsidP="00277AE6">
            <w:pPr>
              <w:pStyle w:val="squish"/>
            </w:pPr>
            <w:r>
              <w:t>July 28</w:t>
            </w:r>
            <w:r w:rsidRPr="00277AE6">
              <w:rPr>
                <w:vertAlign w:val="superscript"/>
              </w:rPr>
              <w:t>th</w:t>
            </w:r>
            <w:r>
              <w:t xml:space="preserve"> 2016</w:t>
            </w:r>
          </w:p>
        </w:tc>
        <w:tc>
          <w:tcPr>
            <w:tcW w:w="1715" w:type="dxa"/>
          </w:tcPr>
          <w:p w14:paraId="73A94E22" w14:textId="77777777" w:rsidR="002C5A09" w:rsidRDefault="002C5A09" w:rsidP="00277AE6">
            <w:pPr>
              <w:pStyle w:val="squish"/>
            </w:pPr>
            <w:r>
              <w:t>85</w:t>
            </w:r>
            <w:r>
              <w:rPr>
                <w:rFonts w:cstheme="minorHAnsi"/>
              </w:rPr>
              <w:t>°</w:t>
            </w:r>
            <w:r>
              <w:t>F (29</w:t>
            </w:r>
            <w:r>
              <w:rPr>
                <w:rFonts w:cstheme="minorHAnsi"/>
              </w:rPr>
              <w:t>°</w:t>
            </w:r>
            <w:r>
              <w:t>C)</w:t>
            </w:r>
          </w:p>
        </w:tc>
        <w:tc>
          <w:tcPr>
            <w:tcW w:w="1346" w:type="dxa"/>
          </w:tcPr>
          <w:p w14:paraId="41276916" w14:textId="77777777" w:rsidR="002C5A09" w:rsidRDefault="002C5A09" w:rsidP="00277AE6">
            <w:pPr>
              <w:pStyle w:val="squish"/>
            </w:pPr>
            <w:r>
              <w:t>95</w:t>
            </w:r>
            <w:r>
              <w:rPr>
                <w:rFonts w:cstheme="minorHAnsi"/>
              </w:rPr>
              <w:t>°</w:t>
            </w:r>
            <w:r>
              <w:t>F (35</w:t>
            </w:r>
            <w:r>
              <w:rPr>
                <w:rFonts w:cstheme="minorHAnsi"/>
              </w:rPr>
              <w:t>°</w:t>
            </w:r>
            <w:r>
              <w:t>C)</w:t>
            </w:r>
          </w:p>
        </w:tc>
        <w:tc>
          <w:tcPr>
            <w:tcW w:w="1604" w:type="dxa"/>
          </w:tcPr>
          <w:p w14:paraId="1FF738DA" w14:textId="77777777" w:rsidR="002C5A09" w:rsidRDefault="002C5A09" w:rsidP="00277AE6">
            <w:pPr>
              <w:pStyle w:val="squish"/>
            </w:pPr>
            <w:r>
              <w:t>Light Rain</w:t>
            </w:r>
          </w:p>
        </w:tc>
        <w:tc>
          <w:tcPr>
            <w:tcW w:w="740" w:type="dxa"/>
          </w:tcPr>
          <w:p w14:paraId="6A4CBE16" w14:textId="77777777" w:rsidR="002C5A09" w:rsidRDefault="002C5A09" w:rsidP="00277AE6">
            <w:pPr>
              <w:pStyle w:val="squish"/>
            </w:pPr>
            <w:r>
              <w:t>90%</w:t>
            </w:r>
          </w:p>
        </w:tc>
      </w:tr>
      <w:tr w:rsidR="002C5A09" w14:paraId="27AA1CE7" w14:textId="77777777" w:rsidTr="00BA5326">
        <w:trPr>
          <w:jc w:val="center"/>
        </w:trPr>
        <w:tc>
          <w:tcPr>
            <w:tcW w:w="1551" w:type="dxa"/>
          </w:tcPr>
          <w:p w14:paraId="3A7BE919" w14:textId="77777777" w:rsidR="002C5A09" w:rsidRDefault="002C5A09" w:rsidP="00277AE6">
            <w:pPr>
              <w:pStyle w:val="squish"/>
            </w:pPr>
            <w:r>
              <w:t>July 29</w:t>
            </w:r>
            <w:r w:rsidRPr="00277AE6">
              <w:rPr>
                <w:vertAlign w:val="superscript"/>
              </w:rPr>
              <w:t>th</w:t>
            </w:r>
            <w:r>
              <w:t xml:space="preserve"> 2016</w:t>
            </w:r>
          </w:p>
        </w:tc>
        <w:tc>
          <w:tcPr>
            <w:tcW w:w="1715" w:type="dxa"/>
          </w:tcPr>
          <w:p w14:paraId="3EAA3109" w14:textId="77777777" w:rsidR="002C5A09" w:rsidRDefault="002C5A09" w:rsidP="00277AE6">
            <w:pPr>
              <w:pStyle w:val="squish"/>
            </w:pPr>
            <w:r>
              <w:t>81</w:t>
            </w:r>
            <w:r>
              <w:rPr>
                <w:rFonts w:cstheme="minorHAnsi"/>
              </w:rPr>
              <w:t>°</w:t>
            </w:r>
            <w:r>
              <w:t>F (27</w:t>
            </w:r>
            <w:r>
              <w:rPr>
                <w:rFonts w:cstheme="minorHAnsi"/>
              </w:rPr>
              <w:t>°</w:t>
            </w:r>
            <w:r>
              <w:t>C)</w:t>
            </w:r>
          </w:p>
        </w:tc>
        <w:tc>
          <w:tcPr>
            <w:tcW w:w="1346" w:type="dxa"/>
          </w:tcPr>
          <w:p w14:paraId="2227EEA7" w14:textId="77777777" w:rsidR="002C5A09" w:rsidRDefault="002C5A09" w:rsidP="00277AE6">
            <w:pPr>
              <w:pStyle w:val="squish"/>
            </w:pPr>
            <w:r>
              <w:t>89</w:t>
            </w:r>
            <w:r>
              <w:rPr>
                <w:rFonts w:cstheme="minorHAnsi"/>
              </w:rPr>
              <w:t>°</w:t>
            </w:r>
            <w:r>
              <w:t>F (32</w:t>
            </w:r>
            <w:r>
              <w:rPr>
                <w:rFonts w:cstheme="minorHAnsi"/>
              </w:rPr>
              <w:t>°</w:t>
            </w:r>
            <w:r>
              <w:t>C)</w:t>
            </w:r>
          </w:p>
        </w:tc>
        <w:tc>
          <w:tcPr>
            <w:tcW w:w="1604" w:type="dxa"/>
          </w:tcPr>
          <w:p w14:paraId="70FB41F9" w14:textId="77777777" w:rsidR="002C5A09" w:rsidRDefault="002C5A09" w:rsidP="00277AE6">
            <w:pPr>
              <w:pStyle w:val="squish"/>
            </w:pPr>
            <w:r>
              <w:t>Partly Cloudy</w:t>
            </w:r>
          </w:p>
        </w:tc>
        <w:tc>
          <w:tcPr>
            <w:tcW w:w="740" w:type="dxa"/>
          </w:tcPr>
          <w:p w14:paraId="721EEE55" w14:textId="77777777" w:rsidR="002C5A09" w:rsidRDefault="002C5A09" w:rsidP="00277AE6">
            <w:pPr>
              <w:pStyle w:val="squish"/>
            </w:pPr>
            <w:r>
              <w:t>50%</w:t>
            </w:r>
          </w:p>
        </w:tc>
      </w:tr>
    </w:tbl>
    <w:p w14:paraId="4423A4A8" w14:textId="77777777" w:rsidR="002C5A09" w:rsidRDefault="002C5A09" w:rsidP="005A4CCB">
      <w:pPr>
        <w:pStyle w:val="Heading3"/>
      </w:pPr>
      <w:r>
        <w:t>Results &amp; Interpretation</w:t>
      </w:r>
    </w:p>
    <w:p w14:paraId="26709999" w14:textId="77777777" w:rsidR="002C5A09" w:rsidRPr="00D421AD" w:rsidRDefault="002C5A09" w:rsidP="005A4CCB">
      <w:pPr>
        <w:pStyle w:val="Heading4"/>
      </w:pPr>
      <w:r>
        <w:t>Characterization of vibrations with acceleration data</w:t>
      </w:r>
    </w:p>
    <w:p w14:paraId="48C150E2" w14:textId="77777777" w:rsidR="002C5A09" w:rsidRDefault="002C5A09" w:rsidP="005A4CCB">
      <w:r>
        <w:t>Peak acceleration levels remained consistent over the several hours of recorded data with frequent spikes suspected to correspond with heavy vehicle crossing events. One such event is depicted in the following plot.</w:t>
      </w:r>
    </w:p>
    <w:p w14:paraId="3B48C0D3" w14:textId="77777777" w:rsidR="002C5A09" w:rsidRDefault="002C5A09" w:rsidP="00FE7A55">
      <w:pPr>
        <w:keepNext/>
      </w:pPr>
      <w:r w:rsidRPr="00FE7A55">
        <w:rPr>
          <w:noProof/>
        </w:rPr>
        <w:drawing>
          <wp:inline distT="0" distB="0" distL="0" distR="0" wp14:anchorId="6ACFEEA9" wp14:editId="4603C4BA">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11A2682" w14:textId="77777777" w:rsidR="002C5A09" w:rsidRDefault="002C5A09" w:rsidP="00FE7A55">
      <w:pPr>
        <w:pStyle w:val="Caption"/>
      </w:pPr>
      <w:bookmarkStart w:id="89" w:name="_Ref5614129"/>
      <w:bookmarkStart w:id="90" w:name="_Toc5375453"/>
      <w:bookmarkStart w:id="91" w:name="_Ref5614120"/>
      <w:bookmarkStart w:id="92" w:name="_Toc58684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89"/>
      <w:r>
        <w:t>: Event Acceleration Time History for Girder 5 at Middle of Span 7</w:t>
      </w:r>
      <w:bookmarkEnd w:id="90"/>
      <w:bookmarkEnd w:id="91"/>
      <w:bookmarkEnd w:id="92"/>
    </w:p>
    <w:p w14:paraId="13442A7D" w14:textId="77777777" w:rsidR="002C5A09" w:rsidRDefault="002C5A09"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47FA0ACA" w14:textId="77777777" w:rsidTr="00586ED0">
        <w:trPr>
          <w:jc w:val="center"/>
        </w:trPr>
        <w:tc>
          <w:tcPr>
            <w:tcW w:w="7776" w:type="dxa"/>
          </w:tcPr>
          <w:p w14:paraId="391EA832" w14:textId="77777777" w:rsidR="002C5A09" w:rsidRDefault="002C5A09"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68275523" w14:textId="77777777" w:rsidR="002C5A09" w:rsidRDefault="002C5A09" w:rsidP="00E265C8">
            <w:pPr>
              <w:pStyle w:val="EquationCaptions"/>
            </w:pPr>
            <w:bookmarkStart w:id="93" w:name="_Toc4757837"/>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bookmarkEnd w:id="93"/>
          </w:p>
        </w:tc>
      </w:tr>
    </w:tbl>
    <w:p w14:paraId="5E7CB083" w14:textId="77777777" w:rsidR="002C5A09" w:rsidRDefault="002C5A09"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708C7637" w14:textId="77777777" w:rsidR="002C5A09" w:rsidRDefault="002C5A09"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4B7621B0" w14:textId="77777777" w:rsidTr="001A1CF9">
        <w:trPr>
          <w:jc w:val="center"/>
        </w:trPr>
        <w:tc>
          <w:tcPr>
            <w:tcW w:w="7776" w:type="dxa"/>
          </w:tcPr>
          <w:p w14:paraId="57A01A02" w14:textId="77777777" w:rsidR="002C5A09" w:rsidRDefault="002C5A0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3412ACA6" w14:textId="77777777" w:rsidR="002C5A09" w:rsidRDefault="002C5A09"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0DF73E6C" w14:textId="77777777" w:rsidR="002C5A09" w:rsidRPr="00FE7A55" w:rsidRDefault="002C5A09" w:rsidP="00FE7A55">
      <w:r>
        <w:t>It is evident from the previous equation that as the radial frequency increases, the displacement rapidly decreases.</w:t>
      </w:r>
    </w:p>
    <w:p w14:paraId="612274C6" w14:textId="77777777" w:rsidR="002C5A09" w:rsidRDefault="002C5A09"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01E6AAF9" w14:textId="77777777" w:rsidR="002C5A09" w:rsidRDefault="002C5A09"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0939BA2C" w14:textId="77777777" w:rsidR="002C5A09" w:rsidRDefault="002C5A09" w:rsidP="005A4CCB">
      <w:r w:rsidRPr="00D02BF2">
        <w:rPr>
          <w:noProof/>
        </w:rPr>
        <w:drawing>
          <wp:inline distT="0" distB="0" distL="0" distR="0" wp14:anchorId="199EFB0D" wp14:editId="0311CF48">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6A7E7CE" w14:textId="77777777" w:rsidR="002C5A09" w:rsidRDefault="002C5A09" w:rsidP="005A4CCB">
      <w:pPr>
        <w:pStyle w:val="Caption"/>
      </w:pPr>
      <w:bookmarkStart w:id="94" w:name="_Toc5375454"/>
      <w:bookmarkStart w:id="95" w:name="_Toc58684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4"/>
      <w:bookmarkEnd w:id="95"/>
    </w:p>
    <w:p w14:paraId="72748EAF" w14:textId="77777777" w:rsidR="002C5A09" w:rsidRDefault="002C5A09"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6.6</w:t>
      </w:r>
      <w:r>
        <w:fldChar w:fldCharType="end"/>
      </w:r>
      <w:r>
        <w:t xml:space="preserve"> is plotted below with the filter applied.</w:t>
      </w:r>
    </w:p>
    <w:p w14:paraId="7C92BDBE" w14:textId="77777777" w:rsidR="002C5A09" w:rsidRDefault="002C5A09" w:rsidP="004649CC">
      <w:pPr>
        <w:keepNext/>
      </w:pPr>
      <w:r w:rsidRPr="00B43FED">
        <w:rPr>
          <w:noProof/>
        </w:rPr>
        <w:drawing>
          <wp:inline distT="0" distB="0" distL="0" distR="0" wp14:anchorId="5D49C16A" wp14:editId="718DEB8E">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862A2C" w14:textId="77777777" w:rsidR="002C5A09" w:rsidRPr="00B43FED" w:rsidRDefault="002C5A09" w:rsidP="004649CC">
      <w:pPr>
        <w:pStyle w:val="Caption"/>
      </w:pPr>
      <w:bookmarkStart w:id="96" w:name="_Toc5375455"/>
      <w:bookmarkStart w:id="97" w:name="_Toc58684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96"/>
      <w:bookmarkEnd w:id="97"/>
    </w:p>
    <w:p w14:paraId="4A0C8F1C" w14:textId="77777777" w:rsidR="002C5A09" w:rsidRDefault="002C5A09"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5EDAF6B1" w14:textId="77777777" w:rsidR="002C5A09" w:rsidRDefault="002C5A09" w:rsidP="00757B37">
      <w:pPr>
        <w:keepNext/>
      </w:pPr>
      <w:r w:rsidRPr="00757B37">
        <w:rPr>
          <w:noProof/>
        </w:rPr>
        <w:drawing>
          <wp:inline distT="0" distB="0" distL="0" distR="0" wp14:anchorId="6C929494" wp14:editId="4E5AE47B">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36D61F" w14:textId="77777777" w:rsidR="002C5A09" w:rsidRPr="00D02BF2" w:rsidRDefault="002C5A09" w:rsidP="00757B37">
      <w:pPr>
        <w:pStyle w:val="Caption"/>
      </w:pPr>
      <w:bookmarkStart w:id="98" w:name="_Toc5375456"/>
      <w:bookmarkStart w:id="99" w:name="_Toc58684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98"/>
      <w:bookmarkEnd w:id="99"/>
    </w:p>
    <w:p w14:paraId="7FC1135D" w14:textId="77777777" w:rsidR="002C5A09" w:rsidRDefault="002C5A09" w:rsidP="005A4CCB">
      <w:r>
        <w:t>Over this period, multiple high acceleration events were recorded. The count of events that exceeded various thresholds are provided in the following plot.</w:t>
      </w:r>
    </w:p>
    <w:p w14:paraId="2D10C827" w14:textId="77777777" w:rsidR="002C5A09" w:rsidRDefault="002C5A09" w:rsidP="00757B37">
      <w:pPr>
        <w:keepNext/>
        <w:jc w:val="center"/>
      </w:pPr>
      <w:r>
        <w:rPr>
          <w:noProof/>
        </w:rPr>
        <w:drawing>
          <wp:inline distT="0" distB="0" distL="0" distR="0" wp14:anchorId="0FFC201F" wp14:editId="56690C25">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7DB5343" w14:textId="77777777" w:rsidR="002C5A09" w:rsidRDefault="002C5A09" w:rsidP="00757B37">
      <w:pPr>
        <w:pStyle w:val="Caption"/>
      </w:pPr>
      <w:bookmarkStart w:id="100" w:name="_Toc5375457"/>
      <w:bookmarkStart w:id="101" w:name="_Toc58684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0"/>
      <w:bookmarkEnd w:id="101"/>
    </w:p>
    <w:p w14:paraId="34161C0A" w14:textId="77777777" w:rsidR="002C5A09" w:rsidRDefault="002C5A09"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4F3E7849" w14:textId="77777777" w:rsidR="002C5A09" w:rsidRDefault="002C5A09" w:rsidP="00C3071C">
      <w:pPr>
        <w:keepNext/>
      </w:pPr>
      <w:r w:rsidRPr="006E6896">
        <w:rPr>
          <w:rFonts w:ascii="Arial" w:hAnsi="Arial" w:cs="Arial"/>
          <w:noProof/>
          <w:color w:val="404040"/>
          <w:sz w:val="20"/>
          <w:szCs w:val="20"/>
          <w:shd w:val="clear" w:color="auto" w:fill="FFFFFF"/>
        </w:rPr>
        <w:drawing>
          <wp:inline distT="0" distB="0" distL="0" distR="0" wp14:anchorId="1703BAD7" wp14:editId="052383F4">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995B64" w14:textId="77777777" w:rsidR="002C5A09" w:rsidRDefault="002C5A09" w:rsidP="00C3071C">
      <w:pPr>
        <w:pStyle w:val="Caption"/>
        <w:rPr>
          <w:rFonts w:ascii="Arial" w:hAnsi="Arial" w:cs="Arial"/>
          <w:color w:val="404040"/>
          <w:szCs w:val="20"/>
          <w:shd w:val="clear" w:color="auto" w:fill="FFFFFF"/>
        </w:rPr>
      </w:pPr>
      <w:bookmarkStart w:id="102" w:name="_Toc5375458"/>
      <w:bookmarkStart w:id="103" w:name="_Toc58684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2"/>
      <w:bookmarkEnd w:id="103"/>
    </w:p>
    <w:p w14:paraId="5853E11F" w14:textId="77777777" w:rsidR="002C5A09" w:rsidRDefault="002C5A09"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24F03B47" w14:textId="77777777" w:rsidR="002C5A09" w:rsidRDefault="002C5A09"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2F1EE48B" w14:textId="77777777" w:rsidR="002C5A09" w:rsidRDefault="002C5A09"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clude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4F32627D" w14:textId="77777777" w:rsidR="002C5A09" w:rsidRDefault="002C5A09" w:rsidP="00637D0A">
      <w:pPr>
        <w:keepNext/>
      </w:pPr>
      <w:r w:rsidRPr="00361066">
        <w:rPr>
          <w:noProof/>
        </w:rPr>
        <w:drawing>
          <wp:inline distT="0" distB="0" distL="0" distR="0" wp14:anchorId="3E89E3CF" wp14:editId="4AF55091">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AF945E0" w14:textId="77777777" w:rsidR="002C5A09" w:rsidRDefault="002C5A09" w:rsidP="00637D0A">
      <w:pPr>
        <w:pStyle w:val="Caption"/>
      </w:pPr>
      <w:bookmarkStart w:id="104" w:name="_Toc5375459"/>
      <w:bookmarkStart w:id="105" w:name="_Toc58684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4"/>
      <w:bookmarkEnd w:id="105"/>
    </w:p>
    <w:p w14:paraId="27FA94DE" w14:textId="77777777" w:rsidR="002C5A09" w:rsidRDefault="002C5A09"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532DD11A" w14:textId="77777777" w:rsidR="002C5A09" w:rsidRDefault="002C5A09" w:rsidP="00637D0A">
      <w:pPr>
        <w:keepNext/>
      </w:pPr>
      <w:r w:rsidRPr="006A1A45">
        <w:rPr>
          <w:noProof/>
        </w:rPr>
        <w:drawing>
          <wp:inline distT="0" distB="0" distL="0" distR="0" wp14:anchorId="4020B8BF" wp14:editId="425C4AB5">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FBBC517" w14:textId="77777777" w:rsidR="002C5A09" w:rsidRDefault="002C5A09" w:rsidP="00637D0A">
      <w:pPr>
        <w:pStyle w:val="Caption"/>
      </w:pPr>
      <w:bookmarkStart w:id="106" w:name="_Toc5375460"/>
      <w:bookmarkStart w:id="107" w:name="_Toc58684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06"/>
      <w:bookmarkEnd w:id="107"/>
    </w:p>
    <w:p w14:paraId="0184B363" w14:textId="77777777" w:rsidR="002C5A09" w:rsidRDefault="002C5A09"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6.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5AE2A100" w14:textId="77777777" w:rsidR="002C5A09" w:rsidRDefault="002C5A09" w:rsidP="00B125D4">
      <w:pPr>
        <w:keepNext/>
      </w:pPr>
      <w:r w:rsidRPr="00B125D4">
        <w:rPr>
          <w:noProof/>
        </w:rPr>
        <w:drawing>
          <wp:inline distT="0" distB="0" distL="0" distR="0" wp14:anchorId="69AADAFE" wp14:editId="5AA028ED">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3475425" w14:textId="77777777" w:rsidR="002C5A09" w:rsidRDefault="002C5A09" w:rsidP="00B125D4">
      <w:pPr>
        <w:pStyle w:val="Caption"/>
        <w:jc w:val="left"/>
      </w:pPr>
      <w:bookmarkStart w:id="108" w:name="_Toc5375461"/>
      <w:bookmarkStart w:id="109" w:name="_Toc58684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08"/>
      <w:bookmarkEnd w:id="109"/>
    </w:p>
    <w:p w14:paraId="2273D7E6" w14:textId="77777777" w:rsidR="002C5A09" w:rsidRPr="00F173C5" w:rsidRDefault="002C5A09" w:rsidP="00F173C5">
      <w:r>
        <w:t>The frequency components that made up the above displacement time history are described by the FFT and is plotted below.</w:t>
      </w:r>
    </w:p>
    <w:p w14:paraId="512E5ED5" w14:textId="77777777" w:rsidR="002C5A09" w:rsidRDefault="002C5A09" w:rsidP="00F173C5">
      <w:pPr>
        <w:keepNext/>
      </w:pPr>
      <w:r w:rsidRPr="00A035AB">
        <w:rPr>
          <w:noProof/>
        </w:rPr>
        <w:drawing>
          <wp:inline distT="0" distB="0" distL="0" distR="0" wp14:anchorId="4D4EE017" wp14:editId="65F7C3F2">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AF8E7C5" w14:textId="77777777" w:rsidR="002C5A09" w:rsidRDefault="002C5A09" w:rsidP="00926E33">
      <w:pPr>
        <w:pStyle w:val="Caption"/>
      </w:pPr>
      <w:bookmarkStart w:id="110" w:name="_Toc5375462"/>
      <w:bookmarkStart w:id="111" w:name="_Toc58684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Middle of Span 7</w:t>
      </w:r>
      <w:bookmarkEnd w:id="110"/>
      <w:bookmarkEnd w:id="111"/>
    </w:p>
    <w:p w14:paraId="39E05AF7" w14:textId="77777777" w:rsidR="002C5A09" w:rsidRDefault="002C5A09"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6F0E8CDF" w14:textId="77777777" w:rsidR="002C5A09" w:rsidRDefault="002C5A09" w:rsidP="00B125D4">
      <w:pPr>
        <w:pStyle w:val="Heading4"/>
      </w:pPr>
      <w:r>
        <w:t>Quantifying dynamic amplification with dynamic strain data</w:t>
      </w:r>
    </w:p>
    <w:p w14:paraId="1C3F2A5F" w14:textId="77777777" w:rsidR="002C5A09" w:rsidRDefault="002C5A09"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of stress for steel. </w:t>
      </w:r>
      <w:r w:rsidRPr="003D22E1">
        <w:rPr>
          <w:noProof/>
        </w:rPr>
        <w:drawing>
          <wp:inline distT="0" distB="0" distL="0" distR="0" wp14:anchorId="6D2502D6" wp14:editId="3FEAC979">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3E492C98" w14:textId="77777777" w:rsidR="002C5A09" w:rsidRDefault="002C5A09" w:rsidP="00C3560C">
      <w:pPr>
        <w:pStyle w:val="Caption"/>
      </w:pPr>
      <w:bookmarkStart w:id="112" w:name="_Ref5615893"/>
      <w:bookmarkStart w:id="113" w:name="_Toc5375463"/>
      <w:bookmarkStart w:id="114" w:name="_Toc58684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2"/>
      <w:r>
        <w:t>: Strain Time History for Girders 4 and 5 at the Middle of Span 7</w:t>
      </w:r>
      <w:bookmarkEnd w:id="113"/>
      <w:bookmarkEnd w:id="114"/>
    </w:p>
    <w:p w14:paraId="184091E5" w14:textId="77777777" w:rsidR="002C5A09" w:rsidRDefault="002C5A09" w:rsidP="00B125D4">
      <w:r>
        <w:t xml:space="preserve">Girders 4 and 5 consistently experienced the highest strain levels. The number of events exceeding different thresholds over a 24-hour period for girders 4 and 5 (midspan, bottom-flange) is depicted in the following figure. </w:t>
      </w:r>
    </w:p>
    <w:p w14:paraId="0029CD65" w14:textId="77777777" w:rsidR="002C5A09" w:rsidRDefault="002C5A09" w:rsidP="00B125D4">
      <w:pPr>
        <w:keepNext/>
      </w:pPr>
      <w:r>
        <w:rPr>
          <w:noProof/>
        </w:rPr>
        <w:drawing>
          <wp:inline distT="0" distB="0" distL="0" distR="0" wp14:anchorId="2D3FF901" wp14:editId="0A40713C">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B94EF1" w14:textId="77777777" w:rsidR="002C5A09" w:rsidRDefault="002C5A09" w:rsidP="00B125D4">
      <w:pPr>
        <w:pStyle w:val="Caption"/>
      </w:pPr>
      <w:bookmarkStart w:id="115" w:name="_Toc5375464"/>
      <w:bookmarkStart w:id="116" w:name="_Toc58684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15"/>
      <w:bookmarkEnd w:id="116"/>
    </w:p>
    <w:p w14:paraId="061656B0" w14:textId="77777777" w:rsidR="002C5A09" w:rsidRDefault="002C5A09"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below the structure’s lowest natural frequency. </w:t>
      </w:r>
    </w:p>
    <w:p w14:paraId="2208455A" w14:textId="77777777" w:rsidR="002C5A09" w:rsidRDefault="002C5A09"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32595601" w14:textId="77777777" w:rsidR="002C5A09" w:rsidRDefault="002C5A09" w:rsidP="00564E51">
      <w:pPr>
        <w:keepNext/>
      </w:pPr>
      <w:r w:rsidRPr="00EE180E">
        <w:rPr>
          <w:noProof/>
        </w:rPr>
        <w:drawing>
          <wp:inline distT="0" distB="0" distL="0" distR="0" wp14:anchorId="6544C46A" wp14:editId="1A300A8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284522B5" w14:textId="77777777" w:rsidR="002C5A09" w:rsidRDefault="002C5A09" w:rsidP="00564E51">
      <w:pPr>
        <w:pStyle w:val="Caption"/>
      </w:pPr>
      <w:bookmarkStart w:id="117" w:name="_Toc58684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17"/>
    </w:p>
    <w:p w14:paraId="7F513206" w14:textId="77777777" w:rsidR="002C5A09" w:rsidRDefault="002C5A09" w:rsidP="00B125D4">
      <w:r>
        <w:t>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The three data sets are compared in the following plot.</w:t>
      </w:r>
    </w:p>
    <w:p w14:paraId="68F8F9D4" w14:textId="77777777" w:rsidR="002C5A09" w:rsidRDefault="002C5A09" w:rsidP="00D648D4">
      <w:pPr>
        <w:keepNext/>
        <w:jc w:val="center"/>
      </w:pPr>
      <w:r>
        <w:rPr>
          <w:noProof/>
        </w:rPr>
        <w:drawing>
          <wp:inline distT="0" distB="0" distL="0" distR="0" wp14:anchorId="400F8ADF" wp14:editId="2F4F5398">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295185A" w14:textId="77777777" w:rsidR="002C5A09" w:rsidRDefault="002C5A09" w:rsidP="0051125C">
      <w:pPr>
        <w:pStyle w:val="Caption"/>
      </w:pPr>
      <w:bookmarkStart w:id="118" w:name="_Toc5375465"/>
      <w:bookmarkStart w:id="119" w:name="_Toc58684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18"/>
      <w:bookmarkEnd w:id="119"/>
    </w:p>
    <w:p w14:paraId="1CD40279" w14:textId="77777777" w:rsidR="002C5A09" w:rsidRDefault="002C5A09" w:rsidP="00B125D4">
      <w:r>
        <w:t>The above plot shows that by applying a low-pass filter, a time shift occurs in the data. However, the amplitude of the filtered moment provides a good estimation the static response</w:t>
      </w:r>
    </w:p>
    <w:p w14:paraId="0C6FA444" w14:textId="77777777" w:rsidR="002C5A09" w:rsidRDefault="002C5A09"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31FD830B" w14:textId="77777777" w:rsidR="002C5A09" w:rsidRDefault="002C5A09" w:rsidP="00217F33">
      <w:pPr>
        <w:keepNext/>
        <w:jc w:val="center"/>
      </w:pPr>
      <w:r w:rsidRPr="00F26D9C">
        <w:rPr>
          <w:noProof/>
        </w:rPr>
        <w:drawing>
          <wp:inline distT="0" distB="0" distL="0" distR="0" wp14:anchorId="1146CC1B" wp14:editId="6410F223">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5991BA1" w14:textId="77777777" w:rsidR="002C5A09" w:rsidRDefault="002C5A09" w:rsidP="00217F33">
      <w:pPr>
        <w:pStyle w:val="Caption"/>
      </w:pPr>
      <w:bookmarkStart w:id="120" w:name="_Toc5375466"/>
      <w:bookmarkStart w:id="121" w:name="_Toc58684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0"/>
      <w:bookmarkEnd w:id="121"/>
    </w:p>
    <w:p w14:paraId="3DC5D923" w14:textId="77777777" w:rsidR="002C5A09" w:rsidRDefault="002C5A09" w:rsidP="00B125D4">
      <w:r>
        <w:t xml:space="preserve">The event featured in the above plot exhibits a dynamic amplification of almost 2.0. Furthermore, this amplification is occurring at design-level load events. </w:t>
      </w:r>
    </w:p>
    <w:p w14:paraId="6A27F1E6" w14:textId="77777777" w:rsidR="002C5A09" w:rsidRDefault="002C5A09"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2C5A09" w14:paraId="6276520A" w14:textId="77777777" w:rsidTr="00B856D7">
        <w:trPr>
          <w:jc w:val="center"/>
        </w:trPr>
        <w:tc>
          <w:tcPr>
            <w:tcW w:w="4428" w:type="dxa"/>
          </w:tcPr>
          <w:p w14:paraId="1977EAC2" w14:textId="77777777" w:rsidR="002C5A09" w:rsidRDefault="002C5A09" w:rsidP="00B856D7">
            <w:pPr>
              <w:pStyle w:val="squish"/>
              <w:spacing w:line="360" w:lineRule="auto"/>
              <w:jc w:val="center"/>
            </w:pPr>
            <w:r>
              <w:t>Static Deflection</w:t>
            </w:r>
          </w:p>
          <w:p w14:paraId="2875E507" w14:textId="77777777" w:rsidR="002C5A09" w:rsidRDefault="002C5A09" w:rsidP="00B856D7">
            <w:pPr>
              <w:pStyle w:val="squish"/>
              <w:spacing w:line="360" w:lineRule="auto"/>
              <w:jc w:val="center"/>
            </w:pPr>
            <w:r>
              <w:rPr>
                <w:noProof/>
              </w:rPr>
              <w:drawing>
                <wp:inline distT="0" distB="0" distL="0" distR="0" wp14:anchorId="792609BE" wp14:editId="4350C6D8">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4DDFFB22" w14:textId="77777777" w:rsidR="002C5A09" w:rsidRDefault="002C5A09" w:rsidP="00B856D7">
            <w:pPr>
              <w:pStyle w:val="squish"/>
              <w:spacing w:line="360" w:lineRule="auto"/>
              <w:jc w:val="center"/>
            </w:pPr>
            <w:r>
              <w:t>Dynamic Deflection under Mode 1</w:t>
            </w:r>
          </w:p>
          <w:p w14:paraId="24B22D08" w14:textId="77777777" w:rsidR="002C5A09" w:rsidRDefault="002C5A09" w:rsidP="00B856D7">
            <w:pPr>
              <w:pStyle w:val="squish"/>
              <w:spacing w:line="360" w:lineRule="auto"/>
              <w:jc w:val="center"/>
            </w:pPr>
            <w:r>
              <w:rPr>
                <w:noProof/>
              </w:rPr>
              <w:drawing>
                <wp:inline distT="0" distB="0" distL="0" distR="0" wp14:anchorId="0CE91A06" wp14:editId="65980B94">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70362412" w14:textId="77777777" w:rsidR="002C5A09" w:rsidRDefault="002C5A09" w:rsidP="00E26C5B">
      <w:pPr>
        <w:pStyle w:val="Caption"/>
      </w:pPr>
      <w:bookmarkStart w:id="122" w:name="_Toc5375467"/>
      <w:bookmarkStart w:id="123" w:name="_Toc58684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2"/>
      <w:bookmarkEnd w:id="123"/>
    </w:p>
    <w:p w14:paraId="6812A998" w14:textId="77777777" w:rsidR="002C5A09" w:rsidRDefault="002C5A09"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2F010B27" w14:textId="77777777" w:rsidR="002C5A09" w:rsidRDefault="002C5A09" w:rsidP="00663D30">
      <w:pPr>
        <w:keepNext/>
        <w:jc w:val="center"/>
      </w:pPr>
      <w:r w:rsidRPr="00A16B90">
        <w:rPr>
          <w:noProof/>
        </w:rPr>
        <w:drawing>
          <wp:inline distT="0" distB="0" distL="0" distR="0" wp14:anchorId="15011DD6" wp14:editId="66E251E3">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5615B653" w14:textId="77777777" w:rsidR="002C5A09" w:rsidRDefault="002C5A09" w:rsidP="00663D30">
      <w:pPr>
        <w:pStyle w:val="Caption"/>
      </w:pPr>
      <w:bookmarkStart w:id="124" w:name="_Toc5375468"/>
      <w:bookmarkStart w:id="125" w:name="_Toc58684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4"/>
      <w:bookmarkEnd w:id="125"/>
    </w:p>
    <w:p w14:paraId="1A008238" w14:textId="77777777" w:rsidR="002C5A09" w:rsidRDefault="002C5A09"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6.16</w:t>
      </w:r>
      <w:r>
        <w:fldChar w:fldCharType="end"/>
      </w:r>
      <w:r>
        <w:t xml:space="preserve">. It can be observed that the bottom flange is frequently experiencing compressive strain over 50 </w:t>
      </w:r>
      <w:r>
        <w:rPr>
          <w:rFonts w:cstheme="minorHAnsi"/>
        </w:rPr>
        <w:t>µε</w:t>
      </w:r>
      <w:r>
        <w:t>.</w:t>
      </w:r>
    </w:p>
    <w:p w14:paraId="20905FAF" w14:textId="77777777" w:rsidR="002C5A09" w:rsidRDefault="002C5A09" w:rsidP="00F72064">
      <w:pPr>
        <w:keepNext/>
      </w:pPr>
      <w:r w:rsidRPr="00802AB2">
        <w:rPr>
          <w:noProof/>
        </w:rPr>
        <w:drawing>
          <wp:inline distT="0" distB="0" distL="0" distR="0" wp14:anchorId="136C65AF" wp14:editId="4085937C">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5DB37F09" w14:textId="77777777" w:rsidR="002C5A09" w:rsidRDefault="002C5A09" w:rsidP="00FA29D8">
      <w:pPr>
        <w:pStyle w:val="Caption"/>
      </w:pPr>
      <w:bookmarkStart w:id="126" w:name="_Toc5375469"/>
      <w:bookmarkStart w:id="127" w:name="_Toc58684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26"/>
      <w:bookmarkEnd w:id="127"/>
    </w:p>
    <w:p w14:paraId="4A1D5A87" w14:textId="77777777" w:rsidR="002C5A09" w:rsidRPr="00D763A3" w:rsidRDefault="002C5A09" w:rsidP="009D0963">
      <w:pPr>
        <w:pStyle w:val="Heading4"/>
      </w:pPr>
      <w:r w:rsidRPr="00D763A3">
        <w:t>Modal Parameter Estimation with Operational Response Data</w:t>
      </w:r>
    </w:p>
    <w:p w14:paraId="6326DA36" w14:textId="77777777" w:rsidR="002C5A09" w:rsidRDefault="002C5A09"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648E3C68" w14:textId="77777777" w:rsidR="002C5A09" w:rsidRDefault="002C5A09"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3FB0461C" w14:textId="77777777" w:rsidR="002C5A09" w:rsidRDefault="002C5A09"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28FB7A18" w14:textId="77777777" w:rsidTr="007C0E69">
        <w:tc>
          <w:tcPr>
            <w:tcW w:w="7776" w:type="dxa"/>
          </w:tcPr>
          <w:p w14:paraId="687E8253" w14:textId="77777777" w:rsidR="002C5A09" w:rsidRDefault="002C5A09"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585AA868" w14:textId="77777777" w:rsidR="002C5A09" w:rsidRDefault="002C5A0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287BC2A" w14:textId="77777777" w:rsidR="002C5A09" w:rsidRDefault="002C5A09"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3C4A821B" w14:textId="77777777" w:rsidR="002C5A09" w:rsidRDefault="002C5A09"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116E2066" w14:textId="77777777" w:rsidR="002C5A09" w:rsidRDefault="002C5A09"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34DAABDF" w14:textId="77777777" w:rsidTr="007C0E69">
        <w:tc>
          <w:tcPr>
            <w:tcW w:w="7776" w:type="dxa"/>
          </w:tcPr>
          <w:p w14:paraId="48DDB3AF" w14:textId="77777777" w:rsidR="002C5A09" w:rsidRDefault="002C5A09"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7C43171D" w14:textId="77777777" w:rsidR="002C5A09" w:rsidRDefault="002C5A0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44005910" w14:textId="77777777" w:rsidR="002C5A09" w:rsidRDefault="002C5A09"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21F261A9" w14:textId="77777777" w:rsidTr="007C0E69">
        <w:tc>
          <w:tcPr>
            <w:tcW w:w="7776" w:type="dxa"/>
          </w:tcPr>
          <w:p w14:paraId="5C65867D" w14:textId="77777777" w:rsidR="002C5A09" w:rsidRDefault="002C5A09"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3DE554C8" w14:textId="77777777" w:rsidR="002C5A09" w:rsidRDefault="002C5A0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6A996489" w14:textId="77777777" w:rsidR="002C5A09" w:rsidRDefault="002C5A09"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2AF75F5D" w14:textId="77777777" w:rsidTr="007C0E69">
        <w:tc>
          <w:tcPr>
            <w:tcW w:w="7776" w:type="dxa"/>
          </w:tcPr>
          <w:p w14:paraId="19B2DB4D" w14:textId="77777777" w:rsidR="002C5A09" w:rsidRDefault="002C5A09"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7D93D24A" w14:textId="77777777" w:rsidR="002C5A09" w:rsidRDefault="002C5A0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6F123DA3" w14:textId="77777777" w:rsidR="002C5A09" w:rsidRDefault="002C5A09"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29D381AA" w14:textId="77777777" w:rsidR="002C5A09" w:rsidRDefault="002C5A09"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3DFDCF4E" w14:textId="77777777" w:rsidTr="007C0E69">
        <w:tc>
          <w:tcPr>
            <w:tcW w:w="7776" w:type="dxa"/>
          </w:tcPr>
          <w:p w14:paraId="32221C84" w14:textId="77777777" w:rsidR="002C5A09" w:rsidRDefault="002C5A09" w:rsidP="008F6F9E">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61ACD1E9" w14:textId="77777777" w:rsidR="002C5A09" w:rsidRDefault="002C5A0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t>)</w:t>
            </w:r>
          </w:p>
        </w:tc>
      </w:tr>
    </w:tbl>
    <w:p w14:paraId="4D06C03F" w14:textId="77777777" w:rsidR="002C5A09" w:rsidRDefault="002C5A09"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170A13B8" w14:textId="77777777" w:rsidR="002C5A09" w:rsidRDefault="002C5A09"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78A343B8" w14:textId="77777777" w:rsidR="002C5A09" w:rsidRDefault="002C5A09"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2A69EDCB" w14:textId="77777777" w:rsidR="002C5A09" w:rsidRDefault="002C5A09" w:rsidP="006911D9">
      <w:pPr>
        <w:keepNext/>
      </w:pPr>
      <w:r w:rsidRPr="008515DA">
        <w:rPr>
          <w:noProof/>
        </w:rPr>
        <w:drawing>
          <wp:inline distT="0" distB="0" distL="0" distR="0" wp14:anchorId="5F77DCA1" wp14:editId="1457EB8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3CD459A4" w14:textId="77777777" w:rsidR="002C5A09" w:rsidRDefault="002C5A09" w:rsidP="006911D9">
      <w:pPr>
        <w:pStyle w:val="Caption"/>
      </w:pPr>
      <w:bookmarkStart w:id="128" w:name="_Toc5375470"/>
      <w:bookmarkStart w:id="129" w:name="_Toc5868488"/>
      <w:r>
        <w:t xml:space="preserve">Figure </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28"/>
      <w:bookmarkEnd w:id="129"/>
    </w:p>
    <w:p w14:paraId="397FBAB3" w14:textId="77777777" w:rsidR="002C5A09" w:rsidRDefault="002C5A09"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768B6E7A" w14:textId="77777777" w:rsidTr="00F10551">
        <w:trPr>
          <w:jc w:val="center"/>
        </w:trPr>
        <w:tc>
          <w:tcPr>
            <w:tcW w:w="4325" w:type="dxa"/>
            <w:vAlign w:val="center"/>
          </w:tcPr>
          <w:p w14:paraId="742A41DC" w14:textId="77777777" w:rsidR="002C5A09" w:rsidRDefault="002C5A09" w:rsidP="00F10551">
            <w:pPr>
              <w:keepNext/>
              <w:jc w:val="center"/>
            </w:pPr>
            <w:r w:rsidRPr="008515DA">
              <w:rPr>
                <w:noProof/>
              </w:rPr>
              <w:drawing>
                <wp:inline distT="0" distB="0" distL="0" distR="0" wp14:anchorId="0BF24D44" wp14:editId="698AF348">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2D9726" w14:textId="77777777" w:rsidR="002C5A09" w:rsidRDefault="002C5A09" w:rsidP="00F10551">
            <w:pPr>
              <w:pStyle w:val="Caption"/>
            </w:pPr>
            <w:bookmarkStart w:id="130" w:name="_Toc5375471"/>
            <w:bookmarkStart w:id="131" w:name="_Toc58684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0"/>
            <w:bookmarkEnd w:id="131"/>
          </w:p>
        </w:tc>
        <w:tc>
          <w:tcPr>
            <w:tcW w:w="4325" w:type="dxa"/>
            <w:vAlign w:val="center"/>
          </w:tcPr>
          <w:p w14:paraId="340C5AF5" w14:textId="77777777" w:rsidR="002C5A09" w:rsidRDefault="002C5A09" w:rsidP="00F10551">
            <w:pPr>
              <w:keepNext/>
              <w:jc w:val="center"/>
            </w:pPr>
            <w:r w:rsidRPr="008515DA">
              <w:rPr>
                <w:noProof/>
              </w:rPr>
              <w:drawing>
                <wp:inline distT="0" distB="0" distL="0" distR="0" wp14:anchorId="12A3F93C" wp14:editId="379D31BD">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90A2DC9" w14:textId="77777777" w:rsidR="002C5A09" w:rsidRDefault="002C5A09" w:rsidP="00F10551">
            <w:pPr>
              <w:pStyle w:val="Caption"/>
            </w:pPr>
            <w:bookmarkStart w:id="132" w:name="_Toc5375472"/>
            <w:bookmarkStart w:id="133" w:name="_Toc58684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2"/>
            <w:bookmarkEnd w:id="133"/>
          </w:p>
        </w:tc>
      </w:tr>
    </w:tbl>
    <w:p w14:paraId="5E1A4531" w14:textId="77777777" w:rsidR="002C5A09" w:rsidRDefault="002C5A09" w:rsidP="00F10551">
      <w:bookmarkStart w:id="134"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723381BB" w14:textId="77777777" w:rsidTr="00F10551">
        <w:trPr>
          <w:jc w:val="center"/>
        </w:trPr>
        <w:tc>
          <w:tcPr>
            <w:tcW w:w="4428" w:type="dxa"/>
            <w:vAlign w:val="center"/>
          </w:tcPr>
          <w:p w14:paraId="30DD40D8" w14:textId="77777777" w:rsidR="002C5A09" w:rsidRDefault="002C5A09" w:rsidP="00F10551">
            <w:pPr>
              <w:keepNext/>
              <w:jc w:val="center"/>
            </w:pPr>
            <w:r w:rsidRPr="008515DA">
              <w:rPr>
                <w:noProof/>
              </w:rPr>
              <w:drawing>
                <wp:inline distT="0" distB="0" distL="0" distR="0" wp14:anchorId="2489E951" wp14:editId="59C8911B">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30D625B" w14:textId="77777777" w:rsidR="002C5A09" w:rsidRDefault="002C5A09" w:rsidP="00F10551">
            <w:pPr>
              <w:pStyle w:val="Caption"/>
            </w:pPr>
            <w:bookmarkStart w:id="135" w:name="_Toc5375473"/>
            <w:bookmarkStart w:id="136" w:name="_Toc58684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35"/>
            <w:bookmarkEnd w:id="136"/>
          </w:p>
        </w:tc>
        <w:tc>
          <w:tcPr>
            <w:tcW w:w="4428" w:type="dxa"/>
            <w:vAlign w:val="center"/>
          </w:tcPr>
          <w:p w14:paraId="23830644" w14:textId="77777777" w:rsidR="002C5A09" w:rsidRDefault="002C5A09" w:rsidP="00F10551">
            <w:pPr>
              <w:keepNext/>
              <w:jc w:val="center"/>
            </w:pPr>
            <w:r w:rsidRPr="008515DA">
              <w:rPr>
                <w:noProof/>
              </w:rPr>
              <w:drawing>
                <wp:inline distT="0" distB="0" distL="0" distR="0" wp14:anchorId="7E7399FD" wp14:editId="33E76F4E">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49423EF" w14:textId="77777777" w:rsidR="002C5A09" w:rsidRDefault="002C5A09" w:rsidP="00F10551">
            <w:pPr>
              <w:pStyle w:val="Caption"/>
            </w:pPr>
            <w:bookmarkStart w:id="137" w:name="_Toc5375474"/>
            <w:bookmarkStart w:id="138" w:name="_Toc58684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37"/>
            <w:bookmarkEnd w:id="138"/>
          </w:p>
        </w:tc>
      </w:tr>
    </w:tbl>
    <w:p w14:paraId="3D04D127" w14:textId="77777777" w:rsidR="002C5A09" w:rsidRDefault="002C5A09" w:rsidP="005A4CCB">
      <w:pPr>
        <w:pStyle w:val="Heading4"/>
      </w:pPr>
      <w:r>
        <w:t>Model Validation</w:t>
      </w:r>
    </w:p>
    <w:p w14:paraId="7CD8A67F" w14:textId="77777777" w:rsidR="002C5A09" w:rsidRDefault="002C5A09"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1E785478" w14:textId="77777777" w:rsidR="002C5A09" w:rsidRDefault="002C5A09"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p w14:paraId="094D3CAA" w14:textId="77777777" w:rsidR="002C5A09" w:rsidRDefault="002C5A09" w:rsidP="005C4B28"/>
    <w:p w14:paraId="731CFAA8" w14:textId="77777777" w:rsidR="002C5A09" w:rsidRDefault="002C5A09" w:rsidP="005C4B28"/>
    <w:p w14:paraId="39C8E203" w14:textId="77777777" w:rsidR="002C5A09" w:rsidRDefault="002C5A09" w:rsidP="005C4B28"/>
    <w:p w14:paraId="6A9364FA" w14:textId="77777777" w:rsidR="002C5A09" w:rsidRDefault="002C5A09" w:rsidP="005C4B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697F3968" w14:textId="77777777" w:rsidTr="005C4B28">
        <w:tc>
          <w:tcPr>
            <w:tcW w:w="4320" w:type="dxa"/>
            <w:vAlign w:val="center"/>
          </w:tcPr>
          <w:p w14:paraId="3395CD7F" w14:textId="77777777" w:rsidR="002C5A09" w:rsidRDefault="002C5A09" w:rsidP="005A4CCB">
            <w:pPr>
              <w:pStyle w:val="squish"/>
              <w:jc w:val="center"/>
            </w:pPr>
            <w:r>
              <w:t>Experimental</w:t>
            </w:r>
          </w:p>
          <w:p w14:paraId="14F95296" w14:textId="77777777" w:rsidR="002C5A09" w:rsidRDefault="002C5A09" w:rsidP="005A4CCB">
            <w:pPr>
              <w:pStyle w:val="squish"/>
              <w:jc w:val="center"/>
            </w:pPr>
            <w:r w:rsidRPr="000B0AB5">
              <w:rPr>
                <w:noProof/>
              </w:rPr>
              <w:drawing>
                <wp:inline distT="0" distB="0" distL="0" distR="0" wp14:anchorId="50A5C87E" wp14:editId="03097CB8">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3BE208FA" w14:textId="77777777" w:rsidR="002C5A09" w:rsidRDefault="002C5A09" w:rsidP="00F10551">
            <w:pPr>
              <w:pStyle w:val="squish"/>
              <w:keepNext/>
              <w:jc w:val="center"/>
            </w:pPr>
            <w:r>
              <w:t>FEM (uncalibrated)</w:t>
            </w:r>
            <w:r>
              <w:rPr>
                <w:noProof/>
              </w:rPr>
              <w:t xml:space="preserve"> </w:t>
            </w:r>
            <w:r>
              <w:rPr>
                <w:noProof/>
              </w:rPr>
              <w:drawing>
                <wp:inline distT="0" distB="0" distL="0" distR="0" wp14:anchorId="1E024463" wp14:editId="58063D84">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CA3BC6" w14:textId="77777777" w:rsidR="002C5A09" w:rsidRDefault="002C5A09">
      <w:pPr>
        <w:pStyle w:val="Caption"/>
      </w:pPr>
      <w:bookmarkStart w:id="139" w:name="_Toc5375475"/>
      <w:bookmarkStart w:id="140" w:name="_Toc58684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39"/>
      <w:bookmarkEnd w:id="140"/>
    </w:p>
    <w:p w14:paraId="7963F178" w14:textId="77777777" w:rsidR="002C5A09" w:rsidRDefault="002C5A09" w:rsidP="005A4CCB">
      <w:r>
        <w:t>The following model parameters were chosen to target the mass and stiffness of exterior bridge components.</w:t>
      </w:r>
    </w:p>
    <w:p w14:paraId="0A3380EF" w14:textId="77777777" w:rsidR="002C5A09" w:rsidRDefault="002C5A09" w:rsidP="002C5A09">
      <w:pPr>
        <w:pStyle w:val="ListParagraph"/>
        <w:numPr>
          <w:ilvl w:val="0"/>
          <w:numId w:val="2"/>
        </w:numPr>
      </w:pPr>
      <w:r>
        <w:t xml:space="preserve">Stiffness of interior barriers (modulus of elasticity)  </w:t>
      </w:r>
    </w:p>
    <w:p w14:paraId="74E5F982" w14:textId="77777777" w:rsidR="002C5A09" w:rsidRDefault="002C5A09" w:rsidP="002C5A09">
      <w:pPr>
        <w:pStyle w:val="ListParagraph"/>
        <w:numPr>
          <w:ilvl w:val="0"/>
          <w:numId w:val="2"/>
        </w:numPr>
      </w:pPr>
      <w:r>
        <w:t xml:space="preserve">Material density of interior barriers </w:t>
      </w:r>
    </w:p>
    <w:p w14:paraId="35A1E245" w14:textId="77777777" w:rsidR="002C5A09" w:rsidRDefault="002C5A09" w:rsidP="002C5A09">
      <w:pPr>
        <w:pStyle w:val="ListParagraph"/>
        <w:numPr>
          <w:ilvl w:val="0"/>
          <w:numId w:val="2"/>
        </w:numPr>
      </w:pPr>
      <w:r>
        <w:t xml:space="preserve">Material density of exterior barriers </w:t>
      </w:r>
    </w:p>
    <w:p w14:paraId="1E72363A" w14:textId="77777777" w:rsidR="002C5A09" w:rsidRDefault="002C5A09" w:rsidP="002C5A09">
      <w:pPr>
        <w:pStyle w:val="ListParagraph"/>
        <w:numPr>
          <w:ilvl w:val="0"/>
          <w:numId w:val="2"/>
        </w:numPr>
      </w:pPr>
      <w:r>
        <w:t>Continuity of exterior barriers over continuous support</w:t>
      </w:r>
    </w:p>
    <w:p w14:paraId="1E971BA6" w14:textId="77777777" w:rsidR="002C5A09" w:rsidRDefault="002C5A09" w:rsidP="00C04A72">
      <w:r>
        <w:t>Additionally, the lateral stiffness of stringer elastomeric bearings (spring-damper elements) was set arbitrarily high 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260C7B35" w14:textId="77777777" w:rsidR="002C5A09" w:rsidRDefault="002C5A09"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hoped that the calibration process would serve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4D877BA9" w14:textId="77777777" w:rsidTr="00316958">
        <w:tc>
          <w:tcPr>
            <w:tcW w:w="4428" w:type="dxa"/>
            <w:vAlign w:val="bottom"/>
          </w:tcPr>
          <w:p w14:paraId="47DF7A2B" w14:textId="77777777" w:rsidR="002C5A09" w:rsidRDefault="002C5A09" w:rsidP="00316958">
            <w:pPr>
              <w:pStyle w:val="squish"/>
              <w:keepNext/>
              <w:jc w:val="center"/>
            </w:pPr>
            <w:r w:rsidRPr="00817FB9">
              <w:rPr>
                <w:noProof/>
              </w:rPr>
              <w:drawing>
                <wp:inline distT="0" distB="0" distL="0" distR="0" wp14:anchorId="0272E09A" wp14:editId="0C1F19CA">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35E9C42" w14:textId="77777777" w:rsidR="002C5A09" w:rsidRDefault="002C5A09" w:rsidP="00316958">
            <w:pPr>
              <w:pStyle w:val="Caption"/>
            </w:pPr>
            <w:bookmarkStart w:id="141" w:name="_Toc5375476"/>
            <w:bookmarkStart w:id="142" w:name="_Toc58684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1"/>
            <w:bookmarkEnd w:id="142"/>
          </w:p>
        </w:tc>
        <w:tc>
          <w:tcPr>
            <w:tcW w:w="4428" w:type="dxa"/>
            <w:vAlign w:val="bottom"/>
          </w:tcPr>
          <w:p w14:paraId="3F9D8B9C" w14:textId="77777777" w:rsidR="002C5A09" w:rsidRDefault="002C5A09" w:rsidP="00316958">
            <w:pPr>
              <w:pStyle w:val="squish"/>
              <w:keepNext/>
              <w:jc w:val="center"/>
            </w:pPr>
            <w:r w:rsidRPr="00817FB9">
              <w:rPr>
                <w:noProof/>
              </w:rPr>
              <w:drawing>
                <wp:inline distT="0" distB="0" distL="0" distR="0" wp14:anchorId="202D0373" wp14:editId="79EA0B8F">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A01AE46" w14:textId="77777777" w:rsidR="002C5A09" w:rsidRDefault="002C5A09" w:rsidP="00316958">
            <w:pPr>
              <w:pStyle w:val="Caption"/>
            </w:pPr>
            <w:bookmarkStart w:id="143" w:name="_Toc5375477"/>
            <w:bookmarkStart w:id="144" w:name="_Toc58684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3"/>
            <w:bookmarkEnd w:id="144"/>
          </w:p>
        </w:tc>
      </w:tr>
    </w:tbl>
    <w:p w14:paraId="619FE021" w14:textId="77777777" w:rsidR="002C5A09" w:rsidRDefault="002C5A09"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45A47FB0" w14:textId="77777777" w:rsidTr="00316958">
        <w:tc>
          <w:tcPr>
            <w:tcW w:w="4428" w:type="dxa"/>
            <w:vAlign w:val="bottom"/>
          </w:tcPr>
          <w:p w14:paraId="4D6634BE" w14:textId="77777777" w:rsidR="002C5A09" w:rsidRDefault="002C5A09" w:rsidP="00316958">
            <w:pPr>
              <w:pStyle w:val="squish"/>
              <w:keepNext/>
              <w:jc w:val="center"/>
            </w:pPr>
            <w:r w:rsidRPr="00817FB9">
              <w:rPr>
                <w:noProof/>
              </w:rPr>
              <w:drawing>
                <wp:inline distT="0" distB="0" distL="0" distR="0" wp14:anchorId="22CA7821" wp14:editId="4C6F5FE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502464C" w14:textId="77777777" w:rsidR="002C5A09" w:rsidRDefault="002C5A09" w:rsidP="00316958">
            <w:pPr>
              <w:pStyle w:val="Caption"/>
            </w:pPr>
            <w:bookmarkStart w:id="145" w:name="_Toc5375478"/>
            <w:bookmarkStart w:id="146" w:name="_Toc58684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45"/>
            <w:bookmarkEnd w:id="146"/>
          </w:p>
        </w:tc>
        <w:tc>
          <w:tcPr>
            <w:tcW w:w="4428" w:type="dxa"/>
            <w:vAlign w:val="bottom"/>
          </w:tcPr>
          <w:p w14:paraId="234FB351" w14:textId="77777777" w:rsidR="002C5A09" w:rsidRDefault="002C5A09" w:rsidP="00316958">
            <w:pPr>
              <w:pStyle w:val="squish"/>
              <w:keepNext/>
              <w:jc w:val="center"/>
            </w:pPr>
            <w:r w:rsidRPr="00817FB9">
              <w:rPr>
                <w:noProof/>
              </w:rPr>
              <w:drawing>
                <wp:inline distT="0" distB="0" distL="0" distR="0" wp14:anchorId="67C01469" wp14:editId="4EDBF003">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39EFEDF" w14:textId="77777777" w:rsidR="002C5A09" w:rsidRDefault="002C5A09" w:rsidP="00316958">
            <w:pPr>
              <w:pStyle w:val="Caption"/>
            </w:pPr>
            <w:bookmarkStart w:id="147" w:name="_Toc5375479"/>
            <w:bookmarkStart w:id="148" w:name="_Toc58684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47"/>
            <w:bookmarkEnd w:id="148"/>
          </w:p>
        </w:tc>
      </w:tr>
    </w:tbl>
    <w:p w14:paraId="52C35223" w14:textId="77777777" w:rsidR="002C5A09" w:rsidRDefault="002C5A09"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61E9A043" w14:textId="77777777" w:rsidTr="00316958">
        <w:tc>
          <w:tcPr>
            <w:tcW w:w="4428" w:type="dxa"/>
            <w:vAlign w:val="bottom"/>
          </w:tcPr>
          <w:p w14:paraId="2A32E255" w14:textId="77777777" w:rsidR="002C5A09" w:rsidRDefault="002C5A09" w:rsidP="00316958">
            <w:pPr>
              <w:pStyle w:val="squish"/>
              <w:keepNext/>
              <w:jc w:val="center"/>
            </w:pPr>
            <w:r w:rsidRPr="00817FB9">
              <w:rPr>
                <w:noProof/>
              </w:rPr>
              <w:drawing>
                <wp:inline distT="0" distB="0" distL="0" distR="0" wp14:anchorId="66938432" wp14:editId="44435B97">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7D2193A4" w14:textId="77777777" w:rsidR="002C5A09" w:rsidRPr="00316958" w:rsidRDefault="002C5A09" w:rsidP="00316958">
            <w:pPr>
              <w:pStyle w:val="Caption"/>
              <w:rPr>
                <w:b w:val="0"/>
              </w:rPr>
            </w:pPr>
            <w:bookmarkStart w:id="149" w:name="_Toc5375480"/>
            <w:bookmarkStart w:id="150" w:name="_Toc58684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49"/>
            <w:bookmarkEnd w:id="150"/>
          </w:p>
        </w:tc>
        <w:tc>
          <w:tcPr>
            <w:tcW w:w="4428" w:type="dxa"/>
            <w:vAlign w:val="bottom"/>
          </w:tcPr>
          <w:p w14:paraId="0C2A06B3" w14:textId="77777777" w:rsidR="002C5A09" w:rsidRDefault="002C5A09" w:rsidP="00316958">
            <w:pPr>
              <w:pStyle w:val="squish"/>
              <w:keepNext/>
              <w:jc w:val="center"/>
            </w:pPr>
            <w:r w:rsidRPr="00817FB9">
              <w:rPr>
                <w:noProof/>
              </w:rPr>
              <w:drawing>
                <wp:inline distT="0" distB="0" distL="0" distR="0" wp14:anchorId="671D7922" wp14:editId="70BCFFEA">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34FA7EA" w14:textId="77777777" w:rsidR="002C5A09" w:rsidRDefault="002C5A09" w:rsidP="00316958">
            <w:pPr>
              <w:pStyle w:val="Caption"/>
            </w:pPr>
            <w:bookmarkStart w:id="151" w:name="_Toc5375481"/>
            <w:bookmarkStart w:id="152" w:name="_Toc58684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1"/>
            <w:bookmarkEnd w:id="152"/>
          </w:p>
        </w:tc>
      </w:tr>
    </w:tbl>
    <w:p w14:paraId="5AB60587" w14:textId="77777777" w:rsidR="002C5A09" w:rsidRDefault="002C5A09"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13FEE80F" w14:textId="77777777" w:rsidR="002C5A09" w:rsidRDefault="002C5A09"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35193D06" w14:textId="77777777" w:rsidR="002C5A09" w:rsidRDefault="002C5A09" w:rsidP="005E6958">
      <w:r>
        <w:t>The lateral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2446E426" w14:textId="77777777" w:rsidR="002C5A09" w:rsidRDefault="002C5A09" w:rsidP="00564E51">
      <w:pPr>
        <w:pStyle w:val="Caption"/>
        <w:keepNext/>
      </w:pPr>
      <w:bookmarkStart w:id="153" w:name="_Toc586839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3"/>
    </w:p>
    <w:tbl>
      <w:tblPr>
        <w:tblStyle w:val="TableGrid"/>
        <w:tblW w:w="0" w:type="auto"/>
        <w:jc w:val="center"/>
        <w:tblLook w:val="04A0" w:firstRow="1" w:lastRow="0" w:firstColumn="1" w:lastColumn="0" w:noHBand="0" w:noVBand="1"/>
      </w:tblPr>
      <w:tblGrid>
        <w:gridCol w:w="3767"/>
        <w:gridCol w:w="1199"/>
        <w:gridCol w:w="1137"/>
        <w:gridCol w:w="814"/>
      </w:tblGrid>
      <w:tr w:rsidR="002C5A09" w14:paraId="4A905DB7" w14:textId="77777777" w:rsidTr="00E3098F">
        <w:trPr>
          <w:jc w:val="center"/>
        </w:trPr>
        <w:tc>
          <w:tcPr>
            <w:tcW w:w="3767" w:type="dxa"/>
          </w:tcPr>
          <w:p w14:paraId="4EAB5EE5" w14:textId="77777777" w:rsidR="002C5A09" w:rsidRDefault="002C5A09" w:rsidP="005A4CCB"/>
        </w:tc>
        <w:tc>
          <w:tcPr>
            <w:tcW w:w="1199" w:type="dxa"/>
            <w:vAlign w:val="center"/>
          </w:tcPr>
          <w:p w14:paraId="1F644FE9" w14:textId="77777777" w:rsidR="002C5A09" w:rsidRPr="00770168" w:rsidRDefault="002C5A09" w:rsidP="005A4CCB">
            <w:pPr>
              <w:pStyle w:val="squish"/>
              <w:jc w:val="center"/>
            </w:pPr>
            <w:r w:rsidRPr="00770168">
              <w:t>Initial Values</w:t>
            </w:r>
          </w:p>
        </w:tc>
        <w:tc>
          <w:tcPr>
            <w:tcW w:w="1137" w:type="dxa"/>
            <w:vAlign w:val="center"/>
          </w:tcPr>
          <w:p w14:paraId="665A5384" w14:textId="77777777" w:rsidR="002C5A09" w:rsidRPr="00770168" w:rsidRDefault="002C5A09" w:rsidP="005A4CCB">
            <w:pPr>
              <w:pStyle w:val="squish"/>
              <w:jc w:val="center"/>
            </w:pPr>
            <w:r w:rsidRPr="00770168">
              <w:t>Calibrated Values</w:t>
            </w:r>
          </w:p>
        </w:tc>
        <w:tc>
          <w:tcPr>
            <w:tcW w:w="814" w:type="dxa"/>
            <w:vAlign w:val="center"/>
          </w:tcPr>
          <w:p w14:paraId="3242DFCC" w14:textId="77777777" w:rsidR="002C5A09" w:rsidRPr="00770168" w:rsidRDefault="002C5A09" w:rsidP="005A4CCB">
            <w:pPr>
              <w:pStyle w:val="squish"/>
              <w:jc w:val="center"/>
            </w:pPr>
            <w:r w:rsidRPr="00770168">
              <w:t>units</w:t>
            </w:r>
          </w:p>
        </w:tc>
      </w:tr>
      <w:tr w:rsidR="002C5A09" w14:paraId="06DCC33C" w14:textId="77777777" w:rsidTr="00E3098F">
        <w:trPr>
          <w:jc w:val="center"/>
        </w:trPr>
        <w:tc>
          <w:tcPr>
            <w:tcW w:w="3767" w:type="dxa"/>
            <w:vAlign w:val="bottom"/>
          </w:tcPr>
          <w:p w14:paraId="1F680FB2" w14:textId="77777777" w:rsidR="002C5A09" w:rsidRDefault="002C5A09" w:rsidP="005A4CCB">
            <w:pPr>
              <w:pStyle w:val="squish"/>
            </w:pPr>
            <w:r>
              <w:t>E of Interior Barriers</w:t>
            </w:r>
          </w:p>
        </w:tc>
        <w:tc>
          <w:tcPr>
            <w:tcW w:w="1199" w:type="dxa"/>
            <w:vAlign w:val="center"/>
          </w:tcPr>
          <w:p w14:paraId="762EEDD0" w14:textId="77777777" w:rsidR="002C5A09" w:rsidRDefault="002C5A09" w:rsidP="005A4CCB">
            <w:pPr>
              <w:pStyle w:val="squish"/>
              <w:jc w:val="center"/>
            </w:pPr>
            <w:r>
              <w:t>3982736</w:t>
            </w:r>
          </w:p>
        </w:tc>
        <w:tc>
          <w:tcPr>
            <w:tcW w:w="1137" w:type="dxa"/>
            <w:vAlign w:val="center"/>
          </w:tcPr>
          <w:p w14:paraId="01662FB7" w14:textId="77777777" w:rsidR="002C5A09" w:rsidRDefault="002C5A09" w:rsidP="005A4CCB">
            <w:pPr>
              <w:pStyle w:val="squish"/>
              <w:jc w:val="center"/>
            </w:pPr>
            <w:r>
              <w:t>5.0</w:t>
            </w:r>
          </w:p>
        </w:tc>
        <w:tc>
          <w:tcPr>
            <w:tcW w:w="814" w:type="dxa"/>
            <w:vAlign w:val="center"/>
          </w:tcPr>
          <w:p w14:paraId="4841295D" w14:textId="77777777" w:rsidR="002C5A09" w:rsidRDefault="002C5A09" w:rsidP="005A4CCB">
            <w:pPr>
              <w:pStyle w:val="squish"/>
              <w:jc w:val="center"/>
            </w:pPr>
            <w:r>
              <w:t>lb/in</w:t>
            </w:r>
            <w:r w:rsidRPr="0037603E">
              <w:rPr>
                <w:vertAlign w:val="superscript"/>
              </w:rPr>
              <w:t>2</w:t>
            </w:r>
          </w:p>
        </w:tc>
      </w:tr>
      <w:tr w:rsidR="002C5A09" w14:paraId="54A1B5DB" w14:textId="77777777" w:rsidTr="00E3098F">
        <w:trPr>
          <w:jc w:val="center"/>
        </w:trPr>
        <w:tc>
          <w:tcPr>
            <w:tcW w:w="3767" w:type="dxa"/>
            <w:vAlign w:val="bottom"/>
          </w:tcPr>
          <w:p w14:paraId="5E3A89B2" w14:textId="77777777" w:rsidR="002C5A09" w:rsidRDefault="002C5A09" w:rsidP="005A4CCB">
            <w:pPr>
              <w:pStyle w:val="squish"/>
            </w:pPr>
            <w:r>
              <w:t>Density of Interior Barriers</w:t>
            </w:r>
          </w:p>
        </w:tc>
        <w:tc>
          <w:tcPr>
            <w:tcW w:w="1199" w:type="dxa"/>
            <w:vAlign w:val="center"/>
          </w:tcPr>
          <w:p w14:paraId="06C154A6" w14:textId="77777777" w:rsidR="002C5A09" w:rsidRDefault="002C5A09" w:rsidP="005A4CCB">
            <w:pPr>
              <w:pStyle w:val="squish"/>
              <w:jc w:val="center"/>
            </w:pPr>
            <w:r>
              <w:t>0.086705</w:t>
            </w:r>
          </w:p>
        </w:tc>
        <w:tc>
          <w:tcPr>
            <w:tcW w:w="1137" w:type="dxa"/>
            <w:vAlign w:val="center"/>
          </w:tcPr>
          <w:p w14:paraId="41D915C2" w14:textId="77777777" w:rsidR="002C5A09" w:rsidRDefault="002C5A09" w:rsidP="005A4CCB">
            <w:pPr>
              <w:pStyle w:val="squish"/>
              <w:jc w:val="center"/>
            </w:pPr>
            <w:r>
              <w:t>0.104047</w:t>
            </w:r>
          </w:p>
        </w:tc>
        <w:tc>
          <w:tcPr>
            <w:tcW w:w="814" w:type="dxa"/>
            <w:vAlign w:val="center"/>
          </w:tcPr>
          <w:p w14:paraId="402488D2" w14:textId="77777777" w:rsidR="002C5A09" w:rsidRDefault="002C5A09" w:rsidP="005A4CCB">
            <w:pPr>
              <w:pStyle w:val="squish"/>
              <w:jc w:val="center"/>
            </w:pPr>
            <w:r>
              <w:t>lb/in</w:t>
            </w:r>
            <w:r w:rsidRPr="0037603E">
              <w:rPr>
                <w:vertAlign w:val="superscript"/>
              </w:rPr>
              <w:t>3</w:t>
            </w:r>
          </w:p>
        </w:tc>
      </w:tr>
      <w:tr w:rsidR="002C5A09" w14:paraId="406E9BE3" w14:textId="77777777" w:rsidTr="00E3098F">
        <w:trPr>
          <w:jc w:val="center"/>
        </w:trPr>
        <w:tc>
          <w:tcPr>
            <w:tcW w:w="3767" w:type="dxa"/>
            <w:vAlign w:val="bottom"/>
          </w:tcPr>
          <w:p w14:paraId="5ACA7D08" w14:textId="77777777" w:rsidR="002C5A09" w:rsidRDefault="002C5A09" w:rsidP="005A4CCB">
            <w:pPr>
              <w:pStyle w:val="squish"/>
            </w:pPr>
            <w:r>
              <w:t>E of exterior barriers</w:t>
            </w:r>
          </w:p>
        </w:tc>
        <w:tc>
          <w:tcPr>
            <w:tcW w:w="1199" w:type="dxa"/>
            <w:vAlign w:val="center"/>
          </w:tcPr>
          <w:p w14:paraId="252B7A05" w14:textId="77777777" w:rsidR="002C5A09" w:rsidRDefault="002C5A09" w:rsidP="005A4CCB">
            <w:pPr>
              <w:pStyle w:val="squish"/>
              <w:jc w:val="center"/>
            </w:pPr>
            <w:r>
              <w:t>3982736</w:t>
            </w:r>
          </w:p>
        </w:tc>
        <w:tc>
          <w:tcPr>
            <w:tcW w:w="1137" w:type="dxa"/>
            <w:vAlign w:val="center"/>
          </w:tcPr>
          <w:p w14:paraId="0FF4CAB1" w14:textId="77777777" w:rsidR="002C5A09" w:rsidRDefault="002C5A09" w:rsidP="005A4CCB">
            <w:pPr>
              <w:pStyle w:val="squish"/>
              <w:jc w:val="center"/>
            </w:pPr>
            <w:r>
              <w:t>3982736</w:t>
            </w:r>
          </w:p>
        </w:tc>
        <w:tc>
          <w:tcPr>
            <w:tcW w:w="814" w:type="dxa"/>
            <w:vAlign w:val="center"/>
          </w:tcPr>
          <w:p w14:paraId="3D10969B" w14:textId="77777777" w:rsidR="002C5A09" w:rsidRDefault="002C5A09" w:rsidP="005A4CCB">
            <w:pPr>
              <w:pStyle w:val="squish"/>
              <w:jc w:val="center"/>
            </w:pPr>
            <w:r>
              <w:t>lb/in</w:t>
            </w:r>
            <w:r w:rsidRPr="0037603E">
              <w:rPr>
                <w:vertAlign w:val="superscript"/>
              </w:rPr>
              <w:t>2</w:t>
            </w:r>
          </w:p>
        </w:tc>
      </w:tr>
      <w:tr w:rsidR="002C5A09" w14:paraId="65158DE9" w14:textId="77777777" w:rsidTr="00E3098F">
        <w:trPr>
          <w:jc w:val="center"/>
        </w:trPr>
        <w:tc>
          <w:tcPr>
            <w:tcW w:w="3767" w:type="dxa"/>
            <w:vAlign w:val="bottom"/>
          </w:tcPr>
          <w:p w14:paraId="6E5F3CA9" w14:textId="77777777" w:rsidR="002C5A09" w:rsidRDefault="002C5A09" w:rsidP="005A4CCB">
            <w:pPr>
              <w:pStyle w:val="squish"/>
            </w:pPr>
            <w:r>
              <w:t>Density of Exterior Barriers</w:t>
            </w:r>
          </w:p>
        </w:tc>
        <w:tc>
          <w:tcPr>
            <w:tcW w:w="1199" w:type="dxa"/>
            <w:vAlign w:val="center"/>
          </w:tcPr>
          <w:p w14:paraId="56A7207F" w14:textId="77777777" w:rsidR="002C5A09" w:rsidRDefault="002C5A09" w:rsidP="005A4CCB">
            <w:pPr>
              <w:pStyle w:val="squish"/>
              <w:jc w:val="center"/>
            </w:pPr>
            <w:r>
              <w:t>0.086705</w:t>
            </w:r>
          </w:p>
        </w:tc>
        <w:tc>
          <w:tcPr>
            <w:tcW w:w="1137" w:type="dxa"/>
            <w:vAlign w:val="center"/>
          </w:tcPr>
          <w:p w14:paraId="649680C6" w14:textId="77777777" w:rsidR="002C5A09" w:rsidRDefault="002C5A09" w:rsidP="005A4CCB">
            <w:pPr>
              <w:pStyle w:val="squish"/>
              <w:jc w:val="center"/>
            </w:pPr>
            <w:r>
              <w:t>0.104047</w:t>
            </w:r>
          </w:p>
        </w:tc>
        <w:tc>
          <w:tcPr>
            <w:tcW w:w="814" w:type="dxa"/>
            <w:vAlign w:val="center"/>
          </w:tcPr>
          <w:p w14:paraId="7CD7278F" w14:textId="77777777" w:rsidR="002C5A09" w:rsidRDefault="002C5A09" w:rsidP="005A4CCB">
            <w:pPr>
              <w:pStyle w:val="squish"/>
              <w:jc w:val="center"/>
            </w:pPr>
            <w:r>
              <w:t>lb/in</w:t>
            </w:r>
            <w:r w:rsidRPr="0037603E">
              <w:rPr>
                <w:vertAlign w:val="superscript"/>
              </w:rPr>
              <w:t>3</w:t>
            </w:r>
          </w:p>
        </w:tc>
      </w:tr>
      <w:tr w:rsidR="002C5A09" w14:paraId="690B0583" w14:textId="77777777" w:rsidTr="00E3098F">
        <w:trPr>
          <w:jc w:val="center"/>
        </w:trPr>
        <w:tc>
          <w:tcPr>
            <w:tcW w:w="3767" w:type="dxa"/>
            <w:vAlign w:val="bottom"/>
          </w:tcPr>
          <w:p w14:paraId="06F21251" w14:textId="77777777" w:rsidR="002C5A09" w:rsidRDefault="002C5A09" w:rsidP="005A4CCB">
            <w:pPr>
              <w:pStyle w:val="squish"/>
            </w:pPr>
            <w:r>
              <w:t>Elastomeric bearing lateral stiffness</w:t>
            </w:r>
          </w:p>
        </w:tc>
        <w:tc>
          <w:tcPr>
            <w:tcW w:w="1199" w:type="dxa"/>
            <w:vAlign w:val="center"/>
          </w:tcPr>
          <w:p w14:paraId="0FB56BC5" w14:textId="77777777" w:rsidR="002C5A09" w:rsidRDefault="002C5A09" w:rsidP="005A4CCB">
            <w:pPr>
              <w:pStyle w:val="squish"/>
              <w:jc w:val="center"/>
            </w:pPr>
            <w:r>
              <w:t>1E+09</w:t>
            </w:r>
          </w:p>
        </w:tc>
        <w:tc>
          <w:tcPr>
            <w:tcW w:w="1137" w:type="dxa"/>
            <w:vAlign w:val="center"/>
          </w:tcPr>
          <w:p w14:paraId="3DF41CD7" w14:textId="77777777" w:rsidR="002C5A09" w:rsidRPr="005E6958" w:rsidRDefault="002C5A09"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032764" w14:textId="77777777" w:rsidR="002C5A09" w:rsidRDefault="002C5A09" w:rsidP="005A4CCB">
            <w:pPr>
              <w:pStyle w:val="squish"/>
              <w:jc w:val="center"/>
            </w:pPr>
            <w:r>
              <w:t>lb/in</w:t>
            </w:r>
          </w:p>
        </w:tc>
      </w:tr>
      <w:tr w:rsidR="002C5A09" w14:paraId="4ECCC663" w14:textId="77777777" w:rsidTr="00E3098F">
        <w:trPr>
          <w:jc w:val="center"/>
        </w:trPr>
        <w:tc>
          <w:tcPr>
            <w:tcW w:w="3767" w:type="dxa"/>
            <w:vAlign w:val="bottom"/>
          </w:tcPr>
          <w:p w14:paraId="66DF58CA" w14:textId="77777777" w:rsidR="002C5A09" w:rsidRDefault="002C5A09" w:rsidP="005A4CCB">
            <w:pPr>
              <w:pStyle w:val="squish"/>
            </w:pPr>
            <w:r>
              <w:t>E of deck concrete</w:t>
            </w:r>
          </w:p>
        </w:tc>
        <w:tc>
          <w:tcPr>
            <w:tcW w:w="1199" w:type="dxa"/>
            <w:vAlign w:val="center"/>
          </w:tcPr>
          <w:p w14:paraId="215E344C" w14:textId="77777777" w:rsidR="002C5A09" w:rsidRDefault="002C5A09" w:rsidP="005A4CCB">
            <w:pPr>
              <w:pStyle w:val="squish"/>
              <w:jc w:val="center"/>
            </w:pPr>
            <w:r>
              <w:t>4490369</w:t>
            </w:r>
          </w:p>
        </w:tc>
        <w:tc>
          <w:tcPr>
            <w:tcW w:w="1137" w:type="dxa"/>
            <w:vAlign w:val="center"/>
          </w:tcPr>
          <w:p w14:paraId="36090534" w14:textId="77777777" w:rsidR="002C5A09" w:rsidRDefault="002C5A09" w:rsidP="005A4CCB">
            <w:pPr>
              <w:pStyle w:val="squish"/>
              <w:jc w:val="center"/>
            </w:pPr>
            <w:r>
              <w:t>4490369</w:t>
            </w:r>
          </w:p>
        </w:tc>
        <w:tc>
          <w:tcPr>
            <w:tcW w:w="814" w:type="dxa"/>
            <w:vAlign w:val="center"/>
          </w:tcPr>
          <w:p w14:paraId="13195B35" w14:textId="77777777" w:rsidR="002C5A09" w:rsidRDefault="002C5A09" w:rsidP="005A4CCB">
            <w:pPr>
              <w:pStyle w:val="squish"/>
              <w:jc w:val="center"/>
            </w:pPr>
            <w:r>
              <w:t>lb/in</w:t>
            </w:r>
            <w:r w:rsidRPr="0037603E">
              <w:rPr>
                <w:vertAlign w:val="superscript"/>
              </w:rPr>
              <w:t>2</w:t>
            </w:r>
          </w:p>
        </w:tc>
      </w:tr>
    </w:tbl>
    <w:p w14:paraId="20E39E68" w14:textId="77777777" w:rsidR="002C5A09" w:rsidRDefault="002C5A09" w:rsidP="005A4CCB">
      <w:r>
        <w:t xml:space="preserve">The natural frequencies of the calibrated model are compared in the table below. </w:t>
      </w:r>
    </w:p>
    <w:p w14:paraId="5740B879" w14:textId="77777777" w:rsidR="002C5A09" w:rsidRDefault="002C5A09" w:rsidP="0004174E">
      <w:pPr>
        <w:pStyle w:val="Caption"/>
        <w:keepNext/>
      </w:pPr>
      <w:bookmarkStart w:id="154" w:name="_Toc5375374"/>
      <w:bookmarkStart w:id="155" w:name="_Toc586839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4"/>
      <w:bookmarkEnd w:id="155"/>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2C5A09" w14:paraId="3BDC015D" w14:textId="77777777" w:rsidTr="00810DE1">
        <w:trPr>
          <w:jc w:val="center"/>
        </w:trPr>
        <w:tc>
          <w:tcPr>
            <w:tcW w:w="1128" w:type="dxa"/>
            <w:vAlign w:val="center"/>
          </w:tcPr>
          <w:p w14:paraId="68F1D8BD" w14:textId="77777777" w:rsidR="002C5A09" w:rsidRDefault="002C5A09" w:rsidP="00810DE1">
            <w:pPr>
              <w:pStyle w:val="squish"/>
              <w:jc w:val="center"/>
            </w:pPr>
          </w:p>
        </w:tc>
        <w:tc>
          <w:tcPr>
            <w:tcW w:w="716" w:type="dxa"/>
            <w:tcBorders>
              <w:right w:val="single" w:sz="12" w:space="0" w:color="auto"/>
            </w:tcBorders>
            <w:vAlign w:val="center"/>
          </w:tcPr>
          <w:p w14:paraId="2114C23F" w14:textId="77777777" w:rsidR="002C5A09" w:rsidRDefault="002C5A09"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46CC0D5" w14:textId="77777777" w:rsidR="002C5A09" w:rsidRDefault="002C5A09"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4B2E6BF7" w14:textId="77777777" w:rsidR="002C5A09" w:rsidRDefault="002C5A09"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4EF0D299" w14:textId="77777777" w:rsidR="002C5A09" w:rsidRDefault="002C5A09"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7CC18B1" w14:textId="77777777" w:rsidR="002C5A09" w:rsidRDefault="002C5A09" w:rsidP="00810DE1">
            <w:pPr>
              <w:pStyle w:val="squish"/>
              <w:jc w:val="center"/>
            </w:pPr>
            <w:r>
              <w:t>% diff</w:t>
            </w:r>
          </w:p>
        </w:tc>
      </w:tr>
      <w:tr w:rsidR="002C5A09" w14:paraId="565819FC" w14:textId="77777777" w:rsidTr="00810DE1">
        <w:trPr>
          <w:jc w:val="center"/>
        </w:trPr>
        <w:tc>
          <w:tcPr>
            <w:tcW w:w="1128" w:type="dxa"/>
            <w:vAlign w:val="center"/>
          </w:tcPr>
          <w:p w14:paraId="022D1612" w14:textId="77777777" w:rsidR="002C5A09" w:rsidRPr="00B85A21" w:rsidRDefault="002C5A09" w:rsidP="00B84C6A">
            <w:pPr>
              <w:pStyle w:val="squish"/>
              <w:jc w:val="center"/>
              <w:rPr>
                <w:b/>
              </w:rPr>
            </w:pPr>
            <w:r w:rsidRPr="00B85A21">
              <w:rPr>
                <w:b/>
              </w:rPr>
              <w:t>Mode 1</w:t>
            </w:r>
          </w:p>
        </w:tc>
        <w:tc>
          <w:tcPr>
            <w:tcW w:w="716" w:type="dxa"/>
            <w:tcBorders>
              <w:right w:val="single" w:sz="12" w:space="0" w:color="auto"/>
            </w:tcBorders>
            <w:vAlign w:val="center"/>
          </w:tcPr>
          <w:p w14:paraId="16B45661" w14:textId="77777777" w:rsidR="002C5A09" w:rsidRDefault="002C5A09"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F6296AB" w14:textId="77777777" w:rsidR="002C5A09" w:rsidRDefault="002C5A09"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243AD6EB" w14:textId="77777777" w:rsidR="002C5A09" w:rsidRPr="006B55D9" w:rsidRDefault="002C5A09"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0053C313" w14:textId="77777777" w:rsidR="002C5A09" w:rsidRDefault="002C5A09"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86F713E" w14:textId="77777777" w:rsidR="002C5A09" w:rsidRDefault="002C5A09" w:rsidP="00B84C6A">
            <w:pPr>
              <w:pStyle w:val="squish"/>
              <w:jc w:val="center"/>
            </w:pPr>
            <w:r>
              <w:t>&lt;0.1%</w:t>
            </w:r>
          </w:p>
        </w:tc>
      </w:tr>
      <w:tr w:rsidR="002C5A09" w14:paraId="0E5D4AC3" w14:textId="77777777" w:rsidTr="00810DE1">
        <w:trPr>
          <w:jc w:val="center"/>
        </w:trPr>
        <w:tc>
          <w:tcPr>
            <w:tcW w:w="1128" w:type="dxa"/>
            <w:vAlign w:val="center"/>
          </w:tcPr>
          <w:p w14:paraId="0CE9C532" w14:textId="77777777" w:rsidR="002C5A09" w:rsidRPr="00B85A21" w:rsidRDefault="002C5A09" w:rsidP="00B84C6A">
            <w:pPr>
              <w:pStyle w:val="squish"/>
              <w:jc w:val="center"/>
            </w:pPr>
            <w:r w:rsidRPr="00B85A21">
              <w:t>Mode 2</w:t>
            </w:r>
          </w:p>
        </w:tc>
        <w:tc>
          <w:tcPr>
            <w:tcW w:w="716" w:type="dxa"/>
            <w:tcBorders>
              <w:right w:val="single" w:sz="12" w:space="0" w:color="auto"/>
            </w:tcBorders>
            <w:vAlign w:val="center"/>
          </w:tcPr>
          <w:p w14:paraId="7F3ED12C" w14:textId="77777777" w:rsidR="002C5A09" w:rsidRDefault="002C5A09"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27EB862A" w14:textId="77777777" w:rsidR="002C5A09" w:rsidRDefault="002C5A09"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1186B26E" w14:textId="77777777" w:rsidR="002C5A09" w:rsidRPr="006B55D9" w:rsidRDefault="002C5A09"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7777F023" w14:textId="77777777" w:rsidR="002C5A09" w:rsidRDefault="002C5A0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F44682C" w14:textId="77777777" w:rsidR="002C5A09" w:rsidRDefault="002C5A09" w:rsidP="00B84C6A">
            <w:pPr>
              <w:pStyle w:val="squish"/>
              <w:jc w:val="center"/>
            </w:pPr>
            <w:r>
              <w:t>-</w:t>
            </w:r>
          </w:p>
        </w:tc>
      </w:tr>
      <w:tr w:rsidR="002C5A09" w14:paraId="44C4B169" w14:textId="77777777" w:rsidTr="00810DE1">
        <w:trPr>
          <w:jc w:val="center"/>
        </w:trPr>
        <w:tc>
          <w:tcPr>
            <w:tcW w:w="1128" w:type="dxa"/>
            <w:vAlign w:val="center"/>
          </w:tcPr>
          <w:p w14:paraId="2C09C819" w14:textId="77777777" w:rsidR="002C5A09" w:rsidRDefault="002C5A09" w:rsidP="00B84C6A">
            <w:pPr>
              <w:pStyle w:val="squish"/>
              <w:jc w:val="center"/>
            </w:pPr>
            <w:r>
              <w:t>Mode 3</w:t>
            </w:r>
          </w:p>
        </w:tc>
        <w:tc>
          <w:tcPr>
            <w:tcW w:w="716" w:type="dxa"/>
            <w:tcBorders>
              <w:right w:val="single" w:sz="12" w:space="0" w:color="auto"/>
            </w:tcBorders>
            <w:vAlign w:val="center"/>
          </w:tcPr>
          <w:p w14:paraId="0E4E35D6" w14:textId="77777777" w:rsidR="002C5A09" w:rsidRDefault="002C5A09"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6974028B" w14:textId="77777777" w:rsidR="002C5A09" w:rsidRDefault="002C5A09"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2928A5B" w14:textId="77777777" w:rsidR="002C5A09" w:rsidRPr="006B55D9" w:rsidRDefault="002C5A09"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6AD28233" w14:textId="77777777" w:rsidR="002C5A09" w:rsidRDefault="002C5A09"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8D9C0C3" w14:textId="77777777" w:rsidR="002C5A09" w:rsidRDefault="002C5A09" w:rsidP="00B84C6A">
            <w:pPr>
              <w:pStyle w:val="squish"/>
              <w:jc w:val="center"/>
            </w:pPr>
            <w:r>
              <w:t>-3.8%</w:t>
            </w:r>
          </w:p>
        </w:tc>
      </w:tr>
      <w:tr w:rsidR="002C5A09" w14:paraId="40EEFD90" w14:textId="77777777" w:rsidTr="00810DE1">
        <w:trPr>
          <w:jc w:val="center"/>
        </w:trPr>
        <w:tc>
          <w:tcPr>
            <w:tcW w:w="1128" w:type="dxa"/>
            <w:vAlign w:val="center"/>
          </w:tcPr>
          <w:p w14:paraId="48D6E84E" w14:textId="77777777" w:rsidR="002C5A09" w:rsidRPr="00122204" w:rsidRDefault="002C5A09" w:rsidP="00B84C6A">
            <w:pPr>
              <w:pStyle w:val="squish"/>
              <w:jc w:val="center"/>
              <w:rPr>
                <w:b/>
              </w:rPr>
            </w:pPr>
            <w:r w:rsidRPr="00122204">
              <w:rPr>
                <w:b/>
              </w:rPr>
              <w:t>Mode 4</w:t>
            </w:r>
          </w:p>
        </w:tc>
        <w:tc>
          <w:tcPr>
            <w:tcW w:w="716" w:type="dxa"/>
            <w:tcBorders>
              <w:right w:val="single" w:sz="12" w:space="0" w:color="auto"/>
            </w:tcBorders>
            <w:vAlign w:val="center"/>
          </w:tcPr>
          <w:p w14:paraId="779AC609" w14:textId="77777777" w:rsidR="002C5A09" w:rsidRDefault="002C5A09"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07AC2EF9" w14:textId="77777777" w:rsidR="002C5A09" w:rsidRDefault="002C5A0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392C8EA" w14:textId="77777777" w:rsidR="002C5A09" w:rsidRPr="006B55D9" w:rsidRDefault="002C5A0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132BDA1" w14:textId="77777777" w:rsidR="002C5A09" w:rsidRDefault="002C5A09"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72A1B6CE" w14:textId="77777777" w:rsidR="002C5A09" w:rsidRDefault="002C5A09" w:rsidP="00B84C6A">
            <w:pPr>
              <w:pStyle w:val="squish"/>
              <w:jc w:val="center"/>
            </w:pPr>
            <w:r>
              <w:t>-6.6%</w:t>
            </w:r>
          </w:p>
        </w:tc>
      </w:tr>
      <w:tr w:rsidR="002C5A09" w14:paraId="10384000" w14:textId="77777777" w:rsidTr="00810DE1">
        <w:trPr>
          <w:jc w:val="center"/>
        </w:trPr>
        <w:tc>
          <w:tcPr>
            <w:tcW w:w="1128" w:type="dxa"/>
            <w:vAlign w:val="center"/>
          </w:tcPr>
          <w:p w14:paraId="2B82598D" w14:textId="77777777" w:rsidR="002C5A09" w:rsidRDefault="002C5A09" w:rsidP="00B84C6A">
            <w:pPr>
              <w:pStyle w:val="squish"/>
              <w:jc w:val="center"/>
            </w:pPr>
            <w:r>
              <w:t>Mode 5</w:t>
            </w:r>
          </w:p>
        </w:tc>
        <w:tc>
          <w:tcPr>
            <w:tcW w:w="716" w:type="dxa"/>
            <w:tcBorders>
              <w:right w:val="single" w:sz="12" w:space="0" w:color="auto"/>
            </w:tcBorders>
            <w:vAlign w:val="center"/>
          </w:tcPr>
          <w:p w14:paraId="42B240B4" w14:textId="77777777" w:rsidR="002C5A09" w:rsidRDefault="002C5A09"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4B6901FF" w14:textId="77777777" w:rsidR="002C5A09" w:rsidRDefault="002C5A0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67E6DDA" w14:textId="77777777" w:rsidR="002C5A09" w:rsidRPr="006B55D9" w:rsidRDefault="002C5A0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B491259" w14:textId="77777777" w:rsidR="002C5A09" w:rsidRDefault="002C5A0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D51A51F" w14:textId="77777777" w:rsidR="002C5A09" w:rsidRDefault="002C5A09" w:rsidP="00B84C6A">
            <w:pPr>
              <w:pStyle w:val="squish"/>
              <w:jc w:val="center"/>
            </w:pPr>
            <w:r>
              <w:t>-</w:t>
            </w:r>
          </w:p>
        </w:tc>
      </w:tr>
      <w:tr w:rsidR="002C5A09" w14:paraId="12D9BCE9" w14:textId="77777777" w:rsidTr="00810DE1">
        <w:trPr>
          <w:jc w:val="center"/>
        </w:trPr>
        <w:tc>
          <w:tcPr>
            <w:tcW w:w="1128" w:type="dxa"/>
            <w:vAlign w:val="center"/>
          </w:tcPr>
          <w:p w14:paraId="58FBFA25" w14:textId="77777777" w:rsidR="002C5A09" w:rsidRDefault="002C5A09" w:rsidP="00B84C6A">
            <w:pPr>
              <w:pStyle w:val="squish"/>
              <w:jc w:val="center"/>
            </w:pPr>
            <w:r>
              <w:t>Mode 6</w:t>
            </w:r>
          </w:p>
        </w:tc>
        <w:tc>
          <w:tcPr>
            <w:tcW w:w="716" w:type="dxa"/>
            <w:tcBorders>
              <w:right w:val="single" w:sz="12" w:space="0" w:color="auto"/>
            </w:tcBorders>
            <w:vAlign w:val="center"/>
          </w:tcPr>
          <w:p w14:paraId="55B8357B" w14:textId="77777777" w:rsidR="002C5A09" w:rsidRDefault="002C5A09"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16E899EF" w14:textId="77777777" w:rsidR="002C5A09" w:rsidRDefault="002C5A09"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4662F07" w14:textId="77777777" w:rsidR="002C5A09" w:rsidRPr="006B55D9" w:rsidRDefault="002C5A09"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0F270B25" w14:textId="77777777" w:rsidR="002C5A09" w:rsidRDefault="002C5A09"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67E3379F" w14:textId="77777777" w:rsidR="002C5A09" w:rsidRDefault="002C5A09" w:rsidP="00B84C6A">
            <w:pPr>
              <w:pStyle w:val="squish"/>
              <w:jc w:val="center"/>
            </w:pPr>
            <w:r>
              <w:t>-8.3%</w:t>
            </w:r>
          </w:p>
        </w:tc>
      </w:tr>
      <w:tr w:rsidR="002C5A09" w14:paraId="59FA49ED" w14:textId="77777777" w:rsidTr="00810DE1">
        <w:trPr>
          <w:jc w:val="center"/>
        </w:trPr>
        <w:tc>
          <w:tcPr>
            <w:tcW w:w="1128" w:type="dxa"/>
            <w:vAlign w:val="center"/>
          </w:tcPr>
          <w:p w14:paraId="4630EA92" w14:textId="77777777" w:rsidR="002C5A09" w:rsidRPr="00122204" w:rsidRDefault="002C5A09" w:rsidP="00B84C6A">
            <w:pPr>
              <w:pStyle w:val="squish"/>
              <w:jc w:val="center"/>
              <w:rPr>
                <w:b/>
              </w:rPr>
            </w:pPr>
            <w:r w:rsidRPr="00122204">
              <w:rPr>
                <w:b/>
              </w:rPr>
              <w:t>Mode 7</w:t>
            </w:r>
          </w:p>
        </w:tc>
        <w:tc>
          <w:tcPr>
            <w:tcW w:w="716" w:type="dxa"/>
            <w:tcBorders>
              <w:right w:val="single" w:sz="12" w:space="0" w:color="auto"/>
            </w:tcBorders>
            <w:vAlign w:val="center"/>
          </w:tcPr>
          <w:p w14:paraId="5DA3B828" w14:textId="77777777" w:rsidR="002C5A09" w:rsidRDefault="002C5A09"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6CDCBD8E" w14:textId="77777777" w:rsidR="002C5A09" w:rsidRDefault="002C5A09"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B60E76B" w14:textId="77777777" w:rsidR="002C5A09" w:rsidRPr="006B55D9" w:rsidRDefault="002C5A09"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7F9AF75E" w14:textId="77777777" w:rsidR="002C5A09" w:rsidRDefault="002C5A09"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7710C8F5" w14:textId="77777777" w:rsidR="002C5A09" w:rsidRDefault="002C5A09" w:rsidP="00B84C6A">
            <w:pPr>
              <w:pStyle w:val="squish"/>
              <w:jc w:val="center"/>
            </w:pPr>
            <w:r>
              <w:t>8.1%</w:t>
            </w:r>
          </w:p>
        </w:tc>
      </w:tr>
      <w:tr w:rsidR="002C5A09" w14:paraId="35DDA423" w14:textId="77777777" w:rsidTr="00810DE1">
        <w:trPr>
          <w:jc w:val="center"/>
        </w:trPr>
        <w:tc>
          <w:tcPr>
            <w:tcW w:w="1128" w:type="dxa"/>
            <w:vAlign w:val="center"/>
          </w:tcPr>
          <w:p w14:paraId="71F2EABA" w14:textId="77777777" w:rsidR="002C5A09" w:rsidRDefault="002C5A09" w:rsidP="00B84C6A">
            <w:pPr>
              <w:pStyle w:val="squish"/>
              <w:jc w:val="center"/>
            </w:pPr>
            <w:r>
              <w:t>Mode 8</w:t>
            </w:r>
          </w:p>
        </w:tc>
        <w:tc>
          <w:tcPr>
            <w:tcW w:w="716" w:type="dxa"/>
            <w:tcBorders>
              <w:right w:val="single" w:sz="12" w:space="0" w:color="auto"/>
            </w:tcBorders>
            <w:vAlign w:val="center"/>
          </w:tcPr>
          <w:p w14:paraId="0F23D56A" w14:textId="77777777" w:rsidR="002C5A09" w:rsidRDefault="002C5A09"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6CBEF016" w14:textId="77777777" w:rsidR="002C5A09" w:rsidRDefault="002C5A0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40D7F1D" w14:textId="77777777" w:rsidR="002C5A09" w:rsidRPr="006B55D9" w:rsidRDefault="002C5A0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D276F1" w14:textId="77777777" w:rsidR="002C5A09" w:rsidRDefault="002C5A0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929DBAF" w14:textId="77777777" w:rsidR="002C5A09" w:rsidRDefault="002C5A09" w:rsidP="00B84C6A">
            <w:pPr>
              <w:pStyle w:val="squish"/>
              <w:jc w:val="center"/>
            </w:pPr>
            <w:r>
              <w:t>-</w:t>
            </w:r>
          </w:p>
        </w:tc>
      </w:tr>
      <w:tr w:rsidR="002C5A09" w14:paraId="17A5BF56" w14:textId="77777777" w:rsidTr="00810DE1">
        <w:trPr>
          <w:jc w:val="center"/>
        </w:trPr>
        <w:tc>
          <w:tcPr>
            <w:tcW w:w="1128" w:type="dxa"/>
            <w:vAlign w:val="center"/>
          </w:tcPr>
          <w:p w14:paraId="12EEAB35" w14:textId="77777777" w:rsidR="002C5A09" w:rsidRPr="00122204" w:rsidRDefault="002C5A09" w:rsidP="00B84C6A">
            <w:pPr>
              <w:pStyle w:val="squish"/>
              <w:jc w:val="center"/>
              <w:rPr>
                <w:b/>
              </w:rPr>
            </w:pPr>
            <w:r w:rsidRPr="00122204">
              <w:rPr>
                <w:b/>
              </w:rPr>
              <w:t>Mode 9</w:t>
            </w:r>
          </w:p>
        </w:tc>
        <w:tc>
          <w:tcPr>
            <w:tcW w:w="716" w:type="dxa"/>
            <w:tcBorders>
              <w:right w:val="single" w:sz="12" w:space="0" w:color="auto"/>
            </w:tcBorders>
            <w:vAlign w:val="center"/>
          </w:tcPr>
          <w:p w14:paraId="692AD795" w14:textId="77777777" w:rsidR="002C5A09" w:rsidRDefault="002C5A09"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2B9D6C56" w14:textId="77777777" w:rsidR="002C5A09" w:rsidRDefault="002C5A0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151E6B9" w14:textId="77777777" w:rsidR="002C5A09" w:rsidRPr="006B55D9" w:rsidRDefault="002C5A0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E0D2BFC" w14:textId="77777777" w:rsidR="002C5A09" w:rsidRDefault="002C5A09"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6A5D4826" w14:textId="77777777" w:rsidR="002C5A09" w:rsidRDefault="002C5A09" w:rsidP="00B84C6A">
            <w:pPr>
              <w:pStyle w:val="squish"/>
              <w:jc w:val="center"/>
            </w:pPr>
            <w:r>
              <w:t>-0.9%</w:t>
            </w:r>
          </w:p>
        </w:tc>
      </w:tr>
      <w:tr w:rsidR="002C5A09" w14:paraId="6A0534F1" w14:textId="77777777" w:rsidTr="00810DE1">
        <w:trPr>
          <w:jc w:val="center"/>
        </w:trPr>
        <w:tc>
          <w:tcPr>
            <w:tcW w:w="1128" w:type="dxa"/>
            <w:vAlign w:val="center"/>
          </w:tcPr>
          <w:p w14:paraId="4CA9FE70" w14:textId="77777777" w:rsidR="002C5A09" w:rsidRDefault="002C5A09" w:rsidP="00B84C6A">
            <w:pPr>
              <w:pStyle w:val="squish"/>
              <w:jc w:val="center"/>
            </w:pPr>
            <w:r>
              <w:t>Mode 10</w:t>
            </w:r>
          </w:p>
        </w:tc>
        <w:tc>
          <w:tcPr>
            <w:tcW w:w="716" w:type="dxa"/>
            <w:tcBorders>
              <w:right w:val="single" w:sz="12" w:space="0" w:color="auto"/>
            </w:tcBorders>
            <w:vAlign w:val="center"/>
          </w:tcPr>
          <w:p w14:paraId="3092F15F" w14:textId="77777777" w:rsidR="002C5A09" w:rsidRDefault="002C5A09"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10428575" w14:textId="77777777" w:rsidR="002C5A09" w:rsidRDefault="002C5A09"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30698F7" w14:textId="77777777" w:rsidR="002C5A09" w:rsidRPr="006B55D9" w:rsidRDefault="002C5A09"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0F27362B" w14:textId="77777777" w:rsidR="002C5A09" w:rsidRDefault="002C5A0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E55BB74" w14:textId="77777777" w:rsidR="002C5A09" w:rsidRDefault="002C5A09" w:rsidP="00B84C6A">
            <w:pPr>
              <w:pStyle w:val="squish"/>
              <w:jc w:val="center"/>
            </w:pPr>
            <w:r>
              <w:t>-</w:t>
            </w:r>
          </w:p>
        </w:tc>
      </w:tr>
      <w:tr w:rsidR="002C5A09" w14:paraId="5444FFC4" w14:textId="77777777" w:rsidTr="00810DE1">
        <w:trPr>
          <w:jc w:val="center"/>
        </w:trPr>
        <w:tc>
          <w:tcPr>
            <w:tcW w:w="1128" w:type="dxa"/>
            <w:vAlign w:val="center"/>
          </w:tcPr>
          <w:p w14:paraId="64CCFFA7" w14:textId="77777777" w:rsidR="002C5A09" w:rsidRDefault="002C5A09" w:rsidP="00B84C6A">
            <w:pPr>
              <w:pStyle w:val="squish"/>
              <w:jc w:val="center"/>
            </w:pPr>
            <w:r>
              <w:t>Mode 11</w:t>
            </w:r>
          </w:p>
        </w:tc>
        <w:tc>
          <w:tcPr>
            <w:tcW w:w="716" w:type="dxa"/>
            <w:tcBorders>
              <w:right w:val="single" w:sz="12" w:space="0" w:color="auto"/>
            </w:tcBorders>
            <w:vAlign w:val="center"/>
          </w:tcPr>
          <w:p w14:paraId="27789E68" w14:textId="77777777" w:rsidR="002C5A09" w:rsidRDefault="002C5A09"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961D578" w14:textId="77777777" w:rsidR="002C5A09" w:rsidRDefault="002C5A0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94746B2" w14:textId="77777777" w:rsidR="002C5A09" w:rsidRPr="006B55D9" w:rsidRDefault="002C5A0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5E6FD5EE" w14:textId="77777777" w:rsidR="002C5A09" w:rsidRDefault="002C5A0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36EFF4E" w14:textId="77777777" w:rsidR="002C5A09" w:rsidRDefault="002C5A09" w:rsidP="00B84C6A">
            <w:pPr>
              <w:pStyle w:val="squish"/>
              <w:jc w:val="center"/>
            </w:pPr>
            <w:r>
              <w:t>-</w:t>
            </w:r>
          </w:p>
        </w:tc>
      </w:tr>
      <w:tr w:rsidR="002C5A09" w14:paraId="3F934511" w14:textId="77777777" w:rsidTr="00810DE1">
        <w:trPr>
          <w:jc w:val="center"/>
        </w:trPr>
        <w:tc>
          <w:tcPr>
            <w:tcW w:w="1128" w:type="dxa"/>
            <w:vAlign w:val="center"/>
          </w:tcPr>
          <w:p w14:paraId="7614F763" w14:textId="77777777" w:rsidR="002C5A09" w:rsidRPr="00652B2A" w:rsidRDefault="002C5A09" w:rsidP="00B84C6A">
            <w:pPr>
              <w:pStyle w:val="squish"/>
              <w:jc w:val="center"/>
              <w:rPr>
                <w:b/>
              </w:rPr>
            </w:pPr>
            <w:r w:rsidRPr="00652B2A">
              <w:rPr>
                <w:b/>
              </w:rPr>
              <w:t>Mode 12</w:t>
            </w:r>
          </w:p>
        </w:tc>
        <w:tc>
          <w:tcPr>
            <w:tcW w:w="716" w:type="dxa"/>
            <w:tcBorders>
              <w:right w:val="single" w:sz="12" w:space="0" w:color="auto"/>
            </w:tcBorders>
            <w:vAlign w:val="center"/>
          </w:tcPr>
          <w:p w14:paraId="1D639477" w14:textId="77777777" w:rsidR="002C5A09" w:rsidRDefault="002C5A09"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10436AAE" w14:textId="77777777" w:rsidR="002C5A09" w:rsidRDefault="002C5A09"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056059B3" w14:textId="77777777" w:rsidR="002C5A09" w:rsidRPr="006B55D9" w:rsidRDefault="002C5A09"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5C5DDC40" w14:textId="77777777" w:rsidR="002C5A09" w:rsidRDefault="002C5A09"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17D7743F" w14:textId="77777777" w:rsidR="002C5A09" w:rsidRDefault="002C5A09" w:rsidP="00B84C6A">
            <w:pPr>
              <w:pStyle w:val="squish"/>
              <w:jc w:val="center"/>
            </w:pPr>
            <w:r>
              <w:t>3.4%</w:t>
            </w:r>
          </w:p>
        </w:tc>
      </w:tr>
      <w:tr w:rsidR="002C5A09" w14:paraId="3128176B" w14:textId="77777777" w:rsidTr="00810DE1">
        <w:trPr>
          <w:jc w:val="center"/>
        </w:trPr>
        <w:tc>
          <w:tcPr>
            <w:tcW w:w="1128" w:type="dxa"/>
            <w:vAlign w:val="center"/>
          </w:tcPr>
          <w:p w14:paraId="0FCD6F27" w14:textId="77777777" w:rsidR="002C5A09" w:rsidRPr="00652B2A" w:rsidRDefault="002C5A09" w:rsidP="00B84C6A">
            <w:pPr>
              <w:pStyle w:val="squish"/>
              <w:jc w:val="center"/>
              <w:rPr>
                <w:b/>
              </w:rPr>
            </w:pPr>
            <w:r w:rsidRPr="00652B2A">
              <w:rPr>
                <w:b/>
              </w:rPr>
              <w:t>Mode 13</w:t>
            </w:r>
          </w:p>
        </w:tc>
        <w:tc>
          <w:tcPr>
            <w:tcW w:w="716" w:type="dxa"/>
            <w:tcBorders>
              <w:right w:val="single" w:sz="12" w:space="0" w:color="auto"/>
            </w:tcBorders>
            <w:vAlign w:val="center"/>
          </w:tcPr>
          <w:p w14:paraId="572DD3B4" w14:textId="77777777" w:rsidR="002C5A09" w:rsidRDefault="002C5A09"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141F847F" w14:textId="77777777" w:rsidR="002C5A09" w:rsidRDefault="002C5A09"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82AC964" w14:textId="77777777" w:rsidR="002C5A09" w:rsidRDefault="002C5A09"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3C7CBF38" w14:textId="77777777" w:rsidR="002C5A09" w:rsidRDefault="002C5A09"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18C0A289" w14:textId="77777777" w:rsidR="002C5A09" w:rsidRDefault="002C5A09" w:rsidP="00B84C6A">
            <w:pPr>
              <w:pStyle w:val="squish"/>
              <w:jc w:val="center"/>
            </w:pPr>
            <w:r>
              <w:t>3.4%</w:t>
            </w:r>
          </w:p>
        </w:tc>
      </w:tr>
    </w:tbl>
    <w:p w14:paraId="6A173FCE" w14:textId="77777777" w:rsidR="002C5A09" w:rsidRDefault="002C5A09"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39150FE1" w14:textId="77777777" w:rsidTr="0024121A">
        <w:trPr>
          <w:jc w:val="center"/>
        </w:trPr>
        <w:tc>
          <w:tcPr>
            <w:tcW w:w="4428" w:type="dxa"/>
            <w:vAlign w:val="center"/>
          </w:tcPr>
          <w:p w14:paraId="18F7BD2C" w14:textId="77777777" w:rsidR="002C5A09" w:rsidRDefault="002C5A09" w:rsidP="0024121A">
            <w:pPr>
              <w:pStyle w:val="squish"/>
              <w:keepNext/>
              <w:jc w:val="center"/>
            </w:pPr>
            <w:r w:rsidRPr="00817FB9">
              <w:rPr>
                <w:noProof/>
              </w:rPr>
              <w:drawing>
                <wp:inline distT="0" distB="0" distL="0" distR="0" wp14:anchorId="1DB2A9CC" wp14:editId="6A28BF43">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7320F3B5" w14:textId="77777777" w:rsidR="002C5A09" w:rsidRDefault="002C5A09" w:rsidP="0024121A">
            <w:pPr>
              <w:pStyle w:val="Caption"/>
            </w:pPr>
            <w:bookmarkStart w:id="156" w:name="_Toc5375482"/>
            <w:bookmarkStart w:id="157" w:name="_Toc58685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56"/>
            <w:bookmarkEnd w:id="157"/>
          </w:p>
        </w:tc>
        <w:tc>
          <w:tcPr>
            <w:tcW w:w="4428" w:type="dxa"/>
            <w:vAlign w:val="center"/>
          </w:tcPr>
          <w:p w14:paraId="523265D5" w14:textId="77777777" w:rsidR="002C5A09" w:rsidRDefault="002C5A09" w:rsidP="0024121A">
            <w:pPr>
              <w:pStyle w:val="squish"/>
              <w:keepNext/>
              <w:jc w:val="center"/>
            </w:pPr>
            <w:r>
              <w:rPr>
                <w:noProof/>
              </w:rPr>
              <w:drawing>
                <wp:inline distT="0" distB="0" distL="0" distR="0" wp14:anchorId="383E6A79" wp14:editId="4D876478">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279789D" w14:textId="77777777" w:rsidR="002C5A09" w:rsidRDefault="002C5A09" w:rsidP="0024121A">
            <w:pPr>
              <w:pStyle w:val="Caption"/>
            </w:pPr>
            <w:bookmarkStart w:id="158" w:name="_Toc5375483"/>
            <w:bookmarkStart w:id="159" w:name="_Toc58685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58"/>
            <w:bookmarkEnd w:id="159"/>
          </w:p>
        </w:tc>
      </w:tr>
    </w:tbl>
    <w:p w14:paraId="780EF37E" w14:textId="77777777" w:rsidR="002C5A09" w:rsidRDefault="002C5A0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350355A6" w14:textId="77777777" w:rsidTr="0024121A">
        <w:trPr>
          <w:jc w:val="center"/>
        </w:trPr>
        <w:tc>
          <w:tcPr>
            <w:tcW w:w="4428" w:type="dxa"/>
            <w:vAlign w:val="center"/>
          </w:tcPr>
          <w:p w14:paraId="70A010EC" w14:textId="77777777" w:rsidR="002C5A09" w:rsidRDefault="002C5A09" w:rsidP="0024121A">
            <w:pPr>
              <w:pStyle w:val="squish"/>
              <w:keepNext/>
              <w:jc w:val="center"/>
            </w:pPr>
            <w:r w:rsidRPr="00817FB9">
              <w:rPr>
                <w:noProof/>
              </w:rPr>
              <w:drawing>
                <wp:inline distT="0" distB="0" distL="0" distR="0" wp14:anchorId="5E26387E" wp14:editId="7B521F00">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7B61A28" w14:textId="77777777" w:rsidR="002C5A09" w:rsidRDefault="002C5A09" w:rsidP="0024121A">
            <w:pPr>
              <w:pStyle w:val="Caption"/>
            </w:pPr>
            <w:bookmarkStart w:id="160" w:name="_Toc5375484"/>
            <w:bookmarkStart w:id="161" w:name="_Toc58685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0"/>
            <w:bookmarkEnd w:id="161"/>
          </w:p>
        </w:tc>
        <w:tc>
          <w:tcPr>
            <w:tcW w:w="4428" w:type="dxa"/>
            <w:vAlign w:val="center"/>
          </w:tcPr>
          <w:p w14:paraId="30164414" w14:textId="77777777" w:rsidR="002C5A09" w:rsidRDefault="002C5A09" w:rsidP="0024121A">
            <w:pPr>
              <w:pStyle w:val="squish"/>
              <w:keepNext/>
              <w:jc w:val="center"/>
            </w:pPr>
            <w:r>
              <w:rPr>
                <w:noProof/>
              </w:rPr>
              <w:drawing>
                <wp:inline distT="0" distB="0" distL="0" distR="0" wp14:anchorId="187C2C0D" wp14:editId="6EB2BBAC">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13E7B0C" w14:textId="77777777" w:rsidR="002C5A09" w:rsidRDefault="002C5A09" w:rsidP="0024121A">
            <w:pPr>
              <w:pStyle w:val="Caption"/>
            </w:pPr>
            <w:bookmarkStart w:id="162" w:name="_Toc5375485"/>
            <w:bookmarkStart w:id="163" w:name="_Toc58685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2"/>
            <w:bookmarkEnd w:id="163"/>
          </w:p>
        </w:tc>
      </w:tr>
    </w:tbl>
    <w:p w14:paraId="5BF9966C" w14:textId="77777777" w:rsidR="002C5A09" w:rsidRDefault="002C5A0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585B4B27" w14:textId="77777777" w:rsidTr="0024121A">
        <w:trPr>
          <w:jc w:val="center"/>
        </w:trPr>
        <w:tc>
          <w:tcPr>
            <w:tcW w:w="4428" w:type="dxa"/>
            <w:vAlign w:val="bottom"/>
          </w:tcPr>
          <w:p w14:paraId="110C9444" w14:textId="77777777" w:rsidR="002C5A09" w:rsidRDefault="002C5A09" w:rsidP="0024121A">
            <w:pPr>
              <w:pStyle w:val="squish"/>
              <w:keepNext/>
              <w:jc w:val="center"/>
            </w:pPr>
            <w:r w:rsidRPr="00817FB9">
              <w:rPr>
                <w:noProof/>
              </w:rPr>
              <w:drawing>
                <wp:inline distT="0" distB="0" distL="0" distR="0" wp14:anchorId="59D6A43A" wp14:editId="1A6730E5">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2AA09ED1" w14:textId="77777777" w:rsidR="002C5A09" w:rsidRDefault="002C5A09" w:rsidP="0024121A">
            <w:pPr>
              <w:pStyle w:val="Caption"/>
            </w:pPr>
            <w:bookmarkStart w:id="164" w:name="_Toc5375486"/>
            <w:bookmarkStart w:id="165" w:name="_Toc58685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4"/>
            <w:bookmarkEnd w:id="165"/>
          </w:p>
        </w:tc>
        <w:tc>
          <w:tcPr>
            <w:tcW w:w="4428" w:type="dxa"/>
            <w:vAlign w:val="bottom"/>
          </w:tcPr>
          <w:p w14:paraId="6EF96E8C" w14:textId="77777777" w:rsidR="002C5A09" w:rsidRDefault="002C5A09" w:rsidP="0024121A">
            <w:pPr>
              <w:pStyle w:val="squish"/>
              <w:keepNext/>
              <w:jc w:val="center"/>
            </w:pPr>
            <w:r>
              <w:rPr>
                <w:noProof/>
              </w:rPr>
              <w:drawing>
                <wp:inline distT="0" distB="0" distL="0" distR="0" wp14:anchorId="03CB8348" wp14:editId="31781C93">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212DAA8" w14:textId="77777777" w:rsidR="002C5A09" w:rsidRDefault="002C5A09" w:rsidP="0024121A">
            <w:pPr>
              <w:pStyle w:val="Caption"/>
            </w:pPr>
            <w:bookmarkStart w:id="166" w:name="_Toc5375487"/>
            <w:bookmarkStart w:id="167" w:name="_Toc58685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66"/>
            <w:bookmarkEnd w:id="167"/>
          </w:p>
        </w:tc>
      </w:tr>
    </w:tbl>
    <w:p w14:paraId="415EF534" w14:textId="77777777" w:rsidR="002C5A09" w:rsidRDefault="002C5A0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313F9882" w14:textId="77777777" w:rsidTr="0024121A">
        <w:trPr>
          <w:jc w:val="center"/>
        </w:trPr>
        <w:tc>
          <w:tcPr>
            <w:tcW w:w="4428" w:type="dxa"/>
            <w:vAlign w:val="bottom"/>
          </w:tcPr>
          <w:p w14:paraId="72F1A427" w14:textId="77777777" w:rsidR="002C5A09" w:rsidRDefault="002C5A09" w:rsidP="0024121A">
            <w:pPr>
              <w:pStyle w:val="squish"/>
              <w:keepNext/>
              <w:jc w:val="center"/>
            </w:pPr>
            <w:r w:rsidRPr="00817FB9">
              <w:rPr>
                <w:noProof/>
              </w:rPr>
              <w:drawing>
                <wp:inline distT="0" distB="0" distL="0" distR="0" wp14:anchorId="67ED0ED0" wp14:editId="0C5E327C">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3B336B52" w14:textId="77777777" w:rsidR="002C5A09" w:rsidRDefault="002C5A09" w:rsidP="0024121A">
            <w:pPr>
              <w:pStyle w:val="Caption"/>
            </w:pPr>
            <w:bookmarkStart w:id="168" w:name="_Toc5375488"/>
            <w:bookmarkStart w:id="169" w:name="_Toc58685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68"/>
            <w:bookmarkEnd w:id="169"/>
          </w:p>
        </w:tc>
        <w:tc>
          <w:tcPr>
            <w:tcW w:w="4428" w:type="dxa"/>
            <w:vAlign w:val="bottom"/>
          </w:tcPr>
          <w:p w14:paraId="3EA90C12" w14:textId="77777777" w:rsidR="002C5A09" w:rsidRDefault="002C5A09" w:rsidP="0024121A">
            <w:pPr>
              <w:pStyle w:val="squish"/>
              <w:keepNext/>
              <w:jc w:val="center"/>
            </w:pPr>
            <w:r>
              <w:rPr>
                <w:noProof/>
              </w:rPr>
              <w:drawing>
                <wp:inline distT="0" distB="0" distL="0" distR="0" wp14:anchorId="14C36843" wp14:editId="27838212">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640DBDD" w14:textId="77777777" w:rsidR="002C5A09" w:rsidRDefault="002C5A09" w:rsidP="0024121A">
            <w:pPr>
              <w:pStyle w:val="Caption"/>
            </w:pPr>
            <w:bookmarkStart w:id="170" w:name="_Toc5375489"/>
            <w:bookmarkStart w:id="171" w:name="_Toc58685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0"/>
            <w:bookmarkEnd w:id="171"/>
          </w:p>
        </w:tc>
      </w:tr>
    </w:tbl>
    <w:p w14:paraId="6FCA8A5E" w14:textId="77777777" w:rsidR="002C5A09" w:rsidRDefault="002C5A0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263E4185" w14:textId="77777777" w:rsidTr="0024121A">
        <w:trPr>
          <w:jc w:val="center"/>
        </w:trPr>
        <w:tc>
          <w:tcPr>
            <w:tcW w:w="4428" w:type="dxa"/>
            <w:vAlign w:val="bottom"/>
          </w:tcPr>
          <w:p w14:paraId="482B1B81" w14:textId="77777777" w:rsidR="002C5A09" w:rsidRDefault="002C5A09" w:rsidP="0024121A">
            <w:pPr>
              <w:pStyle w:val="squish"/>
              <w:keepNext/>
              <w:jc w:val="center"/>
            </w:pPr>
            <w:r w:rsidRPr="00817FB9">
              <w:rPr>
                <w:noProof/>
              </w:rPr>
              <w:drawing>
                <wp:inline distT="0" distB="0" distL="0" distR="0" wp14:anchorId="7B21BB10" wp14:editId="58123C70">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38CAF84F" w14:textId="77777777" w:rsidR="002C5A09" w:rsidRDefault="002C5A09" w:rsidP="0024121A">
            <w:pPr>
              <w:pStyle w:val="Caption"/>
            </w:pPr>
            <w:bookmarkStart w:id="172" w:name="_Toc5375490"/>
            <w:bookmarkStart w:id="173" w:name="_Toc58685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2"/>
            <w:bookmarkEnd w:id="173"/>
          </w:p>
        </w:tc>
        <w:tc>
          <w:tcPr>
            <w:tcW w:w="4428" w:type="dxa"/>
            <w:vAlign w:val="bottom"/>
          </w:tcPr>
          <w:p w14:paraId="5DA4BD5F" w14:textId="77777777" w:rsidR="002C5A09" w:rsidRDefault="002C5A09" w:rsidP="0024121A">
            <w:pPr>
              <w:pStyle w:val="squish"/>
              <w:keepNext/>
              <w:jc w:val="center"/>
            </w:pPr>
            <w:r>
              <w:rPr>
                <w:noProof/>
              </w:rPr>
              <w:drawing>
                <wp:inline distT="0" distB="0" distL="0" distR="0" wp14:anchorId="4EA5769E" wp14:editId="3CC474C0">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401DB14" w14:textId="77777777" w:rsidR="002C5A09" w:rsidRDefault="002C5A09" w:rsidP="0024121A">
            <w:pPr>
              <w:pStyle w:val="Caption"/>
            </w:pPr>
            <w:bookmarkStart w:id="174" w:name="_Toc5375491"/>
            <w:bookmarkStart w:id="175" w:name="_Toc58685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4"/>
            <w:bookmarkEnd w:id="175"/>
          </w:p>
        </w:tc>
      </w:tr>
    </w:tbl>
    <w:p w14:paraId="3D644815" w14:textId="77777777" w:rsidR="002C5A09" w:rsidRDefault="002C5A0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C5A09" w14:paraId="1BC99357" w14:textId="77777777" w:rsidTr="0024121A">
        <w:trPr>
          <w:jc w:val="center"/>
        </w:trPr>
        <w:tc>
          <w:tcPr>
            <w:tcW w:w="4428" w:type="dxa"/>
            <w:vAlign w:val="bottom"/>
          </w:tcPr>
          <w:p w14:paraId="4B2E3362" w14:textId="77777777" w:rsidR="002C5A09" w:rsidRDefault="002C5A09" w:rsidP="0024121A">
            <w:pPr>
              <w:pStyle w:val="squish"/>
              <w:keepNext/>
              <w:jc w:val="center"/>
            </w:pPr>
            <w:r w:rsidRPr="00817FB9">
              <w:rPr>
                <w:noProof/>
              </w:rPr>
              <w:drawing>
                <wp:inline distT="0" distB="0" distL="0" distR="0" wp14:anchorId="57BFAC0F" wp14:editId="6F38B222">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67603B4" w14:textId="77777777" w:rsidR="002C5A09" w:rsidRDefault="002C5A09" w:rsidP="0024121A">
            <w:pPr>
              <w:pStyle w:val="Caption"/>
            </w:pPr>
            <w:bookmarkStart w:id="176" w:name="_Toc5375492"/>
            <w:bookmarkStart w:id="177" w:name="_Toc58685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76"/>
            <w:bookmarkEnd w:id="177"/>
          </w:p>
        </w:tc>
        <w:tc>
          <w:tcPr>
            <w:tcW w:w="4428" w:type="dxa"/>
            <w:vAlign w:val="bottom"/>
          </w:tcPr>
          <w:p w14:paraId="3878E6B5" w14:textId="77777777" w:rsidR="002C5A09" w:rsidRDefault="002C5A09" w:rsidP="0024121A">
            <w:pPr>
              <w:pStyle w:val="squish"/>
              <w:keepNext/>
              <w:jc w:val="center"/>
            </w:pPr>
            <w:r>
              <w:rPr>
                <w:noProof/>
              </w:rPr>
              <w:drawing>
                <wp:inline distT="0" distB="0" distL="0" distR="0" wp14:anchorId="6D16B7C3" wp14:editId="1B94A5F5">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1379130" w14:textId="77777777" w:rsidR="002C5A09" w:rsidRDefault="002C5A09" w:rsidP="0024121A">
            <w:pPr>
              <w:pStyle w:val="Caption"/>
            </w:pPr>
            <w:bookmarkStart w:id="178" w:name="_Toc5375493"/>
            <w:bookmarkStart w:id="179" w:name="_Toc58685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78"/>
            <w:bookmarkEnd w:id="179"/>
          </w:p>
        </w:tc>
      </w:tr>
    </w:tbl>
    <w:p w14:paraId="1F262D3A" w14:textId="77777777" w:rsidR="002C5A09" w:rsidRDefault="002C5A09" w:rsidP="008F6F9E"/>
    <w:p w14:paraId="16A1BB87" w14:textId="77777777" w:rsidR="002C5A09" w:rsidRDefault="002C5A09">
      <w:pPr>
        <w:spacing w:before="0" w:after="200" w:line="276" w:lineRule="auto"/>
        <w:rPr>
          <w:rFonts w:asciiTheme="majorHAnsi" w:eastAsiaTheme="majorEastAsia" w:hAnsiTheme="majorHAnsi" w:cstheme="majorBidi"/>
          <w:b/>
          <w:bCs/>
          <w:i/>
          <w:iCs/>
        </w:rPr>
      </w:pPr>
      <w:r>
        <w:br w:type="page"/>
      </w:r>
    </w:p>
    <w:p w14:paraId="55A3D906" w14:textId="77777777" w:rsidR="002C5A09" w:rsidRPr="009A3F94" w:rsidRDefault="002C5A09" w:rsidP="005A4CCB">
      <w:pPr>
        <w:pStyle w:val="Heading4"/>
      </w:pPr>
      <w:r>
        <w:t>Refined Load Rating</w:t>
      </w:r>
    </w:p>
    <w:p w14:paraId="09C990C0" w14:textId="77777777" w:rsidR="002C5A09" w:rsidRDefault="002C5A09"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14C2D9DD" w14:textId="77777777" w:rsidR="002C5A09" w:rsidRDefault="002C5A09"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122CAB09" w14:textId="77777777" w:rsidR="002C5A09" w:rsidRDefault="002C5A09" w:rsidP="00A27CED">
      <w:pPr>
        <w:pStyle w:val="Caption"/>
        <w:keepNext/>
      </w:pPr>
      <w:bookmarkStart w:id="180" w:name="_Toc5375375"/>
      <w:bookmarkStart w:id="181" w:name="_Toc586839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0"/>
      <w:bookmarkEnd w:id="181"/>
    </w:p>
    <w:tbl>
      <w:tblPr>
        <w:tblStyle w:val="TableGrid"/>
        <w:tblW w:w="0" w:type="auto"/>
        <w:jc w:val="center"/>
        <w:tblLook w:val="04A0" w:firstRow="1" w:lastRow="0" w:firstColumn="1" w:lastColumn="0" w:noHBand="0" w:noVBand="1"/>
      </w:tblPr>
      <w:tblGrid>
        <w:gridCol w:w="1055"/>
        <w:gridCol w:w="1201"/>
        <w:gridCol w:w="1126"/>
        <w:gridCol w:w="1201"/>
        <w:gridCol w:w="1126"/>
      </w:tblGrid>
      <w:tr w:rsidR="002C5A09" w14:paraId="6990DCED" w14:textId="77777777" w:rsidTr="00E3098F">
        <w:trPr>
          <w:jc w:val="center"/>
        </w:trPr>
        <w:tc>
          <w:tcPr>
            <w:tcW w:w="1055" w:type="dxa"/>
          </w:tcPr>
          <w:p w14:paraId="56AA3124" w14:textId="77777777" w:rsidR="002C5A09" w:rsidRDefault="002C5A09" w:rsidP="00E3098F">
            <w:pPr>
              <w:pStyle w:val="squish"/>
            </w:pPr>
          </w:p>
        </w:tc>
        <w:tc>
          <w:tcPr>
            <w:tcW w:w="2327" w:type="dxa"/>
            <w:gridSpan w:val="2"/>
          </w:tcPr>
          <w:p w14:paraId="5A2C06BF" w14:textId="77777777" w:rsidR="002C5A09" w:rsidRDefault="002C5A09" w:rsidP="00E3098F">
            <w:pPr>
              <w:pStyle w:val="squish"/>
              <w:jc w:val="center"/>
            </w:pPr>
            <w:r>
              <w:t>IM = 0.33</w:t>
            </w:r>
          </w:p>
        </w:tc>
        <w:tc>
          <w:tcPr>
            <w:tcW w:w="2327" w:type="dxa"/>
            <w:gridSpan w:val="2"/>
          </w:tcPr>
          <w:p w14:paraId="660BB0F7" w14:textId="77777777" w:rsidR="002C5A09" w:rsidRDefault="002C5A09" w:rsidP="00E3098F">
            <w:pPr>
              <w:pStyle w:val="squish"/>
              <w:jc w:val="center"/>
            </w:pPr>
            <w:r>
              <w:t>IM = 0.75</w:t>
            </w:r>
          </w:p>
        </w:tc>
      </w:tr>
      <w:tr w:rsidR="002C5A09" w14:paraId="5D13FB50" w14:textId="77777777" w:rsidTr="00E3098F">
        <w:trPr>
          <w:jc w:val="center"/>
        </w:trPr>
        <w:tc>
          <w:tcPr>
            <w:tcW w:w="1055" w:type="dxa"/>
          </w:tcPr>
          <w:p w14:paraId="75787132" w14:textId="77777777" w:rsidR="002C5A09" w:rsidRDefault="002C5A09" w:rsidP="00E3098F">
            <w:pPr>
              <w:pStyle w:val="squish"/>
            </w:pPr>
          </w:p>
        </w:tc>
        <w:tc>
          <w:tcPr>
            <w:tcW w:w="1201" w:type="dxa"/>
          </w:tcPr>
          <w:p w14:paraId="289B8A18" w14:textId="77777777" w:rsidR="002C5A09" w:rsidRDefault="002C5A09" w:rsidP="00E3098F">
            <w:pPr>
              <w:pStyle w:val="squish"/>
              <w:jc w:val="center"/>
            </w:pPr>
            <w:r>
              <w:t>Strength I</w:t>
            </w:r>
          </w:p>
        </w:tc>
        <w:tc>
          <w:tcPr>
            <w:tcW w:w="1126" w:type="dxa"/>
          </w:tcPr>
          <w:p w14:paraId="720D892A" w14:textId="77777777" w:rsidR="002C5A09" w:rsidRDefault="002C5A09" w:rsidP="00E3098F">
            <w:pPr>
              <w:pStyle w:val="squish"/>
              <w:jc w:val="center"/>
            </w:pPr>
            <w:r>
              <w:t>Service II</w:t>
            </w:r>
          </w:p>
        </w:tc>
        <w:tc>
          <w:tcPr>
            <w:tcW w:w="1201" w:type="dxa"/>
          </w:tcPr>
          <w:p w14:paraId="0C541748" w14:textId="77777777" w:rsidR="002C5A09" w:rsidRDefault="002C5A09" w:rsidP="00E3098F">
            <w:pPr>
              <w:pStyle w:val="squish"/>
              <w:jc w:val="center"/>
            </w:pPr>
            <w:r>
              <w:t>Strength I</w:t>
            </w:r>
          </w:p>
        </w:tc>
        <w:tc>
          <w:tcPr>
            <w:tcW w:w="1126" w:type="dxa"/>
          </w:tcPr>
          <w:p w14:paraId="110DE4EC" w14:textId="77777777" w:rsidR="002C5A09" w:rsidRDefault="002C5A09" w:rsidP="00E3098F">
            <w:pPr>
              <w:pStyle w:val="squish"/>
              <w:jc w:val="center"/>
            </w:pPr>
            <w:r>
              <w:t>Service II</w:t>
            </w:r>
          </w:p>
        </w:tc>
      </w:tr>
      <w:tr w:rsidR="002C5A09" w14:paraId="5EFD77D3" w14:textId="77777777" w:rsidTr="00E3098F">
        <w:trPr>
          <w:jc w:val="center"/>
        </w:trPr>
        <w:tc>
          <w:tcPr>
            <w:tcW w:w="1055" w:type="dxa"/>
          </w:tcPr>
          <w:p w14:paraId="629D1423" w14:textId="77777777" w:rsidR="002C5A09" w:rsidRDefault="002C5A09" w:rsidP="00E3098F">
            <w:pPr>
              <w:pStyle w:val="squish"/>
            </w:pPr>
            <w:r>
              <w:t>Girder 4</w:t>
            </w:r>
          </w:p>
        </w:tc>
        <w:tc>
          <w:tcPr>
            <w:tcW w:w="1201" w:type="dxa"/>
          </w:tcPr>
          <w:p w14:paraId="3F1A6805" w14:textId="77777777" w:rsidR="002C5A09" w:rsidRDefault="002C5A09" w:rsidP="00E3098F">
            <w:pPr>
              <w:pStyle w:val="squish"/>
              <w:jc w:val="center"/>
            </w:pPr>
            <w:r>
              <w:t>1.60</w:t>
            </w:r>
          </w:p>
        </w:tc>
        <w:tc>
          <w:tcPr>
            <w:tcW w:w="1126" w:type="dxa"/>
          </w:tcPr>
          <w:p w14:paraId="73155178" w14:textId="77777777" w:rsidR="002C5A09" w:rsidRDefault="002C5A09" w:rsidP="00E3098F">
            <w:pPr>
              <w:pStyle w:val="squish"/>
              <w:jc w:val="center"/>
            </w:pPr>
            <w:r>
              <w:t>1.73</w:t>
            </w:r>
          </w:p>
        </w:tc>
        <w:tc>
          <w:tcPr>
            <w:tcW w:w="1201" w:type="dxa"/>
          </w:tcPr>
          <w:p w14:paraId="13E357A4" w14:textId="77777777" w:rsidR="002C5A09" w:rsidRDefault="002C5A09" w:rsidP="00E3098F">
            <w:pPr>
              <w:pStyle w:val="squish"/>
              <w:jc w:val="center"/>
            </w:pPr>
            <w:r>
              <w:t>1.21</w:t>
            </w:r>
          </w:p>
        </w:tc>
        <w:tc>
          <w:tcPr>
            <w:tcW w:w="1126" w:type="dxa"/>
          </w:tcPr>
          <w:p w14:paraId="13A5E98D" w14:textId="77777777" w:rsidR="002C5A09" w:rsidRDefault="002C5A09" w:rsidP="00E3098F">
            <w:pPr>
              <w:pStyle w:val="squish"/>
              <w:jc w:val="center"/>
            </w:pPr>
            <w:r>
              <w:t>1.32</w:t>
            </w:r>
          </w:p>
        </w:tc>
      </w:tr>
      <w:tr w:rsidR="002C5A09" w14:paraId="3E6D96DD" w14:textId="77777777" w:rsidTr="00E3098F">
        <w:trPr>
          <w:jc w:val="center"/>
        </w:trPr>
        <w:tc>
          <w:tcPr>
            <w:tcW w:w="1055" w:type="dxa"/>
          </w:tcPr>
          <w:p w14:paraId="3CEABCEF" w14:textId="77777777" w:rsidR="002C5A09" w:rsidRDefault="002C5A09" w:rsidP="00E3098F">
            <w:pPr>
              <w:pStyle w:val="squish"/>
            </w:pPr>
            <w:r>
              <w:t>Girder 5</w:t>
            </w:r>
          </w:p>
        </w:tc>
        <w:tc>
          <w:tcPr>
            <w:tcW w:w="1201" w:type="dxa"/>
          </w:tcPr>
          <w:p w14:paraId="145EEA27" w14:textId="77777777" w:rsidR="002C5A09" w:rsidRDefault="002C5A09" w:rsidP="00E3098F">
            <w:pPr>
              <w:pStyle w:val="squish"/>
              <w:jc w:val="center"/>
            </w:pPr>
            <w:r>
              <w:t>1.86</w:t>
            </w:r>
          </w:p>
        </w:tc>
        <w:tc>
          <w:tcPr>
            <w:tcW w:w="1126" w:type="dxa"/>
          </w:tcPr>
          <w:p w14:paraId="18499F08" w14:textId="77777777" w:rsidR="002C5A09" w:rsidRDefault="002C5A09" w:rsidP="00E3098F">
            <w:pPr>
              <w:pStyle w:val="squish"/>
              <w:jc w:val="center"/>
            </w:pPr>
            <w:r>
              <w:t>1.98</w:t>
            </w:r>
          </w:p>
        </w:tc>
        <w:tc>
          <w:tcPr>
            <w:tcW w:w="1201" w:type="dxa"/>
          </w:tcPr>
          <w:p w14:paraId="5B66A69C" w14:textId="77777777" w:rsidR="002C5A09" w:rsidRDefault="002C5A09" w:rsidP="00E3098F">
            <w:pPr>
              <w:pStyle w:val="squish"/>
              <w:jc w:val="center"/>
            </w:pPr>
            <w:r>
              <w:t>1.41</w:t>
            </w:r>
          </w:p>
        </w:tc>
        <w:tc>
          <w:tcPr>
            <w:tcW w:w="1126" w:type="dxa"/>
          </w:tcPr>
          <w:p w14:paraId="0C128B10" w14:textId="77777777" w:rsidR="002C5A09" w:rsidRDefault="002C5A09" w:rsidP="00E3098F">
            <w:pPr>
              <w:pStyle w:val="squish"/>
              <w:jc w:val="center"/>
            </w:pPr>
            <w:r>
              <w:t>1.50</w:t>
            </w:r>
          </w:p>
        </w:tc>
      </w:tr>
    </w:tbl>
    <w:p w14:paraId="0D418304" w14:textId="77777777" w:rsidR="002C5A09" w:rsidRDefault="002C5A09" w:rsidP="00EE0568">
      <w:pPr>
        <w:pStyle w:val="Heading4"/>
      </w:pPr>
      <w:r>
        <w:t>Design vs. In Situ and Reserve Capacity</w:t>
      </w:r>
    </w:p>
    <w:p w14:paraId="254BE50E" w14:textId="77777777" w:rsidR="002C5A09" w:rsidRDefault="002C5A09" w:rsidP="003F6583">
      <w:r>
        <w:t>The stress associated with the live-load simulations that were performed for the above ratings was used to calculate the corresponding strain. The resulting strain is compared to the maximum recorded operational strain in the following table. The FE responses reported below include an impact factor of 0.33 but are otherwise unfactored.</w:t>
      </w:r>
    </w:p>
    <w:p w14:paraId="6B9F1131" w14:textId="77777777" w:rsidR="002C5A09" w:rsidRDefault="002C5A09" w:rsidP="002E7F4B">
      <w:pPr>
        <w:pStyle w:val="Caption"/>
        <w:keepNext/>
      </w:pPr>
      <w:bookmarkStart w:id="182" w:name="_Toc5375376"/>
      <w:bookmarkStart w:id="183" w:name="_Toc586839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2"/>
      <w:bookmarkEnd w:id="183"/>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2C5A09" w:rsidRPr="00436C56" w14:paraId="37C2ABF0" w14:textId="77777777" w:rsidTr="002E7F4B">
        <w:trPr>
          <w:trHeight w:val="288"/>
          <w:jc w:val="center"/>
        </w:trPr>
        <w:tc>
          <w:tcPr>
            <w:tcW w:w="1878" w:type="dxa"/>
            <w:shd w:val="clear" w:color="auto" w:fill="auto"/>
            <w:noWrap/>
            <w:vAlign w:val="center"/>
            <w:hideMark/>
          </w:tcPr>
          <w:p w14:paraId="50636D1A" w14:textId="77777777" w:rsidR="002C5A09" w:rsidRPr="00436C56" w:rsidRDefault="002C5A09" w:rsidP="00436C56">
            <w:pPr>
              <w:pStyle w:val="squish"/>
              <w:jc w:val="center"/>
            </w:pPr>
          </w:p>
        </w:tc>
        <w:tc>
          <w:tcPr>
            <w:tcW w:w="1279" w:type="dxa"/>
            <w:shd w:val="clear" w:color="auto" w:fill="auto"/>
            <w:noWrap/>
            <w:vAlign w:val="center"/>
            <w:hideMark/>
          </w:tcPr>
          <w:p w14:paraId="115D524B" w14:textId="77777777" w:rsidR="002C5A09" w:rsidRPr="00436C56" w:rsidRDefault="002C5A09"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442AC48A" w14:textId="77777777" w:rsidR="002C5A09" w:rsidRPr="00436C56" w:rsidRDefault="002C5A09"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2C5A09" w:rsidRPr="00436C56" w14:paraId="491CEB05" w14:textId="77777777" w:rsidTr="002E7F4B">
        <w:trPr>
          <w:trHeight w:val="288"/>
          <w:jc w:val="center"/>
        </w:trPr>
        <w:tc>
          <w:tcPr>
            <w:tcW w:w="1878" w:type="dxa"/>
            <w:shd w:val="clear" w:color="auto" w:fill="auto"/>
            <w:noWrap/>
            <w:vAlign w:val="center"/>
            <w:hideMark/>
          </w:tcPr>
          <w:p w14:paraId="424AECCE" w14:textId="77777777" w:rsidR="002C5A09" w:rsidRPr="00436C56" w:rsidRDefault="002C5A09"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4F6B73C6" w14:textId="77777777" w:rsidR="002C5A09" w:rsidRDefault="002C5A09"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68456412" w14:textId="77777777" w:rsidR="002C5A09" w:rsidRDefault="002C5A09" w:rsidP="00436C56">
            <w:pPr>
              <w:pStyle w:val="squish"/>
              <w:jc w:val="center"/>
              <w:rPr>
                <w:rFonts w:ascii="Calibri" w:hAnsi="Calibri" w:cs="Calibri"/>
                <w:color w:val="000000"/>
              </w:rPr>
            </w:pPr>
            <w:r>
              <w:rPr>
                <w:rFonts w:ascii="Calibri" w:hAnsi="Calibri" w:cs="Calibri"/>
                <w:color w:val="000000"/>
              </w:rPr>
              <w:t>407.6</w:t>
            </w:r>
          </w:p>
        </w:tc>
      </w:tr>
      <w:tr w:rsidR="002C5A09" w:rsidRPr="00436C56" w14:paraId="7108DB28" w14:textId="77777777" w:rsidTr="002E7F4B">
        <w:trPr>
          <w:trHeight w:val="288"/>
          <w:jc w:val="center"/>
        </w:trPr>
        <w:tc>
          <w:tcPr>
            <w:tcW w:w="1878" w:type="dxa"/>
            <w:shd w:val="clear" w:color="auto" w:fill="auto"/>
            <w:noWrap/>
            <w:vAlign w:val="center"/>
            <w:hideMark/>
          </w:tcPr>
          <w:p w14:paraId="7570E88B" w14:textId="77777777" w:rsidR="002C5A09" w:rsidRPr="00436C56" w:rsidRDefault="002C5A09"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07961283" w14:textId="77777777" w:rsidR="002C5A09" w:rsidRDefault="002C5A09"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2350E25D" w14:textId="77777777" w:rsidR="002C5A09" w:rsidRDefault="002C5A09" w:rsidP="00436C56">
            <w:pPr>
              <w:pStyle w:val="squish"/>
              <w:jc w:val="center"/>
              <w:rPr>
                <w:rFonts w:ascii="Calibri" w:hAnsi="Calibri" w:cs="Calibri"/>
                <w:color w:val="000000"/>
              </w:rPr>
            </w:pPr>
            <w:r>
              <w:rPr>
                <w:rFonts w:ascii="Calibri" w:hAnsi="Calibri" w:cs="Calibri"/>
                <w:color w:val="000000"/>
              </w:rPr>
              <w:t>209.6</w:t>
            </w:r>
          </w:p>
        </w:tc>
      </w:tr>
    </w:tbl>
    <w:p w14:paraId="7BCC7168" w14:textId="77777777" w:rsidR="002C5A09" w:rsidRDefault="002C5A09"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reserve capacity. </w:t>
      </w:r>
    </w:p>
    <w:p w14:paraId="6D27A7ED" w14:textId="77777777" w:rsidR="002C5A09" w:rsidRDefault="002C5A09"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5CF241AA" w14:textId="77777777" w:rsidTr="00E70639">
        <w:trPr>
          <w:trHeight w:val="576"/>
        </w:trPr>
        <w:tc>
          <w:tcPr>
            <w:tcW w:w="7776" w:type="dxa"/>
            <w:vAlign w:val="center"/>
          </w:tcPr>
          <w:p w14:paraId="256226C3" w14:textId="77777777" w:rsidR="002C5A09" w:rsidRDefault="002C5A09"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4175BD76" w14:textId="77777777" w:rsidR="002C5A09" w:rsidRDefault="002C5A09"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t>)</w:t>
            </w:r>
          </w:p>
        </w:tc>
      </w:tr>
    </w:tbl>
    <w:p w14:paraId="54CE02E1" w14:textId="77777777" w:rsidR="002C5A09" w:rsidRDefault="002C5A09"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0.79.</w:t>
      </w:r>
    </w:p>
    <w:p w14:paraId="7E514FB2" w14:textId="77777777" w:rsidR="002C5A09" w:rsidRDefault="002C5A09"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0.40 kN) HS-25 truck. It is likely this loading condition influenced the design of the structure and served to further increase its reserve capacity.</w:t>
      </w:r>
    </w:p>
    <w:p w14:paraId="106B5754" w14:textId="77777777" w:rsidR="002C5A09" w:rsidRDefault="002C5A09" w:rsidP="00EE0568">
      <w:r>
        <w:t>Additional differences include the live-load factors, which are compared in the following table.</w:t>
      </w:r>
    </w:p>
    <w:p w14:paraId="0101E824" w14:textId="77777777" w:rsidR="002C5A09" w:rsidRDefault="002C5A09" w:rsidP="005C14E1">
      <w:pPr>
        <w:pStyle w:val="Caption"/>
        <w:keepNext/>
      </w:pPr>
      <w:bookmarkStart w:id="184" w:name="_Toc586839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4"/>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2C5A09" w:rsidRPr="005E2AB1" w14:paraId="3CDD95DA" w14:textId="77777777" w:rsidTr="005E2AB1">
        <w:trPr>
          <w:trHeight w:val="288"/>
          <w:jc w:val="center"/>
        </w:trPr>
        <w:tc>
          <w:tcPr>
            <w:tcW w:w="960" w:type="dxa"/>
            <w:shd w:val="clear" w:color="auto" w:fill="auto"/>
            <w:noWrap/>
            <w:vAlign w:val="center"/>
            <w:hideMark/>
          </w:tcPr>
          <w:p w14:paraId="41337084" w14:textId="77777777" w:rsidR="002C5A09" w:rsidRPr="005E2AB1" w:rsidRDefault="002C5A09"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6D703DB6"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05FC588C"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2C5A09" w:rsidRPr="005E2AB1" w14:paraId="52BC9FBB" w14:textId="77777777" w:rsidTr="005E2AB1">
        <w:trPr>
          <w:trHeight w:val="288"/>
          <w:jc w:val="center"/>
        </w:trPr>
        <w:tc>
          <w:tcPr>
            <w:tcW w:w="960" w:type="dxa"/>
            <w:shd w:val="clear" w:color="auto" w:fill="auto"/>
            <w:noWrap/>
            <w:vAlign w:val="center"/>
            <w:hideMark/>
          </w:tcPr>
          <w:p w14:paraId="1BCA9F5E"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4750A474"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7BC1BEAB"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2C5A09" w:rsidRPr="005E2AB1" w14:paraId="0B25C532" w14:textId="77777777" w:rsidTr="005E2AB1">
        <w:trPr>
          <w:trHeight w:val="288"/>
          <w:jc w:val="center"/>
        </w:trPr>
        <w:tc>
          <w:tcPr>
            <w:tcW w:w="960" w:type="dxa"/>
            <w:shd w:val="clear" w:color="auto" w:fill="auto"/>
            <w:noWrap/>
            <w:vAlign w:val="center"/>
            <w:hideMark/>
          </w:tcPr>
          <w:p w14:paraId="29489B48"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6179E488"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1C412B45" w14:textId="77777777" w:rsidR="002C5A09" w:rsidRPr="005E2AB1" w:rsidRDefault="002C5A0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430ABB72" w14:textId="77777777" w:rsidR="002C5A09" w:rsidRDefault="002C5A09" w:rsidP="006A1A45">
      <w:pPr>
        <w:pStyle w:val="Heading4"/>
      </w:pPr>
      <w:r>
        <w:t>Human Comfort as a Service Limit State</w:t>
      </w:r>
    </w:p>
    <w:p w14:paraId="0DC5EBAB" w14:textId="77777777" w:rsidR="002C5A09" w:rsidRDefault="002C5A09"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7CEEBE22" w14:textId="77777777" w:rsidR="002C5A09" w:rsidRDefault="002C5A09" w:rsidP="00DD32D9">
      <w:pPr>
        <w:keepNext/>
        <w:jc w:val="center"/>
      </w:pPr>
      <w:r w:rsidRPr="00B65CFD">
        <w:rPr>
          <w:noProof/>
        </w:rPr>
        <mc:AlternateContent>
          <mc:Choice Requires="wpg">
            <w:drawing>
              <wp:inline distT="0" distB="0" distL="0" distR="0" wp14:anchorId="30AF740F" wp14:editId="560424EF">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20C4E9A"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6E011556" w14:textId="77777777" w:rsidR="002C5A09" w:rsidRDefault="002C5A09" w:rsidP="00DD32D9">
      <w:pPr>
        <w:pStyle w:val="Caption"/>
      </w:pPr>
      <w:bookmarkStart w:id="185" w:name="_Toc58685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85"/>
      <w:r>
        <w:fldChar w:fldCharType="end"/>
      </w:r>
    </w:p>
    <w:p w14:paraId="3A9C6F2A" w14:textId="77777777" w:rsidR="002C5A09" w:rsidRDefault="002C5A09" w:rsidP="007E52F7">
      <w:pPr>
        <w:pStyle w:val="Heading3"/>
      </w:pPr>
      <w:r>
        <w:t>Test Conclusions</w:t>
      </w:r>
    </w:p>
    <w:p w14:paraId="1E617FE4" w14:textId="77777777" w:rsidR="002C5A09" w:rsidRPr="00D220FC" w:rsidRDefault="002C5A09"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1D741B4E" w14:textId="77777777" w:rsidR="002C5A09" w:rsidRDefault="002C5A09" w:rsidP="002C5A09">
      <w:pPr>
        <w:pStyle w:val="ListParagraph"/>
        <w:numPr>
          <w:ilvl w:val="0"/>
          <w:numId w:val="13"/>
        </w:numPr>
      </w:pPr>
      <w:r>
        <w:t>This structure is experiencing dynamic amplification in excess of 1.75.</w:t>
      </w:r>
    </w:p>
    <w:p w14:paraId="0A485223" w14:textId="77777777" w:rsidR="002C5A09" w:rsidRDefault="002C5A09" w:rsidP="002C5A09">
      <w:pPr>
        <w:pStyle w:val="ListParagraph"/>
        <w:numPr>
          <w:ilvl w:val="0"/>
          <w:numId w:val="13"/>
        </w:numPr>
      </w:pPr>
      <w:r>
        <w:t>Refined load ratings revealed that due to design conservatism there is sufficient reserve capacity to handle the increased dynamic amplification.</w:t>
      </w:r>
    </w:p>
    <w:p w14:paraId="1383B12E" w14:textId="77777777" w:rsidR="002C5A09" w:rsidRDefault="002C5A09" w:rsidP="002C5A09">
      <w:pPr>
        <w:pStyle w:val="ListParagraph"/>
        <w:numPr>
          <w:ilvl w:val="0"/>
          <w:numId w:val="13"/>
        </w:numPr>
      </w:pPr>
      <w:r>
        <w:t>The structure’s dominant operational modes of vibration are between 2 and 4 Hz.</w:t>
      </w:r>
    </w:p>
    <w:p w14:paraId="3E30E87C" w14:textId="77777777" w:rsidR="002C5A09" w:rsidRDefault="002C5A09" w:rsidP="002C5A09">
      <w:pPr>
        <w:pStyle w:val="ListParagraph"/>
        <w:numPr>
          <w:ilvl w:val="0"/>
          <w:numId w:val="13"/>
        </w:numPr>
      </w:pPr>
      <w:r>
        <w:t xml:space="preserve">The calibrated FE model had parameter values (material properties, element connectivity, etc.) all within very reasonable bounds (i.e. there are no structural abnormalities contributing to the vibration issues). </w:t>
      </w:r>
    </w:p>
    <w:p w14:paraId="7553AE6B" w14:textId="77777777" w:rsidR="002C5A09" w:rsidRDefault="002C5A09"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265722C1" w14:textId="77777777" w:rsidR="002C5A09" w:rsidRDefault="002C5A09">
      <w:pPr>
        <w:spacing w:before="0" w:after="200" w:line="276" w:lineRule="auto"/>
        <w:rPr>
          <w:rFonts w:asciiTheme="majorHAnsi" w:eastAsiaTheme="majorEastAsia" w:hAnsiTheme="majorHAnsi" w:cstheme="majorBidi"/>
          <w:b/>
          <w:bCs/>
          <w:sz w:val="26"/>
          <w:szCs w:val="26"/>
        </w:rPr>
      </w:pPr>
      <w:bookmarkStart w:id="186" w:name="_Toc5375213"/>
      <w:r>
        <w:br w:type="page"/>
      </w:r>
    </w:p>
    <w:p w14:paraId="77DCFE88" w14:textId="77777777" w:rsidR="002C5A09" w:rsidRDefault="002C5A09" w:rsidP="006646DF">
      <w:pPr>
        <w:pStyle w:val="Heading2"/>
        <w:numPr>
          <w:ilvl w:val="0"/>
          <w:numId w:val="43"/>
        </w:numPr>
      </w:pPr>
      <w:bookmarkStart w:id="187" w:name="_Toc5869235"/>
      <w:r>
        <w:t>Phase 3 Testing</w:t>
      </w:r>
      <w:bookmarkEnd w:id="134"/>
      <w:bookmarkEnd w:id="186"/>
      <w:bookmarkEnd w:id="187"/>
    </w:p>
    <w:p w14:paraId="741D9EFD" w14:textId="77777777" w:rsidR="002C5A09" w:rsidRDefault="002C5A09" w:rsidP="005A4CCB">
      <w:r>
        <w:t xml:space="preserve">Previous testing revealed that vehicles were frequently exciting the mass of the structure. However, those tests failed to identify the mechanisms influential to large vibrations and dynamic amplification. </w:t>
      </w:r>
      <w:bookmarkStart w:id="188" w:name="_Hlk5698955"/>
      <w:r>
        <w:t>A test was therefore designed to provide a more thorough understanding of the coupled behavior of bridge and vehicle by capturing the motion of the bridge and a vehicle synchronously.</w:t>
      </w:r>
      <w:bookmarkEnd w:id="188"/>
      <w:r>
        <w:t xml:space="preserve"> The objectives of this test were as follows:</w:t>
      </w:r>
    </w:p>
    <w:p w14:paraId="2F694C38" w14:textId="77777777" w:rsidR="002C5A09" w:rsidRDefault="002C5A09" w:rsidP="002C5A09">
      <w:pPr>
        <w:pStyle w:val="ListParagraph"/>
        <w:numPr>
          <w:ilvl w:val="0"/>
          <w:numId w:val="8"/>
        </w:numPr>
      </w:pPr>
      <w:r>
        <w:t xml:space="preserve">Record conditions resulting in large vibrations/amplification </w:t>
      </w:r>
    </w:p>
    <w:p w14:paraId="759DC101" w14:textId="77777777" w:rsidR="002C5A09" w:rsidRDefault="002C5A09" w:rsidP="002C5A09">
      <w:pPr>
        <w:pStyle w:val="ListParagraph"/>
        <w:numPr>
          <w:ilvl w:val="0"/>
          <w:numId w:val="8"/>
        </w:numPr>
      </w:pPr>
      <w:r>
        <w:t>Record data that is appropriate for validating VBI models</w:t>
      </w:r>
    </w:p>
    <w:p w14:paraId="40023A33" w14:textId="77777777" w:rsidR="002C5A09" w:rsidRDefault="002C5A09" w:rsidP="002C5A09">
      <w:pPr>
        <w:pStyle w:val="ListParagraph"/>
        <w:numPr>
          <w:ilvl w:val="0"/>
          <w:numId w:val="8"/>
        </w:numPr>
      </w:pPr>
      <w:r>
        <w:t>Characterize relationship between bridge responses and vehicle parameters</w:t>
      </w:r>
    </w:p>
    <w:p w14:paraId="307F93AA" w14:textId="77777777" w:rsidR="002C5A09" w:rsidRDefault="002C5A09" w:rsidP="002C5A09">
      <w:pPr>
        <w:pStyle w:val="ListParagraph"/>
        <w:numPr>
          <w:ilvl w:val="0"/>
          <w:numId w:val="8"/>
        </w:numPr>
      </w:pPr>
      <w:r>
        <w:t>Identify structural attributes that are influential to large vibrations</w:t>
      </w:r>
    </w:p>
    <w:p w14:paraId="2950B222" w14:textId="77777777" w:rsidR="002C5A09" w:rsidRDefault="002C5A09" w:rsidP="002C5A09">
      <w:pPr>
        <w:pStyle w:val="ListParagraph"/>
        <w:numPr>
          <w:ilvl w:val="0"/>
          <w:numId w:val="8"/>
        </w:numPr>
      </w:pPr>
      <w:r>
        <w:t>Determine the influence of vehicle location (on the bridge) on vehicle response</w:t>
      </w:r>
    </w:p>
    <w:p w14:paraId="17CE7FDF" w14:textId="77777777" w:rsidR="002C5A09" w:rsidRDefault="002C5A09"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680C465B" w14:textId="77777777" w:rsidR="002C5A09" w:rsidRDefault="002C5A09" w:rsidP="005A4CCB">
      <w:pPr>
        <w:pStyle w:val="Heading3"/>
      </w:pPr>
      <w:r>
        <w:t>Instrumentation Plan</w:t>
      </w:r>
    </w:p>
    <w:p w14:paraId="39F401AD" w14:textId="77777777" w:rsidR="002C5A09" w:rsidRDefault="002C5A09"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60F123E9" w14:textId="77777777" w:rsidR="002C5A09" w:rsidRDefault="002C5A09"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1DFB8839" w14:textId="77777777" w:rsidR="002C5A09" w:rsidRDefault="002C5A09" w:rsidP="00E42CE6">
      <w:r>
        <w:t xml:space="preserve">Therefore, this phase of testing would require that sensors be installed on both the bridge as well as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55A5BFBB" w14:textId="77777777" w:rsidR="002C5A09" w:rsidRDefault="002C5A09"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52B95EA5" w14:textId="77777777" w:rsidR="002C5A09" w:rsidRDefault="002C5A09"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2C70C77E" w14:textId="77777777" w:rsidR="002C5A09" w:rsidRDefault="002C5A09" w:rsidP="005A4CCB">
      <w:r>
        <w:t xml:space="preserve">A total of 36 accelerometers (PCB Model 393A03) were installed on the bridge. Another 4 accelerometers were attached to the dump truck bed so the “roll”, “pitch” and “bounce” of the main mass of the vehicle could be captured. A total of 3 DAQ systems were employed. One was placed on the test truck; another was placed beneath span 3 and another beneath span 7. Video cameras were placed at the beginning and end of the bridge, as well as at an elevated position near span 2. </w:t>
      </w:r>
    </w:p>
    <w:p w14:paraId="7DA207A8" w14:textId="77777777" w:rsidR="002C5A09" w:rsidRDefault="002C5A09" w:rsidP="005A4CCB">
      <w:r>
        <w:t>The following figures describe the locations of each sensor.</w:t>
      </w:r>
    </w:p>
    <w:p w14:paraId="4C0CC4E5" w14:textId="77777777" w:rsidR="002C5A09" w:rsidRDefault="002C5A09" w:rsidP="005C14E1">
      <w:pPr>
        <w:keepNext/>
        <w:jc w:val="center"/>
      </w:pPr>
      <w:r w:rsidRPr="00F35613">
        <w:rPr>
          <w:noProof/>
        </w:rPr>
        <mc:AlternateContent>
          <mc:Choice Requires="wpg">
            <w:drawing>
              <wp:inline distT="0" distB="0" distL="0" distR="0" wp14:anchorId="7809DB95" wp14:editId="2D39DF83">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728CDD37"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20EA719D" w14:textId="77777777" w:rsidR="002C5A09" w:rsidRDefault="002C5A09" w:rsidP="005C14E1">
      <w:pPr>
        <w:pStyle w:val="Caption"/>
      </w:pPr>
      <w:bookmarkStart w:id="189" w:name="_Toc58685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89"/>
    </w:p>
    <w:p w14:paraId="5D156781" w14:textId="77777777" w:rsidR="002C5A09" w:rsidRDefault="002C5A09" w:rsidP="005C14E1">
      <w:pPr>
        <w:keepNext/>
        <w:jc w:val="center"/>
      </w:pPr>
      <w:r>
        <w:rPr>
          <w:noProof/>
        </w:rPr>
        <w:drawing>
          <wp:inline distT="0" distB="0" distL="0" distR="0" wp14:anchorId="20406C26" wp14:editId="6281B330">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1930A70B" w14:textId="77777777" w:rsidR="002C5A09" w:rsidRDefault="002C5A09" w:rsidP="005C14E1">
      <w:pPr>
        <w:pStyle w:val="Caption"/>
      </w:pPr>
      <w:bookmarkStart w:id="190" w:name="_Toc58685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90"/>
    </w:p>
    <w:p w14:paraId="7A85090A" w14:textId="77777777" w:rsidR="002C5A09" w:rsidRDefault="002C5A09" w:rsidP="005C14E1">
      <w:pPr>
        <w:keepNext/>
        <w:jc w:val="center"/>
      </w:pPr>
      <w:r>
        <w:rPr>
          <w:noProof/>
        </w:rPr>
        <w:drawing>
          <wp:inline distT="0" distB="0" distL="0" distR="0" wp14:anchorId="24C419EC" wp14:editId="12233247">
            <wp:extent cx="4349262" cy="1920240"/>
            <wp:effectExtent l="0" t="0" r="0" b="381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349262" cy="1920240"/>
                    </a:xfrm>
                    <a:prstGeom prst="rect">
                      <a:avLst/>
                    </a:prstGeom>
                  </pic:spPr>
                </pic:pic>
              </a:graphicData>
            </a:graphic>
          </wp:inline>
        </w:drawing>
      </w:r>
    </w:p>
    <w:p w14:paraId="5CB8BFBD" w14:textId="77777777" w:rsidR="002C5A09" w:rsidRDefault="002C5A09" w:rsidP="005C14E1">
      <w:pPr>
        <w:pStyle w:val="Caption"/>
      </w:pPr>
      <w:bookmarkStart w:id="191" w:name="_Toc58685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1"/>
    </w:p>
    <w:p w14:paraId="36A0A049" w14:textId="77777777" w:rsidR="002C5A09" w:rsidRDefault="002C5A09" w:rsidP="005C14E1">
      <w:pPr>
        <w:keepNext/>
        <w:jc w:val="center"/>
      </w:pPr>
      <w:r>
        <w:rPr>
          <w:noProof/>
        </w:rPr>
        <w:drawing>
          <wp:inline distT="0" distB="0" distL="0" distR="0" wp14:anchorId="6B4C8277" wp14:editId="713603AB">
            <wp:extent cx="4281672" cy="1828800"/>
            <wp:effectExtent l="0" t="0" r="5080" b="0"/>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281672" cy="1828800"/>
                    </a:xfrm>
                    <a:prstGeom prst="rect">
                      <a:avLst/>
                    </a:prstGeom>
                  </pic:spPr>
                </pic:pic>
              </a:graphicData>
            </a:graphic>
          </wp:inline>
        </w:drawing>
      </w:r>
    </w:p>
    <w:p w14:paraId="4B31D634" w14:textId="77777777" w:rsidR="002C5A09" w:rsidRDefault="002C5A09" w:rsidP="005C14E1">
      <w:pPr>
        <w:pStyle w:val="Caption"/>
      </w:pPr>
      <w:bookmarkStart w:id="192" w:name="_Toc58685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2"/>
    </w:p>
    <w:p w14:paraId="51F35FE2" w14:textId="77777777" w:rsidR="002C5A09" w:rsidRDefault="002C5A09" w:rsidP="00E42CE6">
      <w:pPr>
        <w:pStyle w:val="Heading3"/>
      </w:pPr>
      <w:r>
        <w:t>Equipment</w:t>
      </w:r>
    </w:p>
    <w:p w14:paraId="00B23686" w14:textId="77777777" w:rsidR="002C5A09" w:rsidRPr="00FC2E6E" w:rsidRDefault="002C5A09" w:rsidP="00FC2E6E">
      <w:r>
        <w:t>All 36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4FE268DA" w14:textId="77777777" w:rsidR="002C5A09" w:rsidRDefault="002C5A09" w:rsidP="005C14E1">
      <w:pPr>
        <w:pStyle w:val="Caption"/>
        <w:keepNext/>
      </w:pPr>
      <w:bookmarkStart w:id="193" w:name="_Toc586839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3"/>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2C5A09" w14:paraId="5EF75FE8" w14:textId="77777777" w:rsidTr="00965A46">
        <w:trPr>
          <w:jc w:val="center"/>
        </w:trPr>
        <w:tc>
          <w:tcPr>
            <w:tcW w:w="2305" w:type="dxa"/>
          </w:tcPr>
          <w:p w14:paraId="3BDD598D" w14:textId="77777777" w:rsidR="002C5A09" w:rsidRDefault="002C5A09" w:rsidP="00965A46">
            <w:pPr>
              <w:pStyle w:val="squish"/>
              <w:jc w:val="center"/>
            </w:pPr>
            <w:r>
              <w:t>Item</w:t>
            </w:r>
          </w:p>
        </w:tc>
        <w:tc>
          <w:tcPr>
            <w:tcW w:w="2235" w:type="dxa"/>
          </w:tcPr>
          <w:p w14:paraId="35C139CF" w14:textId="77777777" w:rsidR="002C5A09" w:rsidRDefault="002C5A09" w:rsidP="00965A46">
            <w:pPr>
              <w:pStyle w:val="squish"/>
              <w:jc w:val="center"/>
            </w:pPr>
            <w:r>
              <w:t>Model No.</w:t>
            </w:r>
          </w:p>
        </w:tc>
        <w:tc>
          <w:tcPr>
            <w:tcW w:w="3508" w:type="dxa"/>
          </w:tcPr>
          <w:p w14:paraId="50D38DE5" w14:textId="77777777" w:rsidR="002C5A09" w:rsidRPr="001812F8" w:rsidRDefault="002C5A09" w:rsidP="00965A46">
            <w:pPr>
              <w:pStyle w:val="squish"/>
              <w:jc w:val="center"/>
            </w:pPr>
            <w:r>
              <w:t>Description</w:t>
            </w:r>
          </w:p>
        </w:tc>
      </w:tr>
      <w:tr w:rsidR="002C5A09" w14:paraId="09FDEBF0" w14:textId="77777777" w:rsidTr="00965A46">
        <w:trPr>
          <w:jc w:val="center"/>
        </w:trPr>
        <w:tc>
          <w:tcPr>
            <w:tcW w:w="2305" w:type="dxa"/>
          </w:tcPr>
          <w:p w14:paraId="53273FB1" w14:textId="77777777" w:rsidR="002C5A09" w:rsidRDefault="002C5A09" w:rsidP="00965A46">
            <w:pPr>
              <w:pStyle w:val="squish"/>
            </w:pPr>
            <w:r>
              <w:t>Accelerometer</w:t>
            </w:r>
          </w:p>
        </w:tc>
        <w:tc>
          <w:tcPr>
            <w:tcW w:w="2235" w:type="dxa"/>
          </w:tcPr>
          <w:p w14:paraId="23C33F2C" w14:textId="77777777" w:rsidR="002C5A09" w:rsidRDefault="002C5A09" w:rsidP="00965A46">
            <w:pPr>
              <w:pStyle w:val="squish"/>
            </w:pPr>
            <w:r>
              <w:t>PCB Model 393A03</w:t>
            </w:r>
          </w:p>
        </w:tc>
        <w:tc>
          <w:tcPr>
            <w:tcW w:w="3508" w:type="dxa"/>
          </w:tcPr>
          <w:p w14:paraId="145B349B" w14:textId="77777777" w:rsidR="002C5A09" w:rsidRDefault="002C5A09" w:rsidP="00965A46">
            <w:pPr>
              <w:pStyle w:val="squish"/>
            </w:pPr>
            <w:r>
              <w:t>C</w:t>
            </w:r>
            <w:r w:rsidRPr="001812F8">
              <w:t xml:space="preserve">eramic </w:t>
            </w:r>
            <w:r>
              <w:t>S</w:t>
            </w:r>
            <w:r w:rsidRPr="001812F8">
              <w:t xml:space="preserve">hear ICP® </w:t>
            </w:r>
            <w:r>
              <w:t>A</w:t>
            </w:r>
            <w:r w:rsidRPr="001812F8">
              <w:t>ccel</w:t>
            </w:r>
            <w:r>
              <w:t>erometer</w:t>
            </w:r>
          </w:p>
        </w:tc>
      </w:tr>
      <w:tr w:rsidR="002C5A09" w14:paraId="66DFCE50" w14:textId="77777777" w:rsidTr="00965A46">
        <w:trPr>
          <w:jc w:val="center"/>
        </w:trPr>
        <w:tc>
          <w:tcPr>
            <w:tcW w:w="2305" w:type="dxa"/>
          </w:tcPr>
          <w:p w14:paraId="6D51108E" w14:textId="77777777" w:rsidR="002C5A09" w:rsidRDefault="002C5A09" w:rsidP="00965A46">
            <w:pPr>
              <w:pStyle w:val="squish"/>
            </w:pPr>
            <w:r>
              <w:t>NI DAQ Chassis</w:t>
            </w:r>
          </w:p>
        </w:tc>
        <w:tc>
          <w:tcPr>
            <w:tcW w:w="2235" w:type="dxa"/>
          </w:tcPr>
          <w:p w14:paraId="59F50488" w14:textId="77777777" w:rsidR="002C5A09" w:rsidRDefault="002C5A09" w:rsidP="00965A46">
            <w:pPr>
              <w:pStyle w:val="squish"/>
            </w:pPr>
            <w:r>
              <w:t>NI cRIO-9022</w:t>
            </w:r>
          </w:p>
        </w:tc>
        <w:tc>
          <w:tcPr>
            <w:tcW w:w="3508" w:type="dxa"/>
          </w:tcPr>
          <w:p w14:paraId="27BBB371" w14:textId="77777777" w:rsidR="002C5A09" w:rsidRDefault="002C5A09"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2C5A09" w14:paraId="6D001916" w14:textId="77777777" w:rsidTr="00965A46">
        <w:trPr>
          <w:jc w:val="center"/>
        </w:trPr>
        <w:tc>
          <w:tcPr>
            <w:tcW w:w="2305" w:type="dxa"/>
          </w:tcPr>
          <w:p w14:paraId="32FAD238" w14:textId="77777777" w:rsidR="002C5A09" w:rsidRDefault="002C5A09" w:rsidP="00965A46">
            <w:pPr>
              <w:pStyle w:val="squish"/>
            </w:pPr>
            <w:r>
              <w:t>NI DAQ I/O Modules</w:t>
            </w:r>
          </w:p>
        </w:tc>
        <w:tc>
          <w:tcPr>
            <w:tcW w:w="2235" w:type="dxa"/>
          </w:tcPr>
          <w:p w14:paraId="5B5F6B2F" w14:textId="77777777" w:rsidR="002C5A09" w:rsidRDefault="002C5A09" w:rsidP="00965A46">
            <w:pPr>
              <w:pStyle w:val="squish"/>
            </w:pPr>
            <w:r>
              <w:t>NI-9234</w:t>
            </w:r>
          </w:p>
        </w:tc>
        <w:tc>
          <w:tcPr>
            <w:tcW w:w="3508" w:type="dxa"/>
          </w:tcPr>
          <w:p w14:paraId="769FD6CB" w14:textId="77777777" w:rsidR="002C5A09" w:rsidRDefault="002C5A09" w:rsidP="00965A46">
            <w:pPr>
              <w:pStyle w:val="squish"/>
            </w:pPr>
            <w:r w:rsidRPr="00975B07">
              <w:t>C Series</w:t>
            </w:r>
            <w:r>
              <w:t xml:space="preserve"> </w:t>
            </w:r>
            <w:r w:rsidRPr="00975B07">
              <w:t>Vibration Input Module</w:t>
            </w:r>
          </w:p>
        </w:tc>
      </w:tr>
      <w:tr w:rsidR="002C5A09" w14:paraId="4FB9135B" w14:textId="77777777" w:rsidTr="00965A46">
        <w:trPr>
          <w:jc w:val="center"/>
        </w:trPr>
        <w:tc>
          <w:tcPr>
            <w:tcW w:w="2305" w:type="dxa"/>
          </w:tcPr>
          <w:p w14:paraId="37CF5E33" w14:textId="77777777" w:rsidR="002C5A09" w:rsidRDefault="002C5A09" w:rsidP="00965A46">
            <w:pPr>
              <w:pStyle w:val="squish"/>
            </w:pPr>
            <w:r>
              <w:t>NI DAQ GPS Module</w:t>
            </w:r>
          </w:p>
        </w:tc>
        <w:tc>
          <w:tcPr>
            <w:tcW w:w="2235" w:type="dxa"/>
          </w:tcPr>
          <w:p w14:paraId="295D9216" w14:textId="77777777" w:rsidR="002C5A09" w:rsidRDefault="002C5A09" w:rsidP="00965A46">
            <w:pPr>
              <w:pStyle w:val="squish"/>
            </w:pPr>
            <w:r>
              <w:t>NI-9467</w:t>
            </w:r>
          </w:p>
        </w:tc>
        <w:tc>
          <w:tcPr>
            <w:tcW w:w="3508" w:type="dxa"/>
          </w:tcPr>
          <w:p w14:paraId="05BA1B61" w14:textId="77777777" w:rsidR="002C5A09" w:rsidRPr="00975B07" w:rsidRDefault="002C5A09" w:rsidP="00965A46">
            <w:pPr>
              <w:pStyle w:val="squish"/>
            </w:pPr>
            <w:r w:rsidRPr="00E42CE6">
              <w:t>GPS C</w:t>
            </w:r>
            <w:r>
              <w:t>-</w:t>
            </w:r>
            <w:r w:rsidRPr="00E42CE6">
              <w:t>Series Synchronization Module</w:t>
            </w:r>
          </w:p>
        </w:tc>
      </w:tr>
      <w:tr w:rsidR="002C5A09" w14:paraId="48934FBD" w14:textId="77777777" w:rsidTr="00965A46">
        <w:trPr>
          <w:jc w:val="center"/>
        </w:trPr>
        <w:tc>
          <w:tcPr>
            <w:tcW w:w="2305" w:type="dxa"/>
          </w:tcPr>
          <w:p w14:paraId="0A286FF7" w14:textId="77777777" w:rsidR="002C5A09" w:rsidRDefault="002C5A09" w:rsidP="00965A46">
            <w:pPr>
              <w:pStyle w:val="squish"/>
            </w:pPr>
            <w:r>
              <w:t>Truck Axle Scales</w:t>
            </w:r>
          </w:p>
        </w:tc>
        <w:tc>
          <w:tcPr>
            <w:tcW w:w="2235" w:type="dxa"/>
          </w:tcPr>
          <w:p w14:paraId="4C5C0B68" w14:textId="77777777" w:rsidR="002C5A09" w:rsidRDefault="002C5A09" w:rsidP="00E42CE6">
            <w:pPr>
              <w:pStyle w:val="squish"/>
            </w:pPr>
            <w:r>
              <w:t>Intercomp LP600</w:t>
            </w:r>
          </w:p>
        </w:tc>
        <w:tc>
          <w:tcPr>
            <w:tcW w:w="3508" w:type="dxa"/>
          </w:tcPr>
          <w:p w14:paraId="022E62DC" w14:textId="77777777" w:rsidR="002C5A09" w:rsidRPr="00975B07" w:rsidRDefault="002C5A09" w:rsidP="00965A46">
            <w:pPr>
              <w:pStyle w:val="squish"/>
            </w:pPr>
            <w:r>
              <w:t>Low-Profile Wheel Load Scales</w:t>
            </w:r>
          </w:p>
        </w:tc>
      </w:tr>
    </w:tbl>
    <w:p w14:paraId="5666D9E1" w14:textId="77777777" w:rsidR="002C5A09" w:rsidRPr="00E42CE6" w:rsidRDefault="002C5A09"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42C183E0" w14:textId="77777777" w:rsidR="002C5A09" w:rsidRDefault="002C5A09" w:rsidP="005A4CCB">
      <w:pPr>
        <w:pStyle w:val="Heading3"/>
      </w:pPr>
      <w:r>
        <w:t>Test Activities</w:t>
      </w:r>
    </w:p>
    <w:p w14:paraId="14ECFAE0" w14:textId="77777777" w:rsidR="002C5A09" w:rsidRDefault="002C5A09"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62611653" w14:textId="77777777" w:rsidR="002C5A09" w:rsidRDefault="002C5A09"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sufficient for capturing the structure’s global modes of vibration.</w:t>
      </w:r>
    </w:p>
    <w:p w14:paraId="41A25BC6" w14:textId="77777777" w:rsidR="002C5A09" w:rsidRDefault="002C5A09"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0CA78ACF" w14:textId="77777777" w:rsidR="002C5A09" w:rsidRDefault="002C5A09" w:rsidP="005A4CCB"/>
    <w:p w14:paraId="1284CC71" w14:textId="77777777" w:rsidR="002C5A09" w:rsidRDefault="002C5A09" w:rsidP="005A4CCB"/>
    <w:p w14:paraId="0BA3C918" w14:textId="77777777" w:rsidR="002C5A09" w:rsidRDefault="002C5A09" w:rsidP="007424FF">
      <w:pPr>
        <w:pStyle w:val="Caption"/>
        <w:keepNext/>
      </w:pPr>
      <w:bookmarkStart w:id="194" w:name="_Toc5375377"/>
      <w:bookmarkStart w:id="195" w:name="_Toc586839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194"/>
      <w:bookmarkEnd w:id="195"/>
    </w:p>
    <w:tbl>
      <w:tblPr>
        <w:tblStyle w:val="TableGrid"/>
        <w:tblW w:w="0" w:type="auto"/>
        <w:jc w:val="center"/>
        <w:tblLook w:val="04A0" w:firstRow="1" w:lastRow="0" w:firstColumn="1" w:lastColumn="0" w:noHBand="0" w:noVBand="1"/>
      </w:tblPr>
      <w:tblGrid>
        <w:gridCol w:w="1911"/>
        <w:gridCol w:w="2280"/>
      </w:tblGrid>
      <w:tr w:rsidR="002C5A09" w14:paraId="2B8698D4" w14:textId="77777777" w:rsidTr="007424FF">
        <w:trPr>
          <w:jc w:val="center"/>
        </w:trPr>
        <w:tc>
          <w:tcPr>
            <w:tcW w:w="1911" w:type="dxa"/>
          </w:tcPr>
          <w:p w14:paraId="2566607B" w14:textId="77777777" w:rsidR="002C5A09" w:rsidRDefault="002C5A09" w:rsidP="00965A46">
            <w:pPr>
              <w:pStyle w:val="squish"/>
            </w:pPr>
            <w:r>
              <w:t>Wheel Location</w:t>
            </w:r>
          </w:p>
        </w:tc>
        <w:tc>
          <w:tcPr>
            <w:tcW w:w="2280" w:type="dxa"/>
          </w:tcPr>
          <w:p w14:paraId="63902274" w14:textId="77777777" w:rsidR="002C5A09" w:rsidRDefault="002C5A09" w:rsidP="00965A46">
            <w:pPr>
              <w:pStyle w:val="squish"/>
            </w:pPr>
            <w:r>
              <w:t>Measured Weight</w:t>
            </w:r>
          </w:p>
        </w:tc>
      </w:tr>
      <w:tr w:rsidR="002C5A09" w14:paraId="342F2935" w14:textId="77777777" w:rsidTr="007424FF">
        <w:trPr>
          <w:jc w:val="center"/>
        </w:trPr>
        <w:tc>
          <w:tcPr>
            <w:tcW w:w="1911" w:type="dxa"/>
          </w:tcPr>
          <w:p w14:paraId="65A1CAF0" w14:textId="77777777" w:rsidR="002C5A09" w:rsidRDefault="002C5A09" w:rsidP="00965A46">
            <w:pPr>
              <w:pStyle w:val="squish"/>
            </w:pPr>
            <w:r>
              <w:t>Passenger Front</w:t>
            </w:r>
          </w:p>
        </w:tc>
        <w:tc>
          <w:tcPr>
            <w:tcW w:w="2280" w:type="dxa"/>
          </w:tcPr>
          <w:p w14:paraId="0AF355CC" w14:textId="77777777" w:rsidR="002C5A09" w:rsidRDefault="002C5A09" w:rsidP="00965A46">
            <w:pPr>
              <w:pStyle w:val="squish"/>
            </w:pPr>
            <w:r>
              <w:t>6960 lb.</w:t>
            </w:r>
          </w:p>
        </w:tc>
      </w:tr>
      <w:tr w:rsidR="002C5A09" w14:paraId="7A4F23A0" w14:textId="77777777" w:rsidTr="007424FF">
        <w:trPr>
          <w:jc w:val="center"/>
        </w:trPr>
        <w:tc>
          <w:tcPr>
            <w:tcW w:w="1911" w:type="dxa"/>
          </w:tcPr>
          <w:p w14:paraId="104CB5A4" w14:textId="77777777" w:rsidR="002C5A09" w:rsidRDefault="002C5A09" w:rsidP="00965A46">
            <w:pPr>
              <w:pStyle w:val="squish"/>
            </w:pPr>
            <w:r>
              <w:t>Passenger Middle</w:t>
            </w:r>
          </w:p>
        </w:tc>
        <w:tc>
          <w:tcPr>
            <w:tcW w:w="2280" w:type="dxa"/>
          </w:tcPr>
          <w:p w14:paraId="69E110D1" w14:textId="77777777" w:rsidR="002C5A09" w:rsidRDefault="002C5A09" w:rsidP="00965A46">
            <w:pPr>
              <w:pStyle w:val="squish"/>
            </w:pPr>
            <w:r>
              <w:t>11680 lb.</w:t>
            </w:r>
          </w:p>
        </w:tc>
      </w:tr>
      <w:tr w:rsidR="002C5A09" w14:paraId="7B91B20A" w14:textId="77777777" w:rsidTr="007424FF">
        <w:trPr>
          <w:jc w:val="center"/>
        </w:trPr>
        <w:tc>
          <w:tcPr>
            <w:tcW w:w="1911" w:type="dxa"/>
          </w:tcPr>
          <w:p w14:paraId="49169B13" w14:textId="77777777" w:rsidR="002C5A09" w:rsidRDefault="002C5A09" w:rsidP="00965A46">
            <w:pPr>
              <w:pStyle w:val="squish"/>
            </w:pPr>
            <w:r>
              <w:t>Passenger Rear</w:t>
            </w:r>
          </w:p>
        </w:tc>
        <w:tc>
          <w:tcPr>
            <w:tcW w:w="2280" w:type="dxa"/>
          </w:tcPr>
          <w:p w14:paraId="0347FBC0" w14:textId="77777777" w:rsidR="002C5A09" w:rsidRDefault="002C5A09" w:rsidP="00965A46">
            <w:pPr>
              <w:pStyle w:val="squish"/>
            </w:pPr>
            <w:r>
              <w:t>12000 lb.</w:t>
            </w:r>
          </w:p>
        </w:tc>
      </w:tr>
      <w:tr w:rsidR="002C5A09" w14:paraId="1EC05798" w14:textId="77777777" w:rsidTr="007424FF">
        <w:trPr>
          <w:jc w:val="center"/>
        </w:trPr>
        <w:tc>
          <w:tcPr>
            <w:tcW w:w="1911" w:type="dxa"/>
          </w:tcPr>
          <w:p w14:paraId="1F6819CE" w14:textId="77777777" w:rsidR="002C5A09" w:rsidRDefault="002C5A09" w:rsidP="00965A46">
            <w:pPr>
              <w:pStyle w:val="squish"/>
            </w:pPr>
            <w:r>
              <w:t>Driver Front</w:t>
            </w:r>
          </w:p>
        </w:tc>
        <w:tc>
          <w:tcPr>
            <w:tcW w:w="2280" w:type="dxa"/>
          </w:tcPr>
          <w:p w14:paraId="77B2BB17" w14:textId="77777777" w:rsidR="002C5A09" w:rsidRDefault="002C5A09" w:rsidP="00965A46">
            <w:pPr>
              <w:pStyle w:val="squish"/>
            </w:pPr>
            <w:r>
              <w:t>6500 lb.</w:t>
            </w:r>
          </w:p>
        </w:tc>
      </w:tr>
      <w:tr w:rsidR="002C5A09" w14:paraId="7EEB0434" w14:textId="77777777" w:rsidTr="007424FF">
        <w:trPr>
          <w:jc w:val="center"/>
        </w:trPr>
        <w:tc>
          <w:tcPr>
            <w:tcW w:w="1911" w:type="dxa"/>
          </w:tcPr>
          <w:p w14:paraId="53ED2DF8" w14:textId="77777777" w:rsidR="002C5A09" w:rsidRDefault="002C5A09" w:rsidP="00965A46">
            <w:pPr>
              <w:pStyle w:val="squish"/>
            </w:pPr>
            <w:r>
              <w:t>Driver Middle</w:t>
            </w:r>
          </w:p>
        </w:tc>
        <w:tc>
          <w:tcPr>
            <w:tcW w:w="2280" w:type="dxa"/>
          </w:tcPr>
          <w:p w14:paraId="4D09756F" w14:textId="77777777" w:rsidR="002C5A09" w:rsidRDefault="002C5A09" w:rsidP="00965A46">
            <w:pPr>
              <w:pStyle w:val="squish"/>
            </w:pPr>
            <w:r>
              <w:t>12180 lb.</w:t>
            </w:r>
          </w:p>
        </w:tc>
      </w:tr>
      <w:tr w:rsidR="002C5A09" w14:paraId="3E30707B" w14:textId="77777777" w:rsidTr="007424FF">
        <w:trPr>
          <w:jc w:val="center"/>
        </w:trPr>
        <w:tc>
          <w:tcPr>
            <w:tcW w:w="1911" w:type="dxa"/>
          </w:tcPr>
          <w:p w14:paraId="190D39C7" w14:textId="77777777" w:rsidR="002C5A09" w:rsidRDefault="002C5A09" w:rsidP="00965A46">
            <w:pPr>
              <w:pStyle w:val="squish"/>
            </w:pPr>
            <w:r>
              <w:t>Driver Rear</w:t>
            </w:r>
          </w:p>
        </w:tc>
        <w:tc>
          <w:tcPr>
            <w:tcW w:w="2280" w:type="dxa"/>
          </w:tcPr>
          <w:p w14:paraId="2B6E3693" w14:textId="77777777" w:rsidR="002C5A09" w:rsidRDefault="002C5A09" w:rsidP="00965A46">
            <w:pPr>
              <w:pStyle w:val="squish"/>
            </w:pPr>
            <w:r>
              <w:t>12080 lb.</w:t>
            </w:r>
          </w:p>
        </w:tc>
      </w:tr>
    </w:tbl>
    <w:p w14:paraId="6357F8AC" w14:textId="77777777" w:rsidR="002C5A09" w:rsidRDefault="002C5A09" w:rsidP="007D3582">
      <w:pPr>
        <w:keepNext/>
      </w:pPr>
      <w:r w:rsidRPr="00A16EAD">
        <w:rPr>
          <w:noProof/>
        </w:rPr>
        <w:drawing>
          <wp:inline distT="0" distB="0" distL="0" distR="0" wp14:anchorId="40379B73" wp14:editId="30536D02">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40EBBE18" w14:textId="77777777" w:rsidR="002C5A09" w:rsidRDefault="002C5A09" w:rsidP="007D3582">
      <w:pPr>
        <w:pStyle w:val="Caption"/>
      </w:pPr>
      <w:bookmarkStart w:id="196" w:name="_Toc5375494"/>
      <w:bookmarkStart w:id="197" w:name="_Toc58685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196"/>
      <w:bookmarkEnd w:id="197"/>
    </w:p>
    <w:p w14:paraId="2EE86FDE" w14:textId="77777777" w:rsidR="002C5A09" w:rsidRDefault="002C5A09"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261866A0" w14:textId="77777777" w:rsidR="002C5A09" w:rsidRDefault="002C5A09" w:rsidP="005A4CCB"/>
    <w:p w14:paraId="1125CCD6" w14:textId="77777777" w:rsidR="002C5A09" w:rsidRDefault="002C5A09" w:rsidP="005A4CCB"/>
    <w:p w14:paraId="722FF6DF" w14:textId="77777777" w:rsidR="002C5A09" w:rsidRDefault="002C5A09" w:rsidP="007D3582">
      <w:pPr>
        <w:pStyle w:val="Caption"/>
        <w:keepNext/>
      </w:pPr>
      <w:bookmarkStart w:id="198" w:name="_Toc5375378"/>
      <w:bookmarkStart w:id="199" w:name="_Toc586839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198"/>
      <w:bookmarkEnd w:id="199"/>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2C5A09" w14:paraId="3132FE60" w14:textId="77777777" w:rsidTr="00B340CF">
        <w:trPr>
          <w:jc w:val="center"/>
        </w:trPr>
        <w:tc>
          <w:tcPr>
            <w:tcW w:w="648" w:type="dxa"/>
            <w:vAlign w:val="center"/>
          </w:tcPr>
          <w:p w14:paraId="351EADA4" w14:textId="77777777" w:rsidR="002C5A09" w:rsidRDefault="002C5A09" w:rsidP="005A4CCB">
            <w:pPr>
              <w:pStyle w:val="squish"/>
              <w:jc w:val="center"/>
            </w:pPr>
            <w:r>
              <w:t>Run #</w:t>
            </w:r>
          </w:p>
        </w:tc>
        <w:tc>
          <w:tcPr>
            <w:tcW w:w="561" w:type="dxa"/>
            <w:vAlign w:val="center"/>
          </w:tcPr>
          <w:p w14:paraId="74F84451" w14:textId="77777777" w:rsidR="002C5A09" w:rsidRDefault="002C5A09" w:rsidP="005A4CCB">
            <w:pPr>
              <w:pStyle w:val="squish"/>
              <w:jc w:val="center"/>
            </w:pPr>
            <w:r>
              <w:t>Lane</w:t>
            </w:r>
          </w:p>
        </w:tc>
        <w:tc>
          <w:tcPr>
            <w:tcW w:w="1223" w:type="dxa"/>
            <w:vAlign w:val="center"/>
          </w:tcPr>
          <w:p w14:paraId="7361CC29" w14:textId="77777777" w:rsidR="002C5A09" w:rsidRDefault="002C5A09" w:rsidP="005A4CCB">
            <w:pPr>
              <w:pStyle w:val="squish"/>
              <w:jc w:val="center"/>
            </w:pPr>
            <w:r>
              <w:t>Direction of Travel</w:t>
            </w:r>
          </w:p>
        </w:tc>
        <w:tc>
          <w:tcPr>
            <w:tcW w:w="1440" w:type="dxa"/>
            <w:vAlign w:val="center"/>
          </w:tcPr>
          <w:p w14:paraId="09E2411A" w14:textId="77777777" w:rsidR="002C5A09" w:rsidRDefault="002C5A09" w:rsidP="005A4CCB">
            <w:pPr>
              <w:pStyle w:val="squish"/>
              <w:jc w:val="center"/>
            </w:pPr>
            <w:r>
              <w:t>Average Speed (mph)</w:t>
            </w:r>
          </w:p>
        </w:tc>
        <w:tc>
          <w:tcPr>
            <w:tcW w:w="2774" w:type="dxa"/>
            <w:vAlign w:val="center"/>
          </w:tcPr>
          <w:p w14:paraId="47E82DD4" w14:textId="77777777" w:rsidR="002C5A09" w:rsidRDefault="002C5A09" w:rsidP="005A4CCB">
            <w:pPr>
              <w:pStyle w:val="squish"/>
              <w:jc w:val="center"/>
            </w:pPr>
            <w:r>
              <w:t>Traffic Conditions</w:t>
            </w:r>
          </w:p>
        </w:tc>
      </w:tr>
      <w:tr w:rsidR="002C5A09" w14:paraId="00037A26" w14:textId="77777777" w:rsidTr="00B340CF">
        <w:trPr>
          <w:jc w:val="center"/>
        </w:trPr>
        <w:tc>
          <w:tcPr>
            <w:tcW w:w="648" w:type="dxa"/>
          </w:tcPr>
          <w:p w14:paraId="0C5572FC" w14:textId="77777777" w:rsidR="002C5A09" w:rsidRDefault="002C5A09" w:rsidP="005A4CCB">
            <w:pPr>
              <w:pStyle w:val="squish"/>
              <w:jc w:val="center"/>
            </w:pPr>
            <w:r>
              <w:t>1</w:t>
            </w:r>
          </w:p>
        </w:tc>
        <w:tc>
          <w:tcPr>
            <w:tcW w:w="561" w:type="dxa"/>
          </w:tcPr>
          <w:p w14:paraId="4528D350" w14:textId="77777777" w:rsidR="002C5A09" w:rsidRDefault="002C5A09" w:rsidP="005A4CCB">
            <w:pPr>
              <w:pStyle w:val="squish"/>
              <w:jc w:val="center"/>
            </w:pPr>
            <w:r>
              <w:t>L</w:t>
            </w:r>
          </w:p>
        </w:tc>
        <w:tc>
          <w:tcPr>
            <w:tcW w:w="1223" w:type="dxa"/>
          </w:tcPr>
          <w:p w14:paraId="4A3F6C85" w14:textId="77777777" w:rsidR="002C5A09" w:rsidRDefault="002C5A09" w:rsidP="005A4CCB">
            <w:pPr>
              <w:pStyle w:val="squish"/>
              <w:jc w:val="center"/>
            </w:pPr>
            <w:r>
              <w:t>WB</w:t>
            </w:r>
          </w:p>
        </w:tc>
        <w:tc>
          <w:tcPr>
            <w:tcW w:w="1440" w:type="dxa"/>
          </w:tcPr>
          <w:p w14:paraId="7E32F697" w14:textId="77777777" w:rsidR="002C5A09" w:rsidRDefault="002C5A09" w:rsidP="005A4CCB">
            <w:pPr>
              <w:pStyle w:val="squish"/>
              <w:jc w:val="center"/>
            </w:pPr>
            <w:r>
              <w:t>60 – 30</w:t>
            </w:r>
          </w:p>
        </w:tc>
        <w:tc>
          <w:tcPr>
            <w:tcW w:w="2774" w:type="dxa"/>
          </w:tcPr>
          <w:p w14:paraId="042AFB9D" w14:textId="77777777" w:rsidR="002C5A09" w:rsidRDefault="002C5A09" w:rsidP="005A4CCB">
            <w:pPr>
              <w:pStyle w:val="squish"/>
            </w:pPr>
            <w:r>
              <w:t>Stopped near end of bridge</w:t>
            </w:r>
          </w:p>
        </w:tc>
      </w:tr>
      <w:tr w:rsidR="002C5A09" w14:paraId="3A936AC2" w14:textId="77777777" w:rsidTr="00B340CF">
        <w:trPr>
          <w:jc w:val="center"/>
        </w:trPr>
        <w:tc>
          <w:tcPr>
            <w:tcW w:w="648" w:type="dxa"/>
          </w:tcPr>
          <w:p w14:paraId="2071BB8E" w14:textId="77777777" w:rsidR="002C5A09" w:rsidRDefault="002C5A09" w:rsidP="005A4CCB">
            <w:pPr>
              <w:pStyle w:val="squish"/>
              <w:jc w:val="center"/>
            </w:pPr>
            <w:r>
              <w:t>2</w:t>
            </w:r>
          </w:p>
        </w:tc>
        <w:tc>
          <w:tcPr>
            <w:tcW w:w="561" w:type="dxa"/>
          </w:tcPr>
          <w:p w14:paraId="4634EF75" w14:textId="77777777" w:rsidR="002C5A09" w:rsidRDefault="002C5A09" w:rsidP="005A4CCB">
            <w:pPr>
              <w:pStyle w:val="squish"/>
              <w:jc w:val="center"/>
            </w:pPr>
            <w:r>
              <w:t>R</w:t>
            </w:r>
          </w:p>
        </w:tc>
        <w:tc>
          <w:tcPr>
            <w:tcW w:w="1223" w:type="dxa"/>
          </w:tcPr>
          <w:p w14:paraId="77D33DFE" w14:textId="77777777" w:rsidR="002C5A09" w:rsidRDefault="002C5A09" w:rsidP="005A4CCB">
            <w:pPr>
              <w:pStyle w:val="squish"/>
              <w:jc w:val="center"/>
            </w:pPr>
            <w:r>
              <w:t>EB</w:t>
            </w:r>
          </w:p>
        </w:tc>
        <w:tc>
          <w:tcPr>
            <w:tcW w:w="1440" w:type="dxa"/>
          </w:tcPr>
          <w:p w14:paraId="7DFE43BD" w14:textId="77777777" w:rsidR="002C5A09" w:rsidRDefault="002C5A09" w:rsidP="005A4CCB">
            <w:pPr>
              <w:pStyle w:val="squish"/>
              <w:jc w:val="center"/>
            </w:pPr>
            <w:r>
              <w:t>35</w:t>
            </w:r>
          </w:p>
        </w:tc>
        <w:tc>
          <w:tcPr>
            <w:tcW w:w="2774" w:type="dxa"/>
          </w:tcPr>
          <w:p w14:paraId="1E799D47" w14:textId="77777777" w:rsidR="002C5A09" w:rsidRDefault="002C5A09" w:rsidP="005A4CCB">
            <w:pPr>
              <w:pStyle w:val="squish"/>
            </w:pPr>
            <w:r>
              <w:t>Light</w:t>
            </w:r>
          </w:p>
        </w:tc>
      </w:tr>
      <w:tr w:rsidR="002C5A09" w14:paraId="71A1A01B" w14:textId="77777777" w:rsidTr="00B340CF">
        <w:trPr>
          <w:jc w:val="center"/>
        </w:trPr>
        <w:tc>
          <w:tcPr>
            <w:tcW w:w="648" w:type="dxa"/>
          </w:tcPr>
          <w:p w14:paraId="447376A2" w14:textId="77777777" w:rsidR="002C5A09" w:rsidRDefault="002C5A09" w:rsidP="005A4CCB">
            <w:pPr>
              <w:pStyle w:val="squish"/>
              <w:jc w:val="center"/>
            </w:pPr>
            <w:r>
              <w:t>3</w:t>
            </w:r>
          </w:p>
        </w:tc>
        <w:tc>
          <w:tcPr>
            <w:tcW w:w="561" w:type="dxa"/>
          </w:tcPr>
          <w:p w14:paraId="1C9AFCBF" w14:textId="77777777" w:rsidR="002C5A09" w:rsidRDefault="002C5A09" w:rsidP="005A4CCB">
            <w:pPr>
              <w:pStyle w:val="squish"/>
              <w:jc w:val="center"/>
            </w:pPr>
            <w:r>
              <w:t>R</w:t>
            </w:r>
          </w:p>
        </w:tc>
        <w:tc>
          <w:tcPr>
            <w:tcW w:w="1223" w:type="dxa"/>
          </w:tcPr>
          <w:p w14:paraId="00DEE157" w14:textId="77777777" w:rsidR="002C5A09" w:rsidRDefault="002C5A09" w:rsidP="005A4CCB">
            <w:pPr>
              <w:pStyle w:val="squish"/>
              <w:jc w:val="center"/>
            </w:pPr>
            <w:r>
              <w:t>WB</w:t>
            </w:r>
          </w:p>
        </w:tc>
        <w:tc>
          <w:tcPr>
            <w:tcW w:w="1440" w:type="dxa"/>
          </w:tcPr>
          <w:p w14:paraId="017771B2" w14:textId="77777777" w:rsidR="002C5A09" w:rsidRDefault="002C5A09" w:rsidP="005A4CCB">
            <w:pPr>
              <w:pStyle w:val="squish"/>
              <w:jc w:val="center"/>
            </w:pPr>
            <w:r>
              <w:t>42</w:t>
            </w:r>
          </w:p>
        </w:tc>
        <w:tc>
          <w:tcPr>
            <w:tcW w:w="2774" w:type="dxa"/>
          </w:tcPr>
          <w:p w14:paraId="5E5157C9" w14:textId="77777777" w:rsidR="002C5A09" w:rsidRDefault="002C5A09" w:rsidP="005A4CCB">
            <w:pPr>
              <w:pStyle w:val="squish"/>
            </w:pPr>
            <w:r>
              <w:t>Moderate</w:t>
            </w:r>
          </w:p>
        </w:tc>
      </w:tr>
      <w:tr w:rsidR="002C5A09" w14:paraId="21FBAE88" w14:textId="77777777" w:rsidTr="00B340CF">
        <w:trPr>
          <w:jc w:val="center"/>
        </w:trPr>
        <w:tc>
          <w:tcPr>
            <w:tcW w:w="648" w:type="dxa"/>
          </w:tcPr>
          <w:p w14:paraId="6088147B" w14:textId="77777777" w:rsidR="002C5A09" w:rsidRDefault="002C5A09" w:rsidP="005A4CCB">
            <w:pPr>
              <w:pStyle w:val="squish"/>
              <w:jc w:val="center"/>
            </w:pPr>
            <w:r>
              <w:t>4</w:t>
            </w:r>
          </w:p>
        </w:tc>
        <w:tc>
          <w:tcPr>
            <w:tcW w:w="561" w:type="dxa"/>
          </w:tcPr>
          <w:p w14:paraId="5F86A971" w14:textId="77777777" w:rsidR="002C5A09" w:rsidRDefault="002C5A09" w:rsidP="005A4CCB">
            <w:pPr>
              <w:pStyle w:val="squish"/>
              <w:jc w:val="center"/>
            </w:pPr>
            <w:r>
              <w:t>R</w:t>
            </w:r>
          </w:p>
        </w:tc>
        <w:tc>
          <w:tcPr>
            <w:tcW w:w="1223" w:type="dxa"/>
          </w:tcPr>
          <w:p w14:paraId="4C1F506E" w14:textId="77777777" w:rsidR="002C5A09" w:rsidRDefault="002C5A09" w:rsidP="005A4CCB">
            <w:pPr>
              <w:pStyle w:val="squish"/>
              <w:jc w:val="center"/>
            </w:pPr>
            <w:r>
              <w:t>EB</w:t>
            </w:r>
          </w:p>
        </w:tc>
        <w:tc>
          <w:tcPr>
            <w:tcW w:w="1440" w:type="dxa"/>
          </w:tcPr>
          <w:p w14:paraId="685D79E1" w14:textId="77777777" w:rsidR="002C5A09" w:rsidRDefault="002C5A09" w:rsidP="005A4CCB">
            <w:pPr>
              <w:pStyle w:val="squish"/>
              <w:jc w:val="center"/>
            </w:pPr>
            <w:r>
              <w:t>25</w:t>
            </w:r>
          </w:p>
        </w:tc>
        <w:tc>
          <w:tcPr>
            <w:tcW w:w="2774" w:type="dxa"/>
          </w:tcPr>
          <w:p w14:paraId="6519987C" w14:textId="77777777" w:rsidR="002C5A09" w:rsidRDefault="002C5A09" w:rsidP="005A4CCB">
            <w:pPr>
              <w:pStyle w:val="squish"/>
            </w:pPr>
            <w:r>
              <w:t>Moderate</w:t>
            </w:r>
          </w:p>
        </w:tc>
      </w:tr>
      <w:tr w:rsidR="002C5A09" w14:paraId="1732542C" w14:textId="77777777" w:rsidTr="00B340CF">
        <w:trPr>
          <w:jc w:val="center"/>
        </w:trPr>
        <w:tc>
          <w:tcPr>
            <w:tcW w:w="648" w:type="dxa"/>
          </w:tcPr>
          <w:p w14:paraId="4F6356F2" w14:textId="77777777" w:rsidR="002C5A09" w:rsidRDefault="002C5A09" w:rsidP="005A4CCB">
            <w:pPr>
              <w:pStyle w:val="squish"/>
              <w:jc w:val="center"/>
            </w:pPr>
            <w:r>
              <w:t>5</w:t>
            </w:r>
          </w:p>
        </w:tc>
        <w:tc>
          <w:tcPr>
            <w:tcW w:w="561" w:type="dxa"/>
          </w:tcPr>
          <w:p w14:paraId="310B5CF4" w14:textId="77777777" w:rsidR="002C5A09" w:rsidRDefault="002C5A09" w:rsidP="005A4CCB">
            <w:pPr>
              <w:pStyle w:val="squish"/>
              <w:jc w:val="center"/>
            </w:pPr>
            <w:r>
              <w:t>L</w:t>
            </w:r>
          </w:p>
        </w:tc>
        <w:tc>
          <w:tcPr>
            <w:tcW w:w="1223" w:type="dxa"/>
          </w:tcPr>
          <w:p w14:paraId="1BF9CAB8" w14:textId="77777777" w:rsidR="002C5A09" w:rsidRDefault="002C5A09" w:rsidP="005A4CCB">
            <w:pPr>
              <w:pStyle w:val="squish"/>
              <w:jc w:val="center"/>
            </w:pPr>
            <w:r>
              <w:t>WB</w:t>
            </w:r>
          </w:p>
        </w:tc>
        <w:tc>
          <w:tcPr>
            <w:tcW w:w="1440" w:type="dxa"/>
          </w:tcPr>
          <w:p w14:paraId="58E2B2A9" w14:textId="77777777" w:rsidR="002C5A09" w:rsidRDefault="002C5A09" w:rsidP="005A4CCB">
            <w:pPr>
              <w:pStyle w:val="squish"/>
              <w:jc w:val="center"/>
            </w:pPr>
            <w:r>
              <w:t>40 – 0</w:t>
            </w:r>
          </w:p>
        </w:tc>
        <w:tc>
          <w:tcPr>
            <w:tcW w:w="2774" w:type="dxa"/>
          </w:tcPr>
          <w:p w14:paraId="0BECD19E" w14:textId="77777777" w:rsidR="002C5A09" w:rsidRDefault="002C5A09" w:rsidP="005A4CCB">
            <w:pPr>
              <w:pStyle w:val="squish"/>
            </w:pPr>
            <w:r>
              <w:t>Heavy with stop at end</w:t>
            </w:r>
          </w:p>
        </w:tc>
      </w:tr>
      <w:tr w:rsidR="002C5A09" w14:paraId="0F46F95F" w14:textId="77777777" w:rsidTr="00B340CF">
        <w:trPr>
          <w:jc w:val="center"/>
        </w:trPr>
        <w:tc>
          <w:tcPr>
            <w:tcW w:w="648" w:type="dxa"/>
          </w:tcPr>
          <w:p w14:paraId="00D3D130" w14:textId="77777777" w:rsidR="002C5A09" w:rsidRDefault="002C5A09" w:rsidP="005A4CCB">
            <w:pPr>
              <w:pStyle w:val="squish"/>
              <w:jc w:val="center"/>
            </w:pPr>
            <w:r>
              <w:t>6</w:t>
            </w:r>
          </w:p>
        </w:tc>
        <w:tc>
          <w:tcPr>
            <w:tcW w:w="561" w:type="dxa"/>
          </w:tcPr>
          <w:p w14:paraId="590CD090" w14:textId="77777777" w:rsidR="002C5A09" w:rsidRDefault="002C5A09" w:rsidP="005A4CCB">
            <w:pPr>
              <w:pStyle w:val="squish"/>
              <w:jc w:val="center"/>
            </w:pPr>
            <w:r>
              <w:t>L</w:t>
            </w:r>
          </w:p>
        </w:tc>
        <w:tc>
          <w:tcPr>
            <w:tcW w:w="1223" w:type="dxa"/>
          </w:tcPr>
          <w:p w14:paraId="5BAA1202" w14:textId="77777777" w:rsidR="002C5A09" w:rsidRDefault="002C5A09" w:rsidP="005A4CCB">
            <w:pPr>
              <w:pStyle w:val="squish"/>
              <w:jc w:val="center"/>
            </w:pPr>
            <w:r>
              <w:t>EB</w:t>
            </w:r>
          </w:p>
        </w:tc>
        <w:tc>
          <w:tcPr>
            <w:tcW w:w="1440" w:type="dxa"/>
          </w:tcPr>
          <w:p w14:paraId="2681B909" w14:textId="77777777" w:rsidR="002C5A09" w:rsidRDefault="002C5A09" w:rsidP="005A4CCB">
            <w:pPr>
              <w:pStyle w:val="squish"/>
              <w:jc w:val="center"/>
            </w:pPr>
            <w:r>
              <w:t>40</w:t>
            </w:r>
          </w:p>
        </w:tc>
        <w:tc>
          <w:tcPr>
            <w:tcW w:w="2774" w:type="dxa"/>
          </w:tcPr>
          <w:p w14:paraId="59A44DBC" w14:textId="77777777" w:rsidR="002C5A09" w:rsidRDefault="002C5A09" w:rsidP="005A4CCB">
            <w:pPr>
              <w:pStyle w:val="squish"/>
            </w:pPr>
            <w:r>
              <w:t>Light</w:t>
            </w:r>
          </w:p>
        </w:tc>
      </w:tr>
      <w:tr w:rsidR="002C5A09" w14:paraId="44FF96C5" w14:textId="77777777" w:rsidTr="00B340CF">
        <w:trPr>
          <w:jc w:val="center"/>
        </w:trPr>
        <w:tc>
          <w:tcPr>
            <w:tcW w:w="648" w:type="dxa"/>
          </w:tcPr>
          <w:p w14:paraId="30D95D59" w14:textId="77777777" w:rsidR="002C5A09" w:rsidRDefault="002C5A09" w:rsidP="005A4CCB">
            <w:pPr>
              <w:pStyle w:val="squish"/>
              <w:jc w:val="center"/>
            </w:pPr>
            <w:r>
              <w:t>7</w:t>
            </w:r>
          </w:p>
        </w:tc>
        <w:tc>
          <w:tcPr>
            <w:tcW w:w="561" w:type="dxa"/>
          </w:tcPr>
          <w:p w14:paraId="1DDEDCC7" w14:textId="77777777" w:rsidR="002C5A09" w:rsidRDefault="002C5A09" w:rsidP="005A4CCB">
            <w:pPr>
              <w:pStyle w:val="squish"/>
              <w:jc w:val="center"/>
            </w:pPr>
            <w:r>
              <w:t>L</w:t>
            </w:r>
          </w:p>
        </w:tc>
        <w:tc>
          <w:tcPr>
            <w:tcW w:w="1223" w:type="dxa"/>
          </w:tcPr>
          <w:p w14:paraId="09C86FAD" w14:textId="77777777" w:rsidR="002C5A09" w:rsidRDefault="002C5A09" w:rsidP="005A4CCB">
            <w:pPr>
              <w:pStyle w:val="squish"/>
              <w:jc w:val="center"/>
            </w:pPr>
            <w:r>
              <w:t>WB</w:t>
            </w:r>
          </w:p>
        </w:tc>
        <w:tc>
          <w:tcPr>
            <w:tcW w:w="1440" w:type="dxa"/>
          </w:tcPr>
          <w:p w14:paraId="6970E7DB" w14:textId="77777777" w:rsidR="002C5A09" w:rsidRDefault="002C5A09" w:rsidP="005A4CCB">
            <w:pPr>
              <w:pStyle w:val="squish"/>
              <w:jc w:val="center"/>
            </w:pPr>
            <w:r>
              <w:t>15</w:t>
            </w:r>
          </w:p>
        </w:tc>
        <w:tc>
          <w:tcPr>
            <w:tcW w:w="2774" w:type="dxa"/>
          </w:tcPr>
          <w:p w14:paraId="2B7BBC9D" w14:textId="77777777" w:rsidR="002C5A09" w:rsidRDefault="002C5A09" w:rsidP="005A4CCB">
            <w:pPr>
              <w:pStyle w:val="squish"/>
            </w:pPr>
            <w:r>
              <w:t>Heavy</w:t>
            </w:r>
          </w:p>
        </w:tc>
      </w:tr>
      <w:tr w:rsidR="002C5A09" w14:paraId="20B77C8F" w14:textId="77777777" w:rsidTr="00B340CF">
        <w:trPr>
          <w:jc w:val="center"/>
        </w:trPr>
        <w:tc>
          <w:tcPr>
            <w:tcW w:w="648" w:type="dxa"/>
          </w:tcPr>
          <w:p w14:paraId="1C47E533" w14:textId="77777777" w:rsidR="002C5A09" w:rsidRDefault="002C5A09" w:rsidP="005A4CCB">
            <w:pPr>
              <w:pStyle w:val="squish"/>
              <w:jc w:val="center"/>
            </w:pPr>
            <w:r>
              <w:t>8</w:t>
            </w:r>
          </w:p>
        </w:tc>
        <w:tc>
          <w:tcPr>
            <w:tcW w:w="561" w:type="dxa"/>
          </w:tcPr>
          <w:p w14:paraId="0D30A302" w14:textId="77777777" w:rsidR="002C5A09" w:rsidRDefault="002C5A09" w:rsidP="005A4CCB">
            <w:pPr>
              <w:pStyle w:val="squish"/>
              <w:jc w:val="center"/>
            </w:pPr>
            <w:r>
              <w:t>L</w:t>
            </w:r>
          </w:p>
        </w:tc>
        <w:tc>
          <w:tcPr>
            <w:tcW w:w="1223" w:type="dxa"/>
          </w:tcPr>
          <w:p w14:paraId="1DEA3029" w14:textId="77777777" w:rsidR="002C5A09" w:rsidRDefault="002C5A09" w:rsidP="005A4CCB">
            <w:pPr>
              <w:pStyle w:val="squish"/>
              <w:jc w:val="center"/>
            </w:pPr>
            <w:r>
              <w:t>EB</w:t>
            </w:r>
          </w:p>
        </w:tc>
        <w:tc>
          <w:tcPr>
            <w:tcW w:w="1440" w:type="dxa"/>
          </w:tcPr>
          <w:p w14:paraId="3C4663B8" w14:textId="77777777" w:rsidR="002C5A09" w:rsidRDefault="002C5A09" w:rsidP="005A4CCB">
            <w:pPr>
              <w:pStyle w:val="squish"/>
              <w:jc w:val="center"/>
            </w:pPr>
            <w:r>
              <w:t>47</w:t>
            </w:r>
          </w:p>
        </w:tc>
        <w:tc>
          <w:tcPr>
            <w:tcW w:w="2774" w:type="dxa"/>
          </w:tcPr>
          <w:p w14:paraId="736C66FA" w14:textId="77777777" w:rsidR="002C5A09" w:rsidRDefault="002C5A09" w:rsidP="005A4CCB">
            <w:pPr>
              <w:pStyle w:val="squish"/>
            </w:pPr>
            <w:r>
              <w:t>Light</w:t>
            </w:r>
          </w:p>
        </w:tc>
      </w:tr>
      <w:tr w:rsidR="002C5A09" w14:paraId="1A959A45" w14:textId="77777777" w:rsidTr="00B340CF">
        <w:trPr>
          <w:jc w:val="center"/>
        </w:trPr>
        <w:tc>
          <w:tcPr>
            <w:tcW w:w="648" w:type="dxa"/>
          </w:tcPr>
          <w:p w14:paraId="3A32379E" w14:textId="77777777" w:rsidR="002C5A09" w:rsidRDefault="002C5A09" w:rsidP="005A4CCB">
            <w:pPr>
              <w:pStyle w:val="squish"/>
              <w:jc w:val="center"/>
            </w:pPr>
            <w:r>
              <w:t>9</w:t>
            </w:r>
          </w:p>
        </w:tc>
        <w:tc>
          <w:tcPr>
            <w:tcW w:w="561" w:type="dxa"/>
          </w:tcPr>
          <w:p w14:paraId="338C6EAF" w14:textId="77777777" w:rsidR="002C5A09" w:rsidRDefault="002C5A09" w:rsidP="005A4CCB">
            <w:pPr>
              <w:pStyle w:val="squish"/>
              <w:jc w:val="center"/>
            </w:pPr>
            <w:r>
              <w:t>L</w:t>
            </w:r>
          </w:p>
        </w:tc>
        <w:tc>
          <w:tcPr>
            <w:tcW w:w="1223" w:type="dxa"/>
          </w:tcPr>
          <w:p w14:paraId="2D7EF196" w14:textId="77777777" w:rsidR="002C5A09" w:rsidRDefault="002C5A09" w:rsidP="005A4CCB">
            <w:pPr>
              <w:pStyle w:val="squish"/>
              <w:jc w:val="center"/>
            </w:pPr>
            <w:r>
              <w:t>WB</w:t>
            </w:r>
          </w:p>
        </w:tc>
        <w:tc>
          <w:tcPr>
            <w:tcW w:w="1440" w:type="dxa"/>
          </w:tcPr>
          <w:p w14:paraId="7A06E24D" w14:textId="77777777" w:rsidR="002C5A09" w:rsidRDefault="002C5A09" w:rsidP="005A4CCB">
            <w:pPr>
              <w:pStyle w:val="squish"/>
              <w:jc w:val="center"/>
            </w:pPr>
            <w:r>
              <w:t>58</w:t>
            </w:r>
          </w:p>
        </w:tc>
        <w:tc>
          <w:tcPr>
            <w:tcW w:w="2774" w:type="dxa"/>
          </w:tcPr>
          <w:p w14:paraId="7524A9DE" w14:textId="77777777" w:rsidR="002C5A09" w:rsidRDefault="002C5A09" w:rsidP="005A4CCB">
            <w:pPr>
              <w:pStyle w:val="squish"/>
            </w:pPr>
            <w:r>
              <w:t>Light</w:t>
            </w:r>
          </w:p>
        </w:tc>
      </w:tr>
      <w:tr w:rsidR="002C5A09" w14:paraId="22D681B9" w14:textId="77777777" w:rsidTr="00B340CF">
        <w:trPr>
          <w:jc w:val="center"/>
        </w:trPr>
        <w:tc>
          <w:tcPr>
            <w:tcW w:w="648" w:type="dxa"/>
          </w:tcPr>
          <w:p w14:paraId="784BFCD7" w14:textId="77777777" w:rsidR="002C5A09" w:rsidRDefault="002C5A09" w:rsidP="005A4CCB">
            <w:pPr>
              <w:pStyle w:val="squish"/>
              <w:jc w:val="center"/>
            </w:pPr>
            <w:r>
              <w:t>10</w:t>
            </w:r>
          </w:p>
        </w:tc>
        <w:tc>
          <w:tcPr>
            <w:tcW w:w="561" w:type="dxa"/>
          </w:tcPr>
          <w:p w14:paraId="162FB1A7" w14:textId="77777777" w:rsidR="002C5A09" w:rsidRDefault="002C5A09" w:rsidP="005A4CCB">
            <w:pPr>
              <w:pStyle w:val="squish"/>
              <w:jc w:val="center"/>
            </w:pPr>
            <w:r>
              <w:t>R</w:t>
            </w:r>
          </w:p>
        </w:tc>
        <w:tc>
          <w:tcPr>
            <w:tcW w:w="1223" w:type="dxa"/>
          </w:tcPr>
          <w:p w14:paraId="3EBF1CB9" w14:textId="77777777" w:rsidR="002C5A09" w:rsidRDefault="002C5A09" w:rsidP="005A4CCB">
            <w:pPr>
              <w:pStyle w:val="squish"/>
              <w:jc w:val="center"/>
            </w:pPr>
            <w:r>
              <w:t>EB</w:t>
            </w:r>
          </w:p>
        </w:tc>
        <w:tc>
          <w:tcPr>
            <w:tcW w:w="1440" w:type="dxa"/>
          </w:tcPr>
          <w:p w14:paraId="44BDC2DE" w14:textId="77777777" w:rsidR="002C5A09" w:rsidRDefault="002C5A09" w:rsidP="005A4CCB">
            <w:pPr>
              <w:pStyle w:val="squish"/>
              <w:jc w:val="center"/>
            </w:pPr>
            <w:r>
              <w:t>20</w:t>
            </w:r>
          </w:p>
        </w:tc>
        <w:tc>
          <w:tcPr>
            <w:tcW w:w="2774" w:type="dxa"/>
          </w:tcPr>
          <w:p w14:paraId="3EE99A70" w14:textId="77777777" w:rsidR="002C5A09" w:rsidRDefault="002C5A09" w:rsidP="005A4CCB">
            <w:pPr>
              <w:pStyle w:val="squish"/>
            </w:pPr>
            <w:r>
              <w:t>Light</w:t>
            </w:r>
          </w:p>
        </w:tc>
      </w:tr>
      <w:tr w:rsidR="002C5A09" w14:paraId="6A863C8C" w14:textId="77777777" w:rsidTr="00B340CF">
        <w:trPr>
          <w:jc w:val="center"/>
        </w:trPr>
        <w:tc>
          <w:tcPr>
            <w:tcW w:w="648" w:type="dxa"/>
          </w:tcPr>
          <w:p w14:paraId="1A3B512E" w14:textId="77777777" w:rsidR="002C5A09" w:rsidRDefault="002C5A09" w:rsidP="005A4CCB">
            <w:pPr>
              <w:pStyle w:val="squish"/>
              <w:jc w:val="center"/>
            </w:pPr>
            <w:r>
              <w:t>11</w:t>
            </w:r>
          </w:p>
        </w:tc>
        <w:tc>
          <w:tcPr>
            <w:tcW w:w="561" w:type="dxa"/>
          </w:tcPr>
          <w:p w14:paraId="70A60350" w14:textId="77777777" w:rsidR="002C5A09" w:rsidRDefault="002C5A09" w:rsidP="005A4CCB">
            <w:pPr>
              <w:pStyle w:val="squish"/>
              <w:jc w:val="center"/>
            </w:pPr>
            <w:r>
              <w:t>R</w:t>
            </w:r>
          </w:p>
        </w:tc>
        <w:tc>
          <w:tcPr>
            <w:tcW w:w="1223" w:type="dxa"/>
          </w:tcPr>
          <w:p w14:paraId="2BD9F758" w14:textId="77777777" w:rsidR="002C5A09" w:rsidRDefault="002C5A09" w:rsidP="005A4CCB">
            <w:pPr>
              <w:pStyle w:val="squish"/>
              <w:jc w:val="center"/>
            </w:pPr>
            <w:r>
              <w:t>WB</w:t>
            </w:r>
          </w:p>
        </w:tc>
        <w:tc>
          <w:tcPr>
            <w:tcW w:w="1440" w:type="dxa"/>
          </w:tcPr>
          <w:p w14:paraId="63F2B85E" w14:textId="77777777" w:rsidR="002C5A09" w:rsidRDefault="002C5A09" w:rsidP="005A4CCB">
            <w:pPr>
              <w:pStyle w:val="squish"/>
              <w:jc w:val="center"/>
            </w:pPr>
            <w:r>
              <w:t>10</w:t>
            </w:r>
          </w:p>
        </w:tc>
        <w:tc>
          <w:tcPr>
            <w:tcW w:w="2774" w:type="dxa"/>
          </w:tcPr>
          <w:p w14:paraId="7197E056" w14:textId="77777777" w:rsidR="002C5A09" w:rsidRDefault="002C5A09" w:rsidP="005A4CCB">
            <w:pPr>
              <w:pStyle w:val="squish"/>
            </w:pPr>
            <w:r>
              <w:t>Moderate to light</w:t>
            </w:r>
          </w:p>
        </w:tc>
      </w:tr>
      <w:tr w:rsidR="002C5A09" w14:paraId="18E77314" w14:textId="77777777" w:rsidTr="00B340CF">
        <w:trPr>
          <w:jc w:val="center"/>
        </w:trPr>
        <w:tc>
          <w:tcPr>
            <w:tcW w:w="648" w:type="dxa"/>
          </w:tcPr>
          <w:p w14:paraId="3ACDCA0F" w14:textId="77777777" w:rsidR="002C5A09" w:rsidRDefault="002C5A09" w:rsidP="005A4CCB">
            <w:pPr>
              <w:pStyle w:val="squish"/>
              <w:jc w:val="center"/>
            </w:pPr>
            <w:r>
              <w:t>12</w:t>
            </w:r>
          </w:p>
        </w:tc>
        <w:tc>
          <w:tcPr>
            <w:tcW w:w="561" w:type="dxa"/>
          </w:tcPr>
          <w:p w14:paraId="03CD7D51" w14:textId="77777777" w:rsidR="002C5A09" w:rsidRDefault="002C5A09" w:rsidP="005A4CCB">
            <w:pPr>
              <w:pStyle w:val="squish"/>
              <w:jc w:val="center"/>
            </w:pPr>
            <w:r>
              <w:t>L</w:t>
            </w:r>
          </w:p>
        </w:tc>
        <w:tc>
          <w:tcPr>
            <w:tcW w:w="1223" w:type="dxa"/>
          </w:tcPr>
          <w:p w14:paraId="7D4D340F" w14:textId="77777777" w:rsidR="002C5A09" w:rsidRDefault="002C5A09" w:rsidP="005A4CCB">
            <w:pPr>
              <w:pStyle w:val="squish"/>
              <w:jc w:val="center"/>
            </w:pPr>
            <w:r>
              <w:t>EB</w:t>
            </w:r>
          </w:p>
        </w:tc>
        <w:tc>
          <w:tcPr>
            <w:tcW w:w="1440" w:type="dxa"/>
          </w:tcPr>
          <w:p w14:paraId="15D32707" w14:textId="77777777" w:rsidR="002C5A09" w:rsidRDefault="002C5A09" w:rsidP="005A4CCB">
            <w:pPr>
              <w:pStyle w:val="squish"/>
              <w:jc w:val="center"/>
            </w:pPr>
            <w:r>
              <w:t>40</w:t>
            </w:r>
          </w:p>
        </w:tc>
        <w:tc>
          <w:tcPr>
            <w:tcW w:w="2774" w:type="dxa"/>
          </w:tcPr>
          <w:p w14:paraId="608CE985" w14:textId="77777777" w:rsidR="002C5A09" w:rsidRDefault="002C5A09" w:rsidP="005A4CCB">
            <w:pPr>
              <w:pStyle w:val="squish"/>
            </w:pPr>
            <w:r>
              <w:t>Light</w:t>
            </w:r>
          </w:p>
        </w:tc>
      </w:tr>
      <w:tr w:rsidR="002C5A09" w14:paraId="72C059A8" w14:textId="77777777" w:rsidTr="00B340CF">
        <w:trPr>
          <w:jc w:val="center"/>
        </w:trPr>
        <w:tc>
          <w:tcPr>
            <w:tcW w:w="648" w:type="dxa"/>
          </w:tcPr>
          <w:p w14:paraId="02367EFE" w14:textId="77777777" w:rsidR="002C5A09" w:rsidRDefault="002C5A09" w:rsidP="005A4CCB">
            <w:pPr>
              <w:pStyle w:val="squish"/>
              <w:jc w:val="center"/>
            </w:pPr>
            <w:r>
              <w:t>13</w:t>
            </w:r>
          </w:p>
        </w:tc>
        <w:tc>
          <w:tcPr>
            <w:tcW w:w="561" w:type="dxa"/>
          </w:tcPr>
          <w:p w14:paraId="7FB276A4" w14:textId="77777777" w:rsidR="002C5A09" w:rsidRDefault="002C5A09" w:rsidP="005A4CCB">
            <w:pPr>
              <w:pStyle w:val="squish"/>
              <w:jc w:val="center"/>
            </w:pPr>
            <w:r>
              <w:t>R</w:t>
            </w:r>
          </w:p>
        </w:tc>
        <w:tc>
          <w:tcPr>
            <w:tcW w:w="1223" w:type="dxa"/>
          </w:tcPr>
          <w:p w14:paraId="7C7E5D66" w14:textId="77777777" w:rsidR="002C5A09" w:rsidRDefault="002C5A09" w:rsidP="005A4CCB">
            <w:pPr>
              <w:pStyle w:val="squish"/>
              <w:jc w:val="center"/>
            </w:pPr>
            <w:r>
              <w:t>WB</w:t>
            </w:r>
          </w:p>
        </w:tc>
        <w:tc>
          <w:tcPr>
            <w:tcW w:w="1440" w:type="dxa"/>
          </w:tcPr>
          <w:p w14:paraId="16D21183" w14:textId="77777777" w:rsidR="002C5A09" w:rsidRDefault="002C5A09" w:rsidP="005A4CCB">
            <w:pPr>
              <w:pStyle w:val="squish"/>
              <w:jc w:val="center"/>
            </w:pPr>
            <w:r>
              <w:t>35</w:t>
            </w:r>
          </w:p>
        </w:tc>
        <w:tc>
          <w:tcPr>
            <w:tcW w:w="2774" w:type="dxa"/>
          </w:tcPr>
          <w:p w14:paraId="13F68105" w14:textId="77777777" w:rsidR="002C5A09" w:rsidRDefault="002C5A09" w:rsidP="005A4CCB">
            <w:pPr>
              <w:pStyle w:val="squish"/>
            </w:pPr>
            <w:r>
              <w:t>Light</w:t>
            </w:r>
          </w:p>
        </w:tc>
      </w:tr>
      <w:tr w:rsidR="002C5A09" w14:paraId="3C917A3F" w14:textId="77777777" w:rsidTr="00B340CF">
        <w:trPr>
          <w:jc w:val="center"/>
        </w:trPr>
        <w:tc>
          <w:tcPr>
            <w:tcW w:w="648" w:type="dxa"/>
          </w:tcPr>
          <w:p w14:paraId="583C6EC0" w14:textId="77777777" w:rsidR="002C5A09" w:rsidRDefault="002C5A09" w:rsidP="005A4CCB">
            <w:pPr>
              <w:pStyle w:val="squish"/>
              <w:jc w:val="center"/>
            </w:pPr>
            <w:r>
              <w:t>14</w:t>
            </w:r>
          </w:p>
        </w:tc>
        <w:tc>
          <w:tcPr>
            <w:tcW w:w="561" w:type="dxa"/>
          </w:tcPr>
          <w:p w14:paraId="2171AB2C" w14:textId="77777777" w:rsidR="002C5A09" w:rsidRDefault="002C5A09" w:rsidP="005A4CCB">
            <w:pPr>
              <w:pStyle w:val="squish"/>
              <w:jc w:val="center"/>
            </w:pPr>
            <w:r>
              <w:t>R</w:t>
            </w:r>
          </w:p>
        </w:tc>
        <w:tc>
          <w:tcPr>
            <w:tcW w:w="1223" w:type="dxa"/>
          </w:tcPr>
          <w:p w14:paraId="20C06E49" w14:textId="77777777" w:rsidR="002C5A09" w:rsidRDefault="002C5A09" w:rsidP="005A4CCB">
            <w:pPr>
              <w:pStyle w:val="squish"/>
              <w:jc w:val="center"/>
            </w:pPr>
            <w:r>
              <w:t>EB</w:t>
            </w:r>
          </w:p>
        </w:tc>
        <w:tc>
          <w:tcPr>
            <w:tcW w:w="1440" w:type="dxa"/>
          </w:tcPr>
          <w:p w14:paraId="11539BF2" w14:textId="77777777" w:rsidR="002C5A09" w:rsidRDefault="002C5A09" w:rsidP="005A4CCB">
            <w:pPr>
              <w:pStyle w:val="squish"/>
              <w:jc w:val="center"/>
            </w:pPr>
            <w:r>
              <w:t>40</w:t>
            </w:r>
          </w:p>
        </w:tc>
        <w:tc>
          <w:tcPr>
            <w:tcW w:w="2774" w:type="dxa"/>
          </w:tcPr>
          <w:p w14:paraId="4F9259F2" w14:textId="77777777" w:rsidR="002C5A09" w:rsidRDefault="002C5A09" w:rsidP="005A4CCB">
            <w:pPr>
              <w:pStyle w:val="squish"/>
            </w:pPr>
            <w:r>
              <w:t>Light</w:t>
            </w:r>
          </w:p>
        </w:tc>
      </w:tr>
    </w:tbl>
    <w:p w14:paraId="340B9ADB" w14:textId="77777777" w:rsidR="002C5A09" w:rsidRDefault="002C5A09" w:rsidP="005A4CCB">
      <w:r>
        <w:t>The 14 runs took less than 2 hours. Accelerometers were removed from the test truck at the conclusion of testing. All sensors were removed from the structure the following day.</w:t>
      </w:r>
    </w:p>
    <w:p w14:paraId="3C40807A" w14:textId="77777777" w:rsidR="002C5A09" w:rsidRDefault="002C5A09" w:rsidP="009310B2">
      <w:pPr>
        <w:pStyle w:val="Heading4"/>
      </w:pPr>
      <w:r>
        <w:t>Profile Measurement</w:t>
      </w:r>
    </w:p>
    <w:p w14:paraId="118D95A6" w14:textId="77777777" w:rsidR="002C5A09" w:rsidRDefault="002C5A09"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7FB2C629" w14:textId="77777777" w:rsidR="002C5A09" w:rsidRDefault="002C5A09" w:rsidP="007D3582">
      <w:pPr>
        <w:pStyle w:val="Caption"/>
        <w:keepNext/>
      </w:pPr>
      <w:bookmarkStart w:id="200" w:name="_Toc5375379"/>
      <w:bookmarkStart w:id="201" w:name="_Toc586840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200"/>
      <w:bookmarkEnd w:id="201"/>
    </w:p>
    <w:tbl>
      <w:tblPr>
        <w:tblStyle w:val="TableGrid"/>
        <w:tblW w:w="0" w:type="auto"/>
        <w:jc w:val="center"/>
        <w:tblLook w:val="04A0" w:firstRow="1" w:lastRow="0" w:firstColumn="1" w:lastColumn="0" w:noHBand="0" w:noVBand="1"/>
      </w:tblPr>
      <w:tblGrid>
        <w:gridCol w:w="3093"/>
        <w:gridCol w:w="1157"/>
      </w:tblGrid>
      <w:tr w:rsidR="002C5A09" w14:paraId="4FED724A" w14:textId="77777777" w:rsidTr="009E1522">
        <w:trPr>
          <w:jc w:val="center"/>
        </w:trPr>
        <w:tc>
          <w:tcPr>
            <w:tcW w:w="3093" w:type="dxa"/>
          </w:tcPr>
          <w:p w14:paraId="08691054" w14:textId="77777777" w:rsidR="002C5A09" w:rsidRDefault="002C5A09" w:rsidP="009E1522">
            <w:pPr>
              <w:pStyle w:val="squish"/>
            </w:pPr>
            <w:r>
              <w:t>Laser Height Sensor Range</w:t>
            </w:r>
          </w:p>
        </w:tc>
        <w:tc>
          <w:tcPr>
            <w:tcW w:w="1157" w:type="dxa"/>
          </w:tcPr>
          <w:p w14:paraId="41A41CB0" w14:textId="77777777" w:rsidR="002C5A09" w:rsidRDefault="002C5A09" w:rsidP="009E1522">
            <w:pPr>
              <w:pStyle w:val="squish"/>
            </w:pPr>
            <w:r>
              <w:t>8 in</w:t>
            </w:r>
          </w:p>
        </w:tc>
      </w:tr>
      <w:tr w:rsidR="002C5A09" w14:paraId="3B210259" w14:textId="77777777" w:rsidTr="009E1522">
        <w:trPr>
          <w:jc w:val="center"/>
        </w:trPr>
        <w:tc>
          <w:tcPr>
            <w:tcW w:w="3093" w:type="dxa"/>
          </w:tcPr>
          <w:p w14:paraId="63465F5E" w14:textId="77777777" w:rsidR="002C5A09" w:rsidRDefault="002C5A09" w:rsidP="009E1522">
            <w:pPr>
              <w:pStyle w:val="squish"/>
            </w:pPr>
            <w:r>
              <w:t>Laser Height Sensor Resolution</w:t>
            </w:r>
          </w:p>
        </w:tc>
        <w:tc>
          <w:tcPr>
            <w:tcW w:w="1157" w:type="dxa"/>
          </w:tcPr>
          <w:p w14:paraId="1DC574DD" w14:textId="77777777" w:rsidR="002C5A09" w:rsidRDefault="002C5A09" w:rsidP="009E1522">
            <w:pPr>
              <w:pStyle w:val="squish"/>
            </w:pPr>
            <w:r>
              <w:t>0.002 in</w:t>
            </w:r>
          </w:p>
        </w:tc>
      </w:tr>
      <w:tr w:rsidR="002C5A09" w14:paraId="1BA0028D" w14:textId="77777777" w:rsidTr="009E1522">
        <w:trPr>
          <w:jc w:val="center"/>
        </w:trPr>
        <w:tc>
          <w:tcPr>
            <w:tcW w:w="3093" w:type="dxa"/>
          </w:tcPr>
          <w:p w14:paraId="7C63F5C8" w14:textId="77777777" w:rsidR="002C5A09" w:rsidRDefault="002C5A09" w:rsidP="009E1522">
            <w:pPr>
              <w:pStyle w:val="squish"/>
            </w:pPr>
            <w:r>
              <w:t>Elevation Sample Rate</w:t>
            </w:r>
          </w:p>
        </w:tc>
        <w:tc>
          <w:tcPr>
            <w:tcW w:w="1157" w:type="dxa"/>
          </w:tcPr>
          <w:p w14:paraId="21D8F79D" w14:textId="77777777" w:rsidR="002C5A09" w:rsidRDefault="002C5A09" w:rsidP="009E1522">
            <w:pPr>
              <w:pStyle w:val="squish"/>
            </w:pPr>
            <w:r>
              <w:t>16000 Hz</w:t>
            </w:r>
          </w:p>
        </w:tc>
      </w:tr>
      <w:tr w:rsidR="002C5A09" w14:paraId="14F2E271" w14:textId="77777777" w:rsidTr="009E1522">
        <w:trPr>
          <w:jc w:val="center"/>
        </w:trPr>
        <w:tc>
          <w:tcPr>
            <w:tcW w:w="3093" w:type="dxa"/>
          </w:tcPr>
          <w:p w14:paraId="648E9DC2" w14:textId="77777777" w:rsidR="002C5A09" w:rsidRDefault="002C5A09" w:rsidP="009E1522">
            <w:pPr>
              <w:pStyle w:val="squish"/>
            </w:pPr>
            <w:r>
              <w:t>Horizontal Location Accuracy</w:t>
            </w:r>
          </w:p>
        </w:tc>
        <w:tc>
          <w:tcPr>
            <w:tcW w:w="1157" w:type="dxa"/>
          </w:tcPr>
          <w:p w14:paraId="4E4700B4" w14:textId="77777777" w:rsidR="002C5A09" w:rsidRDefault="002C5A09" w:rsidP="009E1522">
            <w:pPr>
              <w:pStyle w:val="squish"/>
            </w:pPr>
            <w:r>
              <w:t>0.05%</w:t>
            </w:r>
          </w:p>
        </w:tc>
      </w:tr>
      <w:tr w:rsidR="002C5A09" w14:paraId="6F160CE9" w14:textId="77777777" w:rsidTr="009E1522">
        <w:trPr>
          <w:jc w:val="center"/>
        </w:trPr>
        <w:tc>
          <w:tcPr>
            <w:tcW w:w="3093" w:type="dxa"/>
          </w:tcPr>
          <w:p w14:paraId="44E5D5DA" w14:textId="77777777" w:rsidR="002C5A09" w:rsidRDefault="002C5A09" w:rsidP="009E1522">
            <w:pPr>
              <w:pStyle w:val="squish"/>
            </w:pPr>
            <w:r>
              <w:t>Horizontal Location Resolution</w:t>
            </w:r>
          </w:p>
        </w:tc>
        <w:tc>
          <w:tcPr>
            <w:tcW w:w="1157" w:type="dxa"/>
          </w:tcPr>
          <w:p w14:paraId="4049ED01" w14:textId="77777777" w:rsidR="002C5A09" w:rsidRDefault="002C5A09" w:rsidP="009E1522">
            <w:pPr>
              <w:pStyle w:val="squish"/>
            </w:pPr>
            <w:r>
              <w:t>0.15 in</w:t>
            </w:r>
          </w:p>
        </w:tc>
      </w:tr>
    </w:tbl>
    <w:p w14:paraId="3BFA46C6" w14:textId="77777777" w:rsidR="002C5A09" w:rsidRDefault="002C5A09" w:rsidP="005A4CCB">
      <w:pPr>
        <w:pStyle w:val="Heading3"/>
      </w:pPr>
      <w:r>
        <w:t>Results &amp; Interpretation</w:t>
      </w:r>
    </w:p>
    <w:p w14:paraId="0B79E4C9" w14:textId="77777777" w:rsidR="002C5A09" w:rsidRDefault="002C5A09" w:rsidP="00B24191">
      <w:pPr>
        <w:pStyle w:val="Heading4"/>
      </w:pPr>
      <w:r>
        <w:t>Vehicle Response</w:t>
      </w:r>
    </w:p>
    <w:p w14:paraId="5E4AB81A" w14:textId="77777777" w:rsidR="002C5A09" w:rsidRDefault="002C5A09"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7385A96A" w14:textId="77777777" w:rsidR="002C5A09" w:rsidRDefault="002C5A09" w:rsidP="00926E33">
      <w:pPr>
        <w:keepNext/>
        <w:jc w:val="center"/>
      </w:pPr>
      <w:r w:rsidRPr="00A713F9">
        <w:rPr>
          <w:noProof/>
        </w:rPr>
        <w:drawing>
          <wp:inline distT="0" distB="0" distL="0" distR="0" wp14:anchorId="0B89C497" wp14:editId="3F4786AF">
            <wp:extent cx="4572000" cy="227965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69C13DE4" w14:textId="77777777" w:rsidR="002C5A09" w:rsidRDefault="002C5A09" w:rsidP="00095F2D">
      <w:pPr>
        <w:pStyle w:val="Caption"/>
      </w:pPr>
      <w:bookmarkStart w:id="202" w:name="_Toc5375495"/>
      <w:bookmarkStart w:id="203" w:name="_Toc58685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2"/>
      <w:bookmarkEnd w:id="203"/>
    </w:p>
    <w:p w14:paraId="357053BB" w14:textId="77777777" w:rsidR="002C5A09" w:rsidRDefault="002C5A09"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31490919" w14:textId="77777777" w:rsidR="002C5A09" w:rsidRDefault="002C5A09" w:rsidP="00926E33">
      <w:pPr>
        <w:keepNext/>
        <w:jc w:val="center"/>
      </w:pPr>
      <w:r w:rsidRPr="001369D3">
        <w:rPr>
          <w:noProof/>
        </w:rPr>
        <w:drawing>
          <wp:inline distT="0" distB="0" distL="0" distR="0" wp14:anchorId="3606B966" wp14:editId="3B033F05">
            <wp:extent cx="4572000" cy="22796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59EEC797" w14:textId="77777777" w:rsidR="002C5A09" w:rsidRDefault="002C5A09" w:rsidP="00416504">
      <w:pPr>
        <w:pStyle w:val="Caption"/>
      </w:pPr>
      <w:bookmarkStart w:id="204" w:name="_Toc5375496"/>
      <w:bookmarkStart w:id="205" w:name="_Toc58685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04"/>
      <w:bookmarkEnd w:id="205"/>
    </w:p>
    <w:p w14:paraId="386BDEF2" w14:textId="77777777" w:rsidR="002C5A09" w:rsidRDefault="002C5A09" w:rsidP="00416504">
      <w:pPr>
        <w:keepNext/>
      </w:pPr>
      <w:r w:rsidRPr="001369D3">
        <w:rPr>
          <w:noProof/>
        </w:rPr>
        <w:drawing>
          <wp:inline distT="0" distB="0" distL="0" distR="0" wp14:anchorId="069568CE" wp14:editId="2CE24CFA">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D54C3C1" w14:textId="77777777" w:rsidR="002C5A09" w:rsidRDefault="002C5A09" w:rsidP="00416504">
      <w:pPr>
        <w:pStyle w:val="Caption"/>
      </w:pPr>
      <w:bookmarkStart w:id="206" w:name="_Ref5619266"/>
      <w:bookmarkStart w:id="207" w:name="_Toc5375497"/>
      <w:bookmarkStart w:id="208" w:name="_Toc58685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06"/>
      <w:r>
        <w:t>: PSD Estimate of Test Truck Acceleration (&lt;10 Hz)</w:t>
      </w:r>
      <w:bookmarkEnd w:id="207"/>
      <w:bookmarkEnd w:id="208"/>
    </w:p>
    <w:p w14:paraId="57E694C9" w14:textId="77777777" w:rsidR="002C5A09" w:rsidRDefault="002C5A09"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7.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43E6BC69" w14:textId="77777777" w:rsidR="002C5A09" w:rsidRDefault="002C5A09" w:rsidP="00416504">
      <w:pPr>
        <w:keepNext/>
      </w:pPr>
      <w:r w:rsidRPr="00AD70DE">
        <w:rPr>
          <w:noProof/>
        </w:rPr>
        <w:drawing>
          <wp:inline distT="0" distB="0" distL="0" distR="0" wp14:anchorId="00AFD7C2" wp14:editId="74F4E525">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05D6D660" w14:textId="77777777" w:rsidR="002C5A09" w:rsidRDefault="002C5A09" w:rsidP="00416504">
      <w:pPr>
        <w:pStyle w:val="Caption"/>
      </w:pPr>
      <w:bookmarkStart w:id="209" w:name="_Toc5375498"/>
      <w:bookmarkStart w:id="210" w:name="_Toc58685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09"/>
      <w:bookmarkEnd w:id="210"/>
    </w:p>
    <w:p w14:paraId="1DEAC644" w14:textId="77777777" w:rsidR="002C5A09" w:rsidRDefault="002C5A09" w:rsidP="00E113ED">
      <w:r>
        <w:t>The above filter was applied to the truck acceleration time history for run 6. The resulting time history is plotted below.</w:t>
      </w:r>
    </w:p>
    <w:p w14:paraId="52C4EAAE" w14:textId="77777777" w:rsidR="002C5A09" w:rsidRDefault="002C5A09" w:rsidP="00416504">
      <w:pPr>
        <w:keepNext/>
      </w:pPr>
      <w:r w:rsidRPr="004C7C6B">
        <w:rPr>
          <w:noProof/>
        </w:rPr>
        <w:drawing>
          <wp:inline distT="0" distB="0" distL="0" distR="0" wp14:anchorId="7207BB12" wp14:editId="2DA085DF">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676BF617" w14:textId="77777777" w:rsidR="002C5A09" w:rsidRDefault="002C5A09" w:rsidP="00416504">
      <w:pPr>
        <w:pStyle w:val="Caption"/>
      </w:pPr>
      <w:bookmarkStart w:id="211" w:name="_Toc5375499"/>
      <w:bookmarkStart w:id="212" w:name="_Toc58685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1"/>
      <w:bookmarkEnd w:id="212"/>
    </w:p>
    <w:p w14:paraId="33CCCB3D" w14:textId="77777777" w:rsidR="002C5A09" w:rsidRDefault="002C5A09"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529DB8CD" w14:textId="77777777" w:rsidR="002C5A09" w:rsidRDefault="002C5A09" w:rsidP="00D648D4">
      <w:pPr>
        <w:keepNext/>
        <w:jc w:val="center"/>
      </w:pPr>
      <w:r w:rsidRPr="00472365">
        <w:rPr>
          <w:noProof/>
        </w:rPr>
        <w:drawing>
          <wp:inline distT="0" distB="0" distL="0" distR="0" wp14:anchorId="023C77E2" wp14:editId="64CFD198">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07C781EB" w14:textId="77777777" w:rsidR="002C5A09" w:rsidRDefault="002C5A09" w:rsidP="00472365">
      <w:pPr>
        <w:pStyle w:val="Caption"/>
      </w:pPr>
      <w:bookmarkStart w:id="213" w:name="_Toc5375500"/>
      <w:bookmarkStart w:id="214" w:name="_Toc58685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3"/>
      <w:bookmarkEnd w:id="214"/>
    </w:p>
    <w:p w14:paraId="0BCFC800" w14:textId="77777777" w:rsidR="002C5A09" w:rsidRDefault="002C5A09" w:rsidP="00D648D4">
      <w:pPr>
        <w:keepNext/>
        <w:jc w:val="center"/>
      </w:pPr>
      <w:r w:rsidRPr="00472365">
        <w:rPr>
          <w:b/>
          <w:noProof/>
        </w:rPr>
        <w:drawing>
          <wp:inline distT="0" distB="0" distL="0" distR="0" wp14:anchorId="13A8B2C7" wp14:editId="49DF3EC1">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3D38613F" w14:textId="77777777" w:rsidR="002C5A09" w:rsidRDefault="002C5A09" w:rsidP="00472365">
      <w:pPr>
        <w:pStyle w:val="Caption"/>
        <w:rPr>
          <w:b w:val="0"/>
        </w:rPr>
      </w:pPr>
      <w:bookmarkStart w:id="215" w:name="_Toc5375501"/>
      <w:bookmarkStart w:id="216" w:name="_Toc58685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15"/>
      <w:bookmarkEnd w:id="216"/>
    </w:p>
    <w:p w14:paraId="36F77F09" w14:textId="77777777" w:rsidR="002C5A09" w:rsidRDefault="002C5A09" w:rsidP="005E0F8C">
      <w:r>
        <w:t>The RMS for the truck accelerometers off and on the bridge (Portion A and B respectively) are summarized in the following table.</w:t>
      </w:r>
    </w:p>
    <w:p w14:paraId="4FD14B3E" w14:textId="77777777" w:rsidR="002C5A09" w:rsidRDefault="002C5A09" w:rsidP="005E0F8C">
      <w:pPr>
        <w:pStyle w:val="Caption"/>
        <w:keepNext/>
      </w:pPr>
      <w:bookmarkStart w:id="217" w:name="_Toc5375380"/>
      <w:bookmarkStart w:id="218" w:name="_Toc586840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17"/>
      <w:bookmarkEnd w:id="218"/>
    </w:p>
    <w:tbl>
      <w:tblPr>
        <w:tblStyle w:val="TableGrid"/>
        <w:tblW w:w="0" w:type="auto"/>
        <w:jc w:val="center"/>
        <w:tblLook w:val="04A0" w:firstRow="1" w:lastRow="0" w:firstColumn="1" w:lastColumn="0" w:noHBand="0" w:noVBand="1"/>
      </w:tblPr>
      <w:tblGrid>
        <w:gridCol w:w="2214"/>
        <w:gridCol w:w="1860"/>
        <w:gridCol w:w="1515"/>
        <w:gridCol w:w="1284"/>
      </w:tblGrid>
      <w:tr w:rsidR="002C5A09" w14:paraId="1E81577F" w14:textId="77777777" w:rsidTr="00DF2EDD">
        <w:trPr>
          <w:jc w:val="center"/>
        </w:trPr>
        <w:tc>
          <w:tcPr>
            <w:tcW w:w="2214" w:type="dxa"/>
          </w:tcPr>
          <w:p w14:paraId="2B407499" w14:textId="77777777" w:rsidR="002C5A09" w:rsidRDefault="002C5A09" w:rsidP="00DF2EDD">
            <w:pPr>
              <w:pStyle w:val="squish"/>
            </w:pPr>
          </w:p>
        </w:tc>
        <w:tc>
          <w:tcPr>
            <w:tcW w:w="1860" w:type="dxa"/>
          </w:tcPr>
          <w:p w14:paraId="62C5DAB6" w14:textId="77777777" w:rsidR="002C5A09" w:rsidRDefault="002C5A09" w:rsidP="00DF2EDD">
            <w:pPr>
              <w:pStyle w:val="squish"/>
              <w:jc w:val="center"/>
            </w:pPr>
            <w:r>
              <w:t>Before Bridge (A)</w:t>
            </w:r>
          </w:p>
        </w:tc>
        <w:tc>
          <w:tcPr>
            <w:tcW w:w="1515" w:type="dxa"/>
          </w:tcPr>
          <w:p w14:paraId="5B645CBF" w14:textId="77777777" w:rsidR="002C5A09" w:rsidRDefault="002C5A09" w:rsidP="00DF2EDD">
            <w:pPr>
              <w:pStyle w:val="squish"/>
              <w:jc w:val="center"/>
            </w:pPr>
            <w:r>
              <w:t>On Bridge (B)</w:t>
            </w:r>
          </w:p>
        </w:tc>
        <w:tc>
          <w:tcPr>
            <w:tcW w:w="1284" w:type="dxa"/>
          </w:tcPr>
          <w:p w14:paraId="3446E30E" w14:textId="77777777" w:rsidR="002C5A09" w:rsidRDefault="002C5A09" w:rsidP="00DF2EDD">
            <w:pPr>
              <w:pStyle w:val="squish"/>
              <w:jc w:val="center"/>
            </w:pPr>
            <w:r>
              <w:t>% Increase</w:t>
            </w:r>
          </w:p>
        </w:tc>
      </w:tr>
      <w:tr w:rsidR="002C5A09" w14:paraId="3EC6C66E" w14:textId="77777777" w:rsidTr="00DF2EDD">
        <w:trPr>
          <w:jc w:val="center"/>
        </w:trPr>
        <w:tc>
          <w:tcPr>
            <w:tcW w:w="2214" w:type="dxa"/>
            <w:vAlign w:val="bottom"/>
          </w:tcPr>
          <w:p w14:paraId="63065A95" w14:textId="77777777" w:rsidR="002C5A09" w:rsidRDefault="002C5A09" w:rsidP="00DF2EDD">
            <w:pPr>
              <w:pStyle w:val="squish"/>
            </w:pPr>
            <w:r>
              <w:rPr>
                <w:rFonts w:ascii="Calibri" w:hAnsi="Calibri" w:cs="Calibri"/>
                <w:color w:val="000000"/>
              </w:rPr>
              <w:t>Driver Front</w:t>
            </w:r>
          </w:p>
        </w:tc>
        <w:tc>
          <w:tcPr>
            <w:tcW w:w="1860" w:type="dxa"/>
            <w:vAlign w:val="bottom"/>
          </w:tcPr>
          <w:p w14:paraId="05CDEFDB" w14:textId="77777777" w:rsidR="002C5A09" w:rsidRDefault="002C5A09" w:rsidP="00DF2EDD">
            <w:pPr>
              <w:pStyle w:val="squish"/>
              <w:jc w:val="center"/>
            </w:pPr>
            <w:r>
              <w:rPr>
                <w:rFonts w:ascii="Calibri" w:hAnsi="Calibri" w:cs="Calibri"/>
                <w:color w:val="000000"/>
              </w:rPr>
              <w:t>0.042 g</w:t>
            </w:r>
          </w:p>
        </w:tc>
        <w:tc>
          <w:tcPr>
            <w:tcW w:w="1515" w:type="dxa"/>
            <w:vAlign w:val="bottom"/>
          </w:tcPr>
          <w:p w14:paraId="48776359" w14:textId="77777777" w:rsidR="002C5A09" w:rsidRDefault="002C5A09" w:rsidP="00DF2EDD">
            <w:pPr>
              <w:pStyle w:val="squish"/>
              <w:jc w:val="center"/>
            </w:pPr>
            <w:r>
              <w:rPr>
                <w:rFonts w:ascii="Calibri" w:hAnsi="Calibri" w:cs="Calibri"/>
                <w:color w:val="000000"/>
              </w:rPr>
              <w:t>0.101 g</w:t>
            </w:r>
          </w:p>
        </w:tc>
        <w:tc>
          <w:tcPr>
            <w:tcW w:w="1284" w:type="dxa"/>
            <w:vAlign w:val="bottom"/>
          </w:tcPr>
          <w:p w14:paraId="272B2F6A" w14:textId="77777777" w:rsidR="002C5A09" w:rsidRDefault="002C5A09" w:rsidP="00DF2EDD">
            <w:pPr>
              <w:pStyle w:val="squish"/>
              <w:jc w:val="center"/>
            </w:pPr>
            <w:r>
              <w:rPr>
                <w:rFonts w:ascii="Calibri" w:hAnsi="Calibri" w:cs="Calibri"/>
                <w:color w:val="000000"/>
              </w:rPr>
              <w:t>140.0%</w:t>
            </w:r>
          </w:p>
        </w:tc>
      </w:tr>
      <w:tr w:rsidR="002C5A09" w14:paraId="5BA42C88" w14:textId="77777777" w:rsidTr="00DF2EDD">
        <w:trPr>
          <w:jc w:val="center"/>
        </w:trPr>
        <w:tc>
          <w:tcPr>
            <w:tcW w:w="2214" w:type="dxa"/>
            <w:vAlign w:val="bottom"/>
          </w:tcPr>
          <w:p w14:paraId="6AB74A64" w14:textId="77777777" w:rsidR="002C5A09" w:rsidRDefault="002C5A09" w:rsidP="00DF2EDD">
            <w:pPr>
              <w:pStyle w:val="squish"/>
            </w:pPr>
            <w:r>
              <w:rPr>
                <w:rFonts w:ascii="Calibri" w:hAnsi="Calibri" w:cs="Calibri"/>
                <w:color w:val="000000"/>
              </w:rPr>
              <w:t>Driver Rear</w:t>
            </w:r>
          </w:p>
        </w:tc>
        <w:tc>
          <w:tcPr>
            <w:tcW w:w="1860" w:type="dxa"/>
            <w:vAlign w:val="bottom"/>
          </w:tcPr>
          <w:p w14:paraId="14ADD5C4" w14:textId="77777777" w:rsidR="002C5A09" w:rsidRDefault="002C5A09" w:rsidP="00DF2EDD">
            <w:pPr>
              <w:pStyle w:val="squish"/>
              <w:jc w:val="center"/>
            </w:pPr>
            <w:r>
              <w:rPr>
                <w:rFonts w:ascii="Calibri" w:hAnsi="Calibri" w:cs="Calibri"/>
                <w:color w:val="000000"/>
              </w:rPr>
              <w:t>0.078 g</w:t>
            </w:r>
          </w:p>
        </w:tc>
        <w:tc>
          <w:tcPr>
            <w:tcW w:w="1515" w:type="dxa"/>
            <w:vAlign w:val="bottom"/>
          </w:tcPr>
          <w:p w14:paraId="6BEE8835" w14:textId="77777777" w:rsidR="002C5A09" w:rsidRDefault="002C5A09" w:rsidP="00DF2EDD">
            <w:pPr>
              <w:pStyle w:val="squish"/>
              <w:jc w:val="center"/>
            </w:pPr>
            <w:r>
              <w:rPr>
                <w:rFonts w:ascii="Calibri" w:hAnsi="Calibri" w:cs="Calibri"/>
                <w:color w:val="000000"/>
              </w:rPr>
              <w:t>0.244 g</w:t>
            </w:r>
          </w:p>
        </w:tc>
        <w:tc>
          <w:tcPr>
            <w:tcW w:w="1284" w:type="dxa"/>
            <w:vAlign w:val="bottom"/>
          </w:tcPr>
          <w:p w14:paraId="38EC4873" w14:textId="77777777" w:rsidR="002C5A09" w:rsidRDefault="002C5A09" w:rsidP="00DF2EDD">
            <w:pPr>
              <w:pStyle w:val="squish"/>
              <w:jc w:val="center"/>
            </w:pPr>
            <w:r>
              <w:rPr>
                <w:rFonts w:ascii="Calibri" w:hAnsi="Calibri" w:cs="Calibri"/>
                <w:color w:val="000000"/>
              </w:rPr>
              <w:t>213.2%</w:t>
            </w:r>
          </w:p>
        </w:tc>
      </w:tr>
      <w:tr w:rsidR="002C5A09" w14:paraId="55F9719C" w14:textId="77777777" w:rsidTr="00DF2EDD">
        <w:trPr>
          <w:jc w:val="center"/>
        </w:trPr>
        <w:tc>
          <w:tcPr>
            <w:tcW w:w="2214" w:type="dxa"/>
            <w:vAlign w:val="bottom"/>
          </w:tcPr>
          <w:p w14:paraId="444D458E" w14:textId="77777777" w:rsidR="002C5A09" w:rsidRDefault="002C5A09" w:rsidP="00DF2EDD">
            <w:pPr>
              <w:pStyle w:val="squish"/>
            </w:pPr>
            <w:r>
              <w:rPr>
                <w:rFonts w:ascii="Calibri" w:hAnsi="Calibri" w:cs="Calibri"/>
                <w:color w:val="000000"/>
              </w:rPr>
              <w:t>Passenger Front</w:t>
            </w:r>
          </w:p>
        </w:tc>
        <w:tc>
          <w:tcPr>
            <w:tcW w:w="1860" w:type="dxa"/>
            <w:vAlign w:val="bottom"/>
          </w:tcPr>
          <w:p w14:paraId="637244DB" w14:textId="77777777" w:rsidR="002C5A09" w:rsidRDefault="002C5A09" w:rsidP="00DF2EDD">
            <w:pPr>
              <w:pStyle w:val="squish"/>
              <w:jc w:val="center"/>
            </w:pPr>
            <w:r>
              <w:rPr>
                <w:rFonts w:ascii="Calibri" w:hAnsi="Calibri" w:cs="Calibri"/>
                <w:color w:val="000000"/>
              </w:rPr>
              <w:t>0.040 g</w:t>
            </w:r>
          </w:p>
        </w:tc>
        <w:tc>
          <w:tcPr>
            <w:tcW w:w="1515" w:type="dxa"/>
            <w:vAlign w:val="bottom"/>
          </w:tcPr>
          <w:p w14:paraId="31C87175" w14:textId="77777777" w:rsidR="002C5A09" w:rsidRDefault="002C5A09" w:rsidP="00DF2EDD">
            <w:pPr>
              <w:pStyle w:val="squish"/>
              <w:jc w:val="center"/>
            </w:pPr>
            <w:r>
              <w:rPr>
                <w:rFonts w:ascii="Calibri" w:hAnsi="Calibri" w:cs="Calibri"/>
                <w:color w:val="000000"/>
              </w:rPr>
              <w:t>0.095 g</w:t>
            </w:r>
          </w:p>
        </w:tc>
        <w:tc>
          <w:tcPr>
            <w:tcW w:w="1284" w:type="dxa"/>
            <w:vAlign w:val="bottom"/>
          </w:tcPr>
          <w:p w14:paraId="71B55E8E" w14:textId="77777777" w:rsidR="002C5A09" w:rsidRDefault="002C5A09" w:rsidP="00DF2EDD">
            <w:pPr>
              <w:pStyle w:val="squish"/>
              <w:jc w:val="center"/>
            </w:pPr>
            <w:r>
              <w:rPr>
                <w:rFonts w:ascii="Calibri" w:hAnsi="Calibri" w:cs="Calibri"/>
                <w:color w:val="000000"/>
              </w:rPr>
              <w:t>134.8%</w:t>
            </w:r>
          </w:p>
        </w:tc>
      </w:tr>
      <w:tr w:rsidR="002C5A09" w14:paraId="04D3F3FC" w14:textId="77777777" w:rsidTr="00DF2EDD">
        <w:trPr>
          <w:jc w:val="center"/>
        </w:trPr>
        <w:tc>
          <w:tcPr>
            <w:tcW w:w="2214" w:type="dxa"/>
            <w:vAlign w:val="bottom"/>
          </w:tcPr>
          <w:p w14:paraId="5D88499B" w14:textId="77777777" w:rsidR="002C5A09" w:rsidRDefault="002C5A09" w:rsidP="00DF2EDD">
            <w:pPr>
              <w:pStyle w:val="squish"/>
            </w:pPr>
            <w:r>
              <w:rPr>
                <w:rFonts w:ascii="Calibri" w:hAnsi="Calibri" w:cs="Calibri"/>
                <w:color w:val="000000"/>
              </w:rPr>
              <w:t>Passenger Rear</w:t>
            </w:r>
          </w:p>
        </w:tc>
        <w:tc>
          <w:tcPr>
            <w:tcW w:w="1860" w:type="dxa"/>
            <w:vAlign w:val="bottom"/>
          </w:tcPr>
          <w:p w14:paraId="507CBAA4" w14:textId="77777777" w:rsidR="002C5A09" w:rsidRDefault="002C5A09" w:rsidP="00DF2EDD">
            <w:pPr>
              <w:pStyle w:val="squish"/>
              <w:jc w:val="center"/>
            </w:pPr>
            <w:r>
              <w:rPr>
                <w:rFonts w:ascii="Calibri" w:hAnsi="Calibri" w:cs="Calibri"/>
                <w:color w:val="000000"/>
              </w:rPr>
              <w:t>0.076 g</w:t>
            </w:r>
          </w:p>
        </w:tc>
        <w:tc>
          <w:tcPr>
            <w:tcW w:w="1515" w:type="dxa"/>
            <w:vAlign w:val="bottom"/>
          </w:tcPr>
          <w:p w14:paraId="5C10FEAB" w14:textId="77777777" w:rsidR="002C5A09" w:rsidRDefault="002C5A09" w:rsidP="00DF2EDD">
            <w:pPr>
              <w:pStyle w:val="squish"/>
              <w:jc w:val="center"/>
            </w:pPr>
            <w:r>
              <w:rPr>
                <w:rFonts w:ascii="Calibri" w:hAnsi="Calibri" w:cs="Calibri"/>
                <w:color w:val="000000"/>
              </w:rPr>
              <w:t>0.231 g</w:t>
            </w:r>
          </w:p>
        </w:tc>
        <w:tc>
          <w:tcPr>
            <w:tcW w:w="1284" w:type="dxa"/>
            <w:vAlign w:val="bottom"/>
          </w:tcPr>
          <w:p w14:paraId="1306BED7" w14:textId="77777777" w:rsidR="002C5A09" w:rsidRDefault="002C5A09" w:rsidP="00DF2EDD">
            <w:pPr>
              <w:pStyle w:val="squish"/>
              <w:keepNext/>
              <w:jc w:val="center"/>
            </w:pPr>
            <w:r>
              <w:rPr>
                <w:rFonts w:ascii="Calibri" w:hAnsi="Calibri" w:cs="Calibri"/>
                <w:color w:val="000000"/>
              </w:rPr>
              <w:t>203.4%</w:t>
            </w:r>
          </w:p>
        </w:tc>
      </w:tr>
    </w:tbl>
    <w:p w14:paraId="5243AEA9" w14:textId="77777777" w:rsidR="002C5A09" w:rsidRDefault="002C5A09"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0990785E" w14:textId="77777777" w:rsidR="002C5A09" w:rsidRDefault="002C5A09" w:rsidP="00DB1DD1">
      <w:pPr>
        <w:keepNext/>
      </w:pPr>
      <w:r w:rsidRPr="007C0160">
        <w:rPr>
          <w:noProof/>
        </w:rPr>
        <w:drawing>
          <wp:inline distT="0" distB="0" distL="0" distR="0" wp14:anchorId="14775060" wp14:editId="405339AF">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06666201" w14:textId="77777777" w:rsidR="002C5A09" w:rsidRDefault="002C5A09" w:rsidP="00DB1DD1">
      <w:pPr>
        <w:pStyle w:val="Caption"/>
      </w:pPr>
      <w:bookmarkStart w:id="219" w:name="_Toc5375502"/>
      <w:bookmarkStart w:id="220" w:name="_Toc58685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19"/>
      <w:bookmarkEnd w:id="220"/>
    </w:p>
    <w:p w14:paraId="20CA6827" w14:textId="77777777" w:rsidR="002C5A09" w:rsidRDefault="002C5A09" w:rsidP="00DB1DD1">
      <w:pPr>
        <w:keepNext/>
      </w:pPr>
      <w:r w:rsidRPr="007C0160">
        <w:rPr>
          <w:noProof/>
        </w:rPr>
        <w:drawing>
          <wp:inline distT="0" distB="0" distL="0" distR="0" wp14:anchorId="53D8BB00" wp14:editId="3C8AD354">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00A64F5" w14:textId="77777777" w:rsidR="002C5A09" w:rsidRDefault="002C5A09" w:rsidP="00DB1DD1">
      <w:pPr>
        <w:pStyle w:val="Caption"/>
      </w:pPr>
      <w:bookmarkStart w:id="221" w:name="_Toc5375503"/>
      <w:bookmarkStart w:id="222" w:name="_Toc58685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1"/>
      <w:bookmarkEnd w:id="222"/>
    </w:p>
    <w:p w14:paraId="79CFB4BC" w14:textId="77777777" w:rsidR="002C5A09" w:rsidRDefault="002C5A09"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3055972B" w14:textId="77777777" w:rsidR="002C5A09" w:rsidRDefault="002C5A09"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5E9524A9" w14:textId="77777777" w:rsidR="002C5A09" w:rsidRDefault="002C5A09" w:rsidP="005C14E1">
      <w:pPr>
        <w:keepNext/>
      </w:pPr>
      <w:r w:rsidRPr="005A6A5D">
        <w:rPr>
          <w:noProof/>
        </w:rPr>
        <w:drawing>
          <wp:inline distT="0" distB="0" distL="0" distR="0" wp14:anchorId="34DA1FAC" wp14:editId="2EFDE160">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AC51A5" w14:textId="77777777" w:rsidR="002C5A09" w:rsidRDefault="002C5A09" w:rsidP="00877A42">
      <w:pPr>
        <w:pStyle w:val="Caption"/>
      </w:pPr>
      <w:bookmarkStart w:id="223" w:name="_Ref5620353"/>
      <w:bookmarkStart w:id="224" w:name="_Toc58685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3"/>
      <w:r>
        <w:t>: PSD Estimate from Truck Acceleration</w:t>
      </w:r>
      <w:bookmarkEnd w:id="224"/>
    </w:p>
    <w:p w14:paraId="5FC4F025" w14:textId="77777777" w:rsidR="002C5A09" w:rsidRDefault="002C5A09"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213DA70A" w14:textId="77777777" w:rsidR="002C5A09" w:rsidRDefault="002C5A09"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553DFE2D" w14:textId="77777777" w:rsidR="002C5A09" w:rsidRDefault="002C5A09" w:rsidP="003C1BEB">
      <w:pPr>
        <w:keepNext/>
      </w:pPr>
      <w:r w:rsidRPr="005B4430">
        <w:rPr>
          <w:noProof/>
        </w:rPr>
        <w:drawing>
          <wp:inline distT="0" distB="0" distL="0" distR="0" wp14:anchorId="5CBBFC2F" wp14:editId="32C68EE3">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464CF27E" w14:textId="77777777" w:rsidR="002C5A09" w:rsidRDefault="002C5A09" w:rsidP="003C1BEB">
      <w:pPr>
        <w:pStyle w:val="Caption"/>
      </w:pPr>
      <w:bookmarkStart w:id="225" w:name="_Toc5375504"/>
      <w:bookmarkStart w:id="226" w:name="_Toc586852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25"/>
      <w:bookmarkEnd w:id="226"/>
    </w:p>
    <w:p w14:paraId="10FFA611" w14:textId="77777777" w:rsidR="002C5A09" w:rsidRDefault="002C5A09"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3A9288EF" w14:textId="77777777" w:rsidR="002C5A09" w:rsidRPr="006E0295" w:rsidRDefault="002C5A09" w:rsidP="00DC5325">
      <w:pPr>
        <w:pStyle w:val="Heading4"/>
      </w:pPr>
      <w:r>
        <w:t>Bridge Response</w:t>
      </w:r>
    </w:p>
    <w:p w14:paraId="229BF97D" w14:textId="77777777" w:rsidR="002C5A09" w:rsidRDefault="002C5A09"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54BF00E2" w14:textId="77777777" w:rsidR="002C5A09" w:rsidRDefault="002C5A09" w:rsidP="00CD55DE">
      <w:pPr>
        <w:keepNext/>
      </w:pPr>
      <w:r w:rsidRPr="00CD55DE">
        <w:rPr>
          <w:noProof/>
        </w:rPr>
        <w:drawing>
          <wp:inline distT="0" distB="0" distL="0" distR="0" wp14:anchorId="06645EF4" wp14:editId="539B6ADD">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E91BB17" w14:textId="77777777" w:rsidR="002C5A09" w:rsidRDefault="002C5A09" w:rsidP="007643FA">
      <w:pPr>
        <w:pStyle w:val="Caption"/>
      </w:pPr>
      <w:bookmarkStart w:id="227" w:name="_Toc5375505"/>
      <w:bookmarkStart w:id="228" w:name="_Toc58685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s 2</w:t>
      </w:r>
      <w:bookmarkEnd w:id="227"/>
      <w:bookmarkEnd w:id="228"/>
    </w:p>
    <w:p w14:paraId="77C324CA" w14:textId="77777777" w:rsidR="002C5A09" w:rsidRDefault="002C5A09" w:rsidP="00594A3E">
      <w:pPr>
        <w:keepNext/>
      </w:pPr>
      <w:r w:rsidRPr="007643FA">
        <w:rPr>
          <w:noProof/>
        </w:rPr>
        <w:drawing>
          <wp:inline distT="0" distB="0" distL="0" distR="0" wp14:anchorId="0C5F9148" wp14:editId="49552756">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4674582" w14:textId="77777777" w:rsidR="002C5A09" w:rsidRDefault="002C5A09" w:rsidP="00594A3E">
      <w:pPr>
        <w:pStyle w:val="Caption"/>
      </w:pPr>
      <w:bookmarkStart w:id="229" w:name="_Toc5375506"/>
      <w:bookmarkStart w:id="230" w:name="_Toc58685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29"/>
      <w:bookmarkEnd w:id="230"/>
    </w:p>
    <w:p w14:paraId="58E243E6" w14:textId="77777777" w:rsidR="002C5A09" w:rsidRDefault="002C5A09" w:rsidP="00594A3E">
      <w:pPr>
        <w:keepNext/>
      </w:pPr>
      <w:r w:rsidRPr="007643FA">
        <w:rPr>
          <w:noProof/>
        </w:rPr>
        <w:drawing>
          <wp:inline distT="0" distB="0" distL="0" distR="0" wp14:anchorId="62D2E036" wp14:editId="4EF06CE1">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B53A6D1" w14:textId="77777777" w:rsidR="002C5A09" w:rsidRPr="007643FA" w:rsidRDefault="002C5A09" w:rsidP="00594A3E">
      <w:pPr>
        <w:pStyle w:val="Caption"/>
      </w:pPr>
      <w:bookmarkStart w:id="231" w:name="_Toc5375507"/>
      <w:bookmarkStart w:id="232" w:name="_Toc58685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1"/>
      <w:bookmarkEnd w:id="232"/>
    </w:p>
    <w:p w14:paraId="53339F14" w14:textId="77777777" w:rsidR="002C5A09" w:rsidRDefault="002C5A09"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7E6AA58B" w14:textId="77777777" w:rsidR="002C5A09" w:rsidRDefault="002C5A09" w:rsidP="00E6781A">
      <w:pPr>
        <w:keepNext/>
      </w:pPr>
      <w:r w:rsidRPr="00E6781A">
        <w:rPr>
          <w:noProof/>
        </w:rPr>
        <w:drawing>
          <wp:inline distT="0" distB="0" distL="0" distR="0" wp14:anchorId="788DD7D7" wp14:editId="749E46B8">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C5DB92F" w14:textId="77777777" w:rsidR="002C5A09" w:rsidRDefault="002C5A09" w:rsidP="00E6781A">
      <w:pPr>
        <w:pStyle w:val="Caption"/>
        <w:jc w:val="left"/>
      </w:pPr>
      <w:bookmarkStart w:id="233" w:name="_Toc5375508"/>
      <w:bookmarkStart w:id="234" w:name="_Toc58685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3"/>
      <w:bookmarkEnd w:id="234"/>
    </w:p>
    <w:p w14:paraId="12962B4D" w14:textId="77777777" w:rsidR="002C5A09" w:rsidRDefault="002C5A09" w:rsidP="00E6781A">
      <w:pPr>
        <w:keepNext/>
      </w:pPr>
      <w:r w:rsidRPr="00E6781A">
        <w:rPr>
          <w:noProof/>
        </w:rPr>
        <w:drawing>
          <wp:inline distT="0" distB="0" distL="0" distR="0" wp14:anchorId="770BE52B" wp14:editId="1E63AB3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607D9AE" w14:textId="77777777" w:rsidR="002C5A09" w:rsidRDefault="002C5A09" w:rsidP="00E6781A">
      <w:pPr>
        <w:pStyle w:val="Caption"/>
        <w:jc w:val="left"/>
      </w:pPr>
      <w:bookmarkStart w:id="235" w:name="_Toc5375509"/>
      <w:bookmarkStart w:id="236" w:name="_Toc58685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35"/>
      <w:bookmarkEnd w:id="236"/>
    </w:p>
    <w:p w14:paraId="16369E3D" w14:textId="77777777" w:rsidR="002C5A09" w:rsidRDefault="002C5A09" w:rsidP="00E6781A">
      <w:pPr>
        <w:keepNext/>
      </w:pPr>
      <w:r w:rsidRPr="00E6781A">
        <w:rPr>
          <w:noProof/>
        </w:rPr>
        <w:drawing>
          <wp:inline distT="0" distB="0" distL="0" distR="0" wp14:anchorId="70AC3BE9" wp14:editId="1A835F2B">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613C36" w14:textId="77777777" w:rsidR="002C5A09" w:rsidRDefault="002C5A09" w:rsidP="00E6781A">
      <w:pPr>
        <w:pStyle w:val="Caption"/>
        <w:jc w:val="left"/>
      </w:pPr>
      <w:bookmarkStart w:id="237" w:name="_Toc5375510"/>
      <w:bookmarkStart w:id="238" w:name="_Toc58685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37"/>
      <w:bookmarkEnd w:id="238"/>
    </w:p>
    <w:p w14:paraId="554FCA58" w14:textId="77777777" w:rsidR="002C5A09" w:rsidRPr="00792E79" w:rsidRDefault="002C5A09"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71126CEE" w14:textId="77777777" w:rsidR="002C5A09" w:rsidRDefault="002C5A09" w:rsidP="005A4CCB">
      <w:r>
        <w:t>The acceleration of the structure for different runs is compared by plotting the RMS of the acceleration over the period that the truck is on the bridge.</w:t>
      </w:r>
    </w:p>
    <w:p w14:paraId="6AE9D3EE" w14:textId="77777777" w:rsidR="002C5A09" w:rsidRDefault="002C5A09" w:rsidP="00A2000F">
      <w:pPr>
        <w:keepNext/>
      </w:pPr>
      <w:r w:rsidRPr="00A2000F">
        <w:rPr>
          <w:noProof/>
        </w:rPr>
        <w:drawing>
          <wp:inline distT="0" distB="0" distL="0" distR="0" wp14:anchorId="3CE6C279" wp14:editId="7BBF6B3A">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277439D6" w14:textId="77777777" w:rsidR="002C5A09" w:rsidRDefault="002C5A09" w:rsidP="00A2000F">
      <w:pPr>
        <w:pStyle w:val="Caption"/>
      </w:pPr>
      <w:bookmarkStart w:id="239" w:name="_Toc5375511"/>
      <w:bookmarkStart w:id="240" w:name="_Toc58685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39"/>
      <w:bookmarkEnd w:id="240"/>
    </w:p>
    <w:p w14:paraId="30DBA1A2" w14:textId="77777777" w:rsidR="002C5A09" w:rsidRDefault="002C5A09" w:rsidP="00403E59">
      <w:r>
        <w:t>The RMS values for the spans 3 and 4 were averaged in the following plot.</w:t>
      </w:r>
    </w:p>
    <w:p w14:paraId="74D483FD" w14:textId="77777777" w:rsidR="002C5A09" w:rsidRDefault="002C5A09" w:rsidP="00A2000F">
      <w:pPr>
        <w:keepNext/>
      </w:pPr>
      <w:r w:rsidRPr="00D919D6">
        <w:rPr>
          <w:noProof/>
        </w:rPr>
        <w:drawing>
          <wp:inline distT="0" distB="0" distL="0" distR="0" wp14:anchorId="79819703" wp14:editId="7B8B5389">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17D86D56" w14:textId="77777777" w:rsidR="002C5A09" w:rsidRDefault="002C5A09" w:rsidP="00A2000F">
      <w:pPr>
        <w:pStyle w:val="Caption"/>
      </w:pPr>
      <w:bookmarkStart w:id="241" w:name="_Toc5375512"/>
      <w:bookmarkStart w:id="242" w:name="_Toc58685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1"/>
      <w:bookmarkEnd w:id="242"/>
    </w:p>
    <w:p w14:paraId="64E7296C" w14:textId="77777777" w:rsidR="002C5A09" w:rsidRDefault="002C5A09"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132D0262" w14:textId="77777777" w:rsidR="002C5A09" w:rsidRDefault="002C5A09" w:rsidP="00403E59">
      <w:pPr>
        <w:pStyle w:val="Caption"/>
        <w:keepNext/>
      </w:pPr>
      <w:bookmarkStart w:id="243" w:name="_Toc5375381"/>
      <w:bookmarkStart w:id="244" w:name="_Toc586840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3"/>
      <w:bookmarkEnd w:id="244"/>
    </w:p>
    <w:tbl>
      <w:tblPr>
        <w:tblStyle w:val="TableGrid"/>
        <w:tblW w:w="0" w:type="auto"/>
        <w:jc w:val="center"/>
        <w:tblLook w:val="04A0" w:firstRow="1" w:lastRow="0" w:firstColumn="1" w:lastColumn="0" w:noHBand="0" w:noVBand="1"/>
      </w:tblPr>
      <w:tblGrid>
        <w:gridCol w:w="2444"/>
        <w:gridCol w:w="1055"/>
      </w:tblGrid>
      <w:tr w:rsidR="002C5A09" w14:paraId="6B7EA0EB" w14:textId="77777777" w:rsidTr="00A2000F">
        <w:trPr>
          <w:jc w:val="center"/>
        </w:trPr>
        <w:tc>
          <w:tcPr>
            <w:tcW w:w="2444" w:type="dxa"/>
          </w:tcPr>
          <w:p w14:paraId="40C11D87" w14:textId="77777777" w:rsidR="002C5A09" w:rsidRDefault="002C5A09" w:rsidP="00A2000F">
            <w:pPr>
              <w:pStyle w:val="squish"/>
            </w:pPr>
            <w:r>
              <w:t>East-Bound Right-Lane</w:t>
            </w:r>
          </w:p>
        </w:tc>
        <w:tc>
          <w:tcPr>
            <w:tcW w:w="1055" w:type="dxa"/>
          </w:tcPr>
          <w:p w14:paraId="4B969929" w14:textId="77777777" w:rsidR="002C5A09" w:rsidRDefault="002C5A09" w:rsidP="00A2000F">
            <w:pPr>
              <w:pStyle w:val="squish"/>
            </w:pPr>
            <w:r>
              <w:t>Girder 8</w:t>
            </w:r>
          </w:p>
        </w:tc>
      </w:tr>
      <w:tr w:rsidR="002C5A09" w14:paraId="2B81E1C7" w14:textId="77777777" w:rsidTr="00A2000F">
        <w:trPr>
          <w:jc w:val="center"/>
        </w:trPr>
        <w:tc>
          <w:tcPr>
            <w:tcW w:w="2444" w:type="dxa"/>
          </w:tcPr>
          <w:p w14:paraId="73F04E34" w14:textId="77777777" w:rsidR="002C5A09" w:rsidRDefault="002C5A09" w:rsidP="00A2000F">
            <w:pPr>
              <w:pStyle w:val="squish"/>
            </w:pPr>
            <w:r>
              <w:t>East-Bound Left-Lane</w:t>
            </w:r>
          </w:p>
        </w:tc>
        <w:tc>
          <w:tcPr>
            <w:tcW w:w="1055" w:type="dxa"/>
          </w:tcPr>
          <w:p w14:paraId="64F52463" w14:textId="77777777" w:rsidR="002C5A09" w:rsidRDefault="002C5A09" w:rsidP="00A2000F">
            <w:pPr>
              <w:pStyle w:val="squish"/>
            </w:pPr>
            <w:r>
              <w:t>Girder 5</w:t>
            </w:r>
          </w:p>
        </w:tc>
      </w:tr>
      <w:tr w:rsidR="002C5A09" w14:paraId="42B64FBB" w14:textId="77777777" w:rsidTr="00A2000F">
        <w:trPr>
          <w:jc w:val="center"/>
        </w:trPr>
        <w:tc>
          <w:tcPr>
            <w:tcW w:w="2444" w:type="dxa"/>
          </w:tcPr>
          <w:p w14:paraId="30BF53C7" w14:textId="77777777" w:rsidR="002C5A09" w:rsidRDefault="002C5A09" w:rsidP="00A2000F">
            <w:pPr>
              <w:pStyle w:val="squish"/>
            </w:pPr>
            <w:r>
              <w:t>West-Bound Right-Lane</w:t>
            </w:r>
          </w:p>
        </w:tc>
        <w:tc>
          <w:tcPr>
            <w:tcW w:w="1055" w:type="dxa"/>
          </w:tcPr>
          <w:p w14:paraId="36FDD3E2" w14:textId="77777777" w:rsidR="002C5A09" w:rsidRDefault="002C5A09" w:rsidP="00A2000F">
            <w:pPr>
              <w:pStyle w:val="squish"/>
            </w:pPr>
            <w:r>
              <w:t>Girder 1</w:t>
            </w:r>
          </w:p>
        </w:tc>
      </w:tr>
      <w:tr w:rsidR="002C5A09" w14:paraId="0D08C526" w14:textId="77777777" w:rsidTr="00A2000F">
        <w:trPr>
          <w:jc w:val="center"/>
        </w:trPr>
        <w:tc>
          <w:tcPr>
            <w:tcW w:w="2444" w:type="dxa"/>
          </w:tcPr>
          <w:p w14:paraId="671D8F79" w14:textId="77777777" w:rsidR="002C5A09" w:rsidRDefault="002C5A09" w:rsidP="00A2000F">
            <w:pPr>
              <w:pStyle w:val="squish"/>
            </w:pPr>
            <w:r>
              <w:t>West-Bound Left-Lane</w:t>
            </w:r>
          </w:p>
        </w:tc>
        <w:tc>
          <w:tcPr>
            <w:tcW w:w="1055" w:type="dxa"/>
          </w:tcPr>
          <w:p w14:paraId="74160D4A" w14:textId="77777777" w:rsidR="002C5A09" w:rsidRDefault="002C5A09" w:rsidP="00A2000F">
            <w:pPr>
              <w:pStyle w:val="squish"/>
            </w:pPr>
            <w:r>
              <w:t>Girder 4</w:t>
            </w:r>
          </w:p>
        </w:tc>
      </w:tr>
    </w:tbl>
    <w:p w14:paraId="2480009F" w14:textId="77777777" w:rsidR="002C5A09" w:rsidRDefault="002C5A09" w:rsidP="007E52F7">
      <w:pPr>
        <w:pStyle w:val="Heading3"/>
      </w:pPr>
      <w:r>
        <w:t>Test Conclusions</w:t>
      </w:r>
    </w:p>
    <w:p w14:paraId="5DA4A7FB" w14:textId="77777777" w:rsidR="002C5A09" w:rsidRDefault="002C5A09" w:rsidP="005A4CCB">
      <w:r>
        <w:t xml:space="preserve">By capturing the motion of the bridge and test truck synchronously with accelerometers, this phase of testing </w:t>
      </w:r>
      <w:bookmarkStart w:id="245" w:name="_Hlk5699047"/>
      <w:r>
        <w:t>demonstrated that a single truck is capable of inducing vibrations in the bridge that lead to dynamic amplification of bridge responses</w:t>
      </w:r>
      <w:bookmarkEnd w:id="245"/>
      <w:r>
        <w:t>. Processing of the recorded data revealed the following:</w:t>
      </w:r>
    </w:p>
    <w:p w14:paraId="10CD2852" w14:textId="77777777" w:rsidR="002C5A09" w:rsidRDefault="002C5A09" w:rsidP="002C5A09">
      <w:pPr>
        <w:pStyle w:val="ListParagraph"/>
        <w:numPr>
          <w:ilvl w:val="0"/>
          <w:numId w:val="9"/>
        </w:numPr>
      </w:pPr>
      <w:r>
        <w:t>The acceleration of the truck increases immediately after entering the bridge as low frequency (1.5-4Hz) vibrations are excited.</w:t>
      </w:r>
    </w:p>
    <w:p w14:paraId="299086FD" w14:textId="77777777" w:rsidR="002C5A09" w:rsidRDefault="002C5A09" w:rsidP="002C5A09">
      <w:pPr>
        <w:pStyle w:val="ListParagraph"/>
        <w:numPr>
          <w:ilvl w:val="0"/>
          <w:numId w:val="9"/>
        </w:numPr>
      </w:pPr>
      <w:r>
        <w:t xml:space="preserve">Similarly, the acceleration of the bridge increases very soon after the truck enters the respective span as low frequency (2-4Hz) vibrations are excited. </w:t>
      </w:r>
    </w:p>
    <w:p w14:paraId="28977067" w14:textId="77777777" w:rsidR="002C5A09" w:rsidRDefault="002C5A09" w:rsidP="002C5A09">
      <w:pPr>
        <w:pStyle w:val="ListParagraph"/>
        <w:numPr>
          <w:ilvl w:val="0"/>
          <w:numId w:val="9"/>
        </w:numPr>
      </w:pPr>
      <w:r>
        <w:t>The magnitude of vehicle vibrations increases with increased vehicle (horizontal) speed.</w:t>
      </w:r>
    </w:p>
    <w:p w14:paraId="54BFE6C0" w14:textId="77777777" w:rsidR="002C5A09" w:rsidRDefault="002C5A09" w:rsidP="002C5A09">
      <w:pPr>
        <w:pStyle w:val="ListParagraph"/>
        <w:numPr>
          <w:ilvl w:val="0"/>
          <w:numId w:val="9"/>
        </w:numPr>
      </w:pPr>
      <w:r>
        <w:t>The magnitude of bridge vibrations increases with increased vehicle (horizontal) speed.</w:t>
      </w:r>
    </w:p>
    <w:p w14:paraId="61042A97" w14:textId="77777777" w:rsidR="002C5A09" w:rsidRDefault="002C5A09" w:rsidP="002C5A09">
      <w:pPr>
        <w:pStyle w:val="ListParagraph"/>
        <w:numPr>
          <w:ilvl w:val="0"/>
          <w:numId w:val="9"/>
        </w:numPr>
      </w:pPr>
      <w:r>
        <w:t xml:space="preserve">The lane and direction of travel of the truck does not have a significant influence on the magnitude of either vehicle or bridge vibrations. </w:t>
      </w:r>
    </w:p>
    <w:p w14:paraId="77E2D0B2" w14:textId="77777777" w:rsidR="002C5A09" w:rsidRPr="00D275D4" w:rsidRDefault="002C5A09" w:rsidP="005A4CCB">
      <w:bookmarkStart w:id="246" w:name="_Hlk5699102"/>
      <w:r>
        <w:t>Simulation is required to provide understanding of the mechanisms and influential parameters associated with dynamic amplification</w:t>
      </w:r>
      <w:bookmarkEnd w:id="246"/>
      <w:r>
        <w:t xml:space="preserve">. </w:t>
      </w:r>
    </w:p>
    <w:p w14:paraId="536D47CE" w14:textId="77777777" w:rsidR="002C5A09" w:rsidRDefault="002C5A09">
      <w:pPr>
        <w:spacing w:before="0" w:after="200" w:line="276" w:lineRule="auto"/>
        <w:rPr>
          <w:rFonts w:asciiTheme="majorHAnsi" w:eastAsiaTheme="majorEastAsia" w:hAnsiTheme="majorHAnsi" w:cstheme="majorBidi"/>
          <w:b/>
          <w:bCs/>
          <w:sz w:val="26"/>
          <w:szCs w:val="26"/>
        </w:rPr>
      </w:pPr>
      <w:bookmarkStart w:id="247" w:name="_Toc5375214"/>
      <w:r>
        <w:br w:type="page"/>
      </w:r>
    </w:p>
    <w:p w14:paraId="22688F84" w14:textId="77777777" w:rsidR="002C5A09" w:rsidRDefault="002C5A09" w:rsidP="006646DF">
      <w:pPr>
        <w:pStyle w:val="Heading2"/>
        <w:numPr>
          <w:ilvl w:val="0"/>
          <w:numId w:val="43"/>
        </w:numPr>
      </w:pPr>
      <w:bookmarkStart w:id="248" w:name="_Toc5869236"/>
      <w:r>
        <w:t>VBI Model Validation</w:t>
      </w:r>
      <w:bookmarkEnd w:id="247"/>
      <w:bookmarkEnd w:id="248"/>
    </w:p>
    <w:p w14:paraId="20568117" w14:textId="77777777" w:rsidR="002C5A09" w:rsidRDefault="002C5A09"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w:t>
      </w:r>
      <w:bookmarkStart w:id="249" w:name="_Hlk5699199"/>
      <w:r>
        <w:t xml:space="preserve">It was therefore the goal of the simulation efforts presented in this section, to identify the bridge and vehicle attributes that were responsible for the observed bridge vibrations and dynamic amplification. It was therefore first necessary to develop a model that was capable of reproducing the responses observed in the field. </w:t>
      </w:r>
    </w:p>
    <w:p w14:paraId="31A3036F" w14:textId="77777777" w:rsidR="002C5A09" w:rsidRDefault="002C5A09"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bookmarkEnd w:id="249"/>
    <w:p w14:paraId="55C77604" w14:textId="77777777" w:rsidR="002C5A09" w:rsidRDefault="002C5A09" w:rsidP="00DF2EDD">
      <w:pPr>
        <w:pStyle w:val="Heading3"/>
      </w:pPr>
      <w:r>
        <w:t>Plate Eccentric-Beam Modeling</w:t>
      </w:r>
    </w:p>
    <w:p w14:paraId="6007563C" w14:textId="77777777" w:rsidR="002C5A09" w:rsidRDefault="002C5A09" w:rsidP="006646DF">
      <w:bookmarkStart w:id="250"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implicit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bookmarkEnd w:id="250"/>
      <w:r>
        <w:t xml:space="preserve"> </w:t>
      </w:r>
    </w:p>
    <w:p w14:paraId="14843363" w14:textId="77777777" w:rsidR="002C5A09" w:rsidRDefault="002C5A09" w:rsidP="006646DF">
      <w:pPr>
        <w:jc w:val="center"/>
      </w:pPr>
      <w:r>
        <w:rPr>
          <w:noProof/>
        </w:rPr>
        <w:drawing>
          <wp:inline distT="0" distB="0" distL="0" distR="0" wp14:anchorId="2B109BF1" wp14:editId="373B390E">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2EB40C8C" w14:textId="77777777" w:rsidR="002C5A09" w:rsidRDefault="002C5A09" w:rsidP="0078687F">
      <w:pPr>
        <w:pStyle w:val="Caption"/>
      </w:pPr>
      <w:bookmarkStart w:id="251" w:name="_Toc5375513"/>
      <w:bookmarkStart w:id="252" w:name="_Toc58685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51"/>
      <w:bookmarkEnd w:id="252"/>
    </w:p>
    <w:p w14:paraId="4C521772" w14:textId="77777777" w:rsidR="002C5A09" w:rsidRDefault="002C5A09" w:rsidP="00DF2EDD">
      <w:bookmarkStart w:id="253"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53"/>
      <w:r>
        <w:t>The image below shows the effective elevation of components when rendered with specified eccentricities.</w:t>
      </w:r>
    </w:p>
    <w:p w14:paraId="045A6049" w14:textId="77777777" w:rsidR="002C5A09" w:rsidRDefault="002C5A09" w:rsidP="006646DF">
      <w:pPr>
        <w:keepNext/>
        <w:jc w:val="center"/>
      </w:pPr>
      <w:r>
        <w:rPr>
          <w:noProof/>
        </w:rPr>
        <w:drawing>
          <wp:inline distT="0" distB="0" distL="0" distR="0" wp14:anchorId="76089304" wp14:editId="41FD04DA">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1A2C8B44" w14:textId="77777777" w:rsidR="002C5A09" w:rsidRDefault="002C5A09" w:rsidP="0078687F">
      <w:pPr>
        <w:pStyle w:val="Caption"/>
      </w:pPr>
      <w:bookmarkStart w:id="254" w:name="_Toc5375514"/>
      <w:bookmarkStart w:id="255" w:name="_Toc58685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54"/>
      <w:bookmarkEnd w:id="255"/>
    </w:p>
    <w:p w14:paraId="39E772C4" w14:textId="77777777" w:rsidR="002C5A09" w:rsidRDefault="002C5A09" w:rsidP="0078687F">
      <w:pPr>
        <w:pStyle w:val="Heading3"/>
      </w:pPr>
      <w:r>
        <w:t xml:space="preserve">Diaphragms </w:t>
      </w:r>
    </w:p>
    <w:p w14:paraId="7F2A927B" w14:textId="77777777" w:rsidR="002C5A09" w:rsidRDefault="002C5A09"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1F426B40" w14:textId="77777777" w:rsidR="002C5A09" w:rsidRDefault="002C5A09" w:rsidP="0078687F">
      <w:pPr>
        <w:keepNext/>
        <w:jc w:val="center"/>
      </w:pPr>
      <w:r>
        <w:rPr>
          <w:noProof/>
        </w:rPr>
        <w:drawing>
          <wp:inline distT="0" distB="0" distL="0" distR="0" wp14:anchorId="22AFF78A" wp14:editId="53B82287">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521945C0" w14:textId="77777777" w:rsidR="002C5A09" w:rsidRDefault="002C5A09" w:rsidP="0078687F">
      <w:pPr>
        <w:pStyle w:val="Caption"/>
      </w:pPr>
      <w:bookmarkStart w:id="256" w:name="_Toc5375515"/>
      <w:bookmarkStart w:id="257" w:name="_Toc58685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56"/>
      <w:bookmarkEnd w:id="257"/>
    </w:p>
    <w:p w14:paraId="2E95A5E0" w14:textId="77777777" w:rsidR="002C5A09" w:rsidRDefault="002C5A09"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3E095505" w14:textId="77777777" w:rsidR="002C5A09" w:rsidRDefault="002C5A09"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070F8812" w14:textId="77777777" w:rsidR="002C5A09" w:rsidRDefault="002C5A09" w:rsidP="0078687F">
      <w:r>
        <w:t>The following table compares the displacements at the location of load application for the three diaphragm types.</w:t>
      </w:r>
    </w:p>
    <w:p w14:paraId="79E3D98D" w14:textId="77777777" w:rsidR="002C5A09" w:rsidRDefault="002C5A09" w:rsidP="0078687F">
      <w:pPr>
        <w:pStyle w:val="Caption"/>
        <w:keepNext/>
      </w:pPr>
      <w:bookmarkStart w:id="258" w:name="_Toc5375382"/>
      <w:bookmarkStart w:id="259" w:name="_Toc586840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58"/>
      <w:bookmarkEnd w:id="259"/>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2C5A09" w14:paraId="6D04FE6C" w14:textId="77777777" w:rsidTr="0078687F">
        <w:trPr>
          <w:jc w:val="center"/>
        </w:trPr>
        <w:tc>
          <w:tcPr>
            <w:tcW w:w="2007" w:type="dxa"/>
            <w:vAlign w:val="bottom"/>
          </w:tcPr>
          <w:p w14:paraId="351DED36" w14:textId="77777777" w:rsidR="002C5A09" w:rsidRDefault="002C5A09" w:rsidP="0078687F">
            <w:pPr>
              <w:pStyle w:val="squish"/>
            </w:pPr>
          </w:p>
        </w:tc>
        <w:tc>
          <w:tcPr>
            <w:tcW w:w="1181" w:type="dxa"/>
            <w:vAlign w:val="center"/>
          </w:tcPr>
          <w:p w14:paraId="5821F52D" w14:textId="77777777" w:rsidR="002C5A09" w:rsidRDefault="002C5A09" w:rsidP="0078687F">
            <w:pPr>
              <w:pStyle w:val="squish"/>
              <w:jc w:val="center"/>
            </w:pPr>
            <w:r>
              <w:rPr>
                <w:rFonts w:ascii="Calibri" w:hAnsi="Calibri" w:cs="Calibri"/>
                <w:color w:val="000000"/>
              </w:rPr>
              <w:t>X-Frame</w:t>
            </w:r>
          </w:p>
        </w:tc>
        <w:tc>
          <w:tcPr>
            <w:tcW w:w="1181" w:type="dxa"/>
            <w:vAlign w:val="center"/>
          </w:tcPr>
          <w:p w14:paraId="29C7A0E8" w14:textId="77777777" w:rsidR="002C5A09" w:rsidRDefault="002C5A09" w:rsidP="0078687F">
            <w:pPr>
              <w:pStyle w:val="squish"/>
              <w:jc w:val="center"/>
            </w:pPr>
            <w:r>
              <w:rPr>
                <w:rFonts w:ascii="Calibri" w:hAnsi="Calibri" w:cs="Calibri"/>
                <w:color w:val="000000"/>
              </w:rPr>
              <w:t>Chevron</w:t>
            </w:r>
          </w:p>
        </w:tc>
        <w:tc>
          <w:tcPr>
            <w:tcW w:w="1181" w:type="dxa"/>
            <w:vAlign w:val="center"/>
          </w:tcPr>
          <w:p w14:paraId="6A74AAC9" w14:textId="77777777" w:rsidR="002C5A09" w:rsidRDefault="002C5A09" w:rsidP="0078687F">
            <w:pPr>
              <w:pStyle w:val="squish"/>
              <w:jc w:val="center"/>
            </w:pPr>
            <w:r>
              <w:rPr>
                <w:rFonts w:ascii="Calibri" w:hAnsi="Calibri" w:cs="Calibri"/>
                <w:color w:val="000000"/>
              </w:rPr>
              <w:t>Beam</w:t>
            </w:r>
          </w:p>
        </w:tc>
        <w:tc>
          <w:tcPr>
            <w:tcW w:w="1248" w:type="dxa"/>
            <w:vAlign w:val="center"/>
          </w:tcPr>
          <w:p w14:paraId="18C8DE4D" w14:textId="77777777" w:rsidR="002C5A09" w:rsidRDefault="002C5A09" w:rsidP="0078687F">
            <w:pPr>
              <w:pStyle w:val="squish"/>
              <w:jc w:val="center"/>
            </w:pPr>
            <w:r>
              <w:rPr>
                <w:rFonts w:ascii="Calibri" w:hAnsi="Calibri" w:cs="Calibri"/>
                <w:color w:val="000000"/>
              </w:rPr>
              <w:t>% diff from X-Frame</w:t>
            </w:r>
          </w:p>
        </w:tc>
      </w:tr>
      <w:tr w:rsidR="002C5A09" w14:paraId="3E95E506" w14:textId="77777777" w:rsidTr="0078687F">
        <w:trPr>
          <w:jc w:val="center"/>
        </w:trPr>
        <w:tc>
          <w:tcPr>
            <w:tcW w:w="2007" w:type="dxa"/>
            <w:vAlign w:val="bottom"/>
          </w:tcPr>
          <w:p w14:paraId="73A155E4" w14:textId="77777777" w:rsidR="002C5A09" w:rsidRDefault="002C5A09" w:rsidP="0078687F">
            <w:pPr>
              <w:pStyle w:val="squish"/>
            </w:pPr>
            <w:r>
              <w:rPr>
                <w:rFonts w:ascii="Calibri" w:hAnsi="Calibri" w:cs="Calibri"/>
                <w:color w:val="000000"/>
              </w:rPr>
              <w:t>Unrestrained</w:t>
            </w:r>
          </w:p>
        </w:tc>
        <w:tc>
          <w:tcPr>
            <w:tcW w:w="1181" w:type="dxa"/>
            <w:vAlign w:val="center"/>
          </w:tcPr>
          <w:p w14:paraId="0F68F1F5" w14:textId="77777777" w:rsidR="002C5A09" w:rsidRDefault="002C5A09" w:rsidP="0078687F">
            <w:pPr>
              <w:pStyle w:val="squish"/>
              <w:jc w:val="center"/>
            </w:pPr>
            <w:r>
              <w:rPr>
                <w:rFonts w:ascii="Calibri" w:hAnsi="Calibri" w:cs="Calibri"/>
                <w:color w:val="000000"/>
              </w:rPr>
              <w:t>-4.28E-06</w:t>
            </w:r>
          </w:p>
        </w:tc>
        <w:tc>
          <w:tcPr>
            <w:tcW w:w="1181" w:type="dxa"/>
            <w:vAlign w:val="center"/>
          </w:tcPr>
          <w:p w14:paraId="48170DA9" w14:textId="77777777" w:rsidR="002C5A09" w:rsidRDefault="002C5A09" w:rsidP="0078687F">
            <w:pPr>
              <w:pStyle w:val="squish"/>
              <w:jc w:val="center"/>
            </w:pPr>
            <w:r>
              <w:rPr>
                <w:rFonts w:ascii="Calibri" w:hAnsi="Calibri" w:cs="Calibri"/>
                <w:color w:val="000000"/>
              </w:rPr>
              <w:t>-3.95E-06</w:t>
            </w:r>
          </w:p>
        </w:tc>
        <w:tc>
          <w:tcPr>
            <w:tcW w:w="1181" w:type="dxa"/>
            <w:vAlign w:val="center"/>
          </w:tcPr>
          <w:p w14:paraId="3773D513" w14:textId="77777777" w:rsidR="002C5A09" w:rsidRDefault="002C5A09" w:rsidP="0078687F">
            <w:pPr>
              <w:pStyle w:val="squish"/>
              <w:jc w:val="center"/>
            </w:pPr>
            <w:r>
              <w:rPr>
                <w:rFonts w:ascii="Calibri" w:hAnsi="Calibri" w:cs="Calibri"/>
                <w:color w:val="000000"/>
              </w:rPr>
              <w:t>-4.27E-06</w:t>
            </w:r>
          </w:p>
        </w:tc>
        <w:tc>
          <w:tcPr>
            <w:tcW w:w="1248" w:type="dxa"/>
            <w:vAlign w:val="center"/>
          </w:tcPr>
          <w:p w14:paraId="71C21B15" w14:textId="77777777" w:rsidR="002C5A09" w:rsidRDefault="002C5A09" w:rsidP="0078687F">
            <w:pPr>
              <w:pStyle w:val="squish"/>
              <w:jc w:val="center"/>
            </w:pPr>
            <w:r>
              <w:rPr>
                <w:rFonts w:ascii="Calibri" w:hAnsi="Calibri" w:cs="Calibri"/>
                <w:color w:val="000000"/>
              </w:rPr>
              <w:t>-0.12%</w:t>
            </w:r>
          </w:p>
        </w:tc>
      </w:tr>
      <w:tr w:rsidR="002C5A09" w14:paraId="1BF3A075" w14:textId="77777777" w:rsidTr="0078687F">
        <w:trPr>
          <w:jc w:val="center"/>
        </w:trPr>
        <w:tc>
          <w:tcPr>
            <w:tcW w:w="2007" w:type="dxa"/>
            <w:vAlign w:val="bottom"/>
          </w:tcPr>
          <w:p w14:paraId="177FDC57" w14:textId="77777777" w:rsidR="002C5A09" w:rsidRDefault="002C5A09" w:rsidP="0078687F">
            <w:pPr>
              <w:pStyle w:val="squish"/>
            </w:pPr>
            <w:r>
              <w:rPr>
                <w:rFonts w:ascii="Calibri" w:hAnsi="Calibri" w:cs="Calibri"/>
                <w:color w:val="000000"/>
              </w:rPr>
              <w:t>Rotation Restrained</w:t>
            </w:r>
          </w:p>
        </w:tc>
        <w:tc>
          <w:tcPr>
            <w:tcW w:w="1181" w:type="dxa"/>
            <w:vAlign w:val="center"/>
          </w:tcPr>
          <w:p w14:paraId="1F34C22F" w14:textId="77777777" w:rsidR="002C5A09" w:rsidRDefault="002C5A09" w:rsidP="0078687F">
            <w:pPr>
              <w:pStyle w:val="squish"/>
              <w:jc w:val="center"/>
            </w:pPr>
            <w:r>
              <w:rPr>
                <w:rFonts w:ascii="Calibri" w:hAnsi="Calibri" w:cs="Calibri"/>
                <w:color w:val="000000"/>
              </w:rPr>
              <w:t>-3.87E-06</w:t>
            </w:r>
          </w:p>
        </w:tc>
        <w:tc>
          <w:tcPr>
            <w:tcW w:w="1181" w:type="dxa"/>
            <w:vAlign w:val="center"/>
          </w:tcPr>
          <w:p w14:paraId="460A50FA" w14:textId="77777777" w:rsidR="002C5A09" w:rsidRDefault="002C5A09" w:rsidP="0078687F">
            <w:pPr>
              <w:pStyle w:val="squish"/>
              <w:jc w:val="center"/>
            </w:pPr>
            <w:r>
              <w:rPr>
                <w:rFonts w:ascii="Calibri" w:hAnsi="Calibri" w:cs="Calibri"/>
                <w:color w:val="000000"/>
              </w:rPr>
              <w:t>-3.19E-06</w:t>
            </w:r>
          </w:p>
        </w:tc>
        <w:tc>
          <w:tcPr>
            <w:tcW w:w="1181" w:type="dxa"/>
            <w:vAlign w:val="center"/>
          </w:tcPr>
          <w:p w14:paraId="14D160BD" w14:textId="77777777" w:rsidR="002C5A09" w:rsidRDefault="002C5A09" w:rsidP="0078687F">
            <w:pPr>
              <w:pStyle w:val="squish"/>
              <w:jc w:val="center"/>
            </w:pPr>
            <w:r>
              <w:rPr>
                <w:rFonts w:ascii="Calibri" w:hAnsi="Calibri" w:cs="Calibri"/>
                <w:color w:val="000000"/>
              </w:rPr>
              <w:t>-3.87E-06</w:t>
            </w:r>
          </w:p>
        </w:tc>
        <w:tc>
          <w:tcPr>
            <w:tcW w:w="1248" w:type="dxa"/>
            <w:vAlign w:val="center"/>
          </w:tcPr>
          <w:p w14:paraId="3F78E4F0" w14:textId="77777777" w:rsidR="002C5A09" w:rsidRDefault="002C5A09" w:rsidP="0078687F">
            <w:pPr>
              <w:pStyle w:val="squish"/>
              <w:jc w:val="center"/>
            </w:pPr>
            <w:r>
              <w:rPr>
                <w:rFonts w:ascii="Calibri" w:hAnsi="Calibri" w:cs="Calibri"/>
                <w:color w:val="000000"/>
              </w:rPr>
              <w:t>-0.04%</w:t>
            </w:r>
          </w:p>
        </w:tc>
      </w:tr>
    </w:tbl>
    <w:p w14:paraId="6C5F771A" w14:textId="77777777" w:rsidR="002C5A09" w:rsidRDefault="002C5A09"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25690F0B" w14:textId="77777777" w:rsidR="002C5A09" w:rsidRDefault="002C5A09" w:rsidP="0078687F">
      <w:pPr>
        <w:pStyle w:val="Caption"/>
        <w:keepNext/>
      </w:pPr>
      <w:bookmarkStart w:id="260" w:name="_Toc5375383"/>
      <w:bookmarkStart w:id="261" w:name="_Toc586840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60"/>
      <w:bookmarkEnd w:id="261"/>
    </w:p>
    <w:tbl>
      <w:tblPr>
        <w:tblStyle w:val="TableGrid"/>
        <w:tblW w:w="0" w:type="auto"/>
        <w:jc w:val="center"/>
        <w:tblLook w:val="04A0" w:firstRow="1" w:lastRow="0" w:firstColumn="1" w:lastColumn="0" w:noHBand="0" w:noVBand="1"/>
      </w:tblPr>
      <w:tblGrid>
        <w:gridCol w:w="2436"/>
        <w:gridCol w:w="772"/>
        <w:gridCol w:w="563"/>
      </w:tblGrid>
      <w:tr w:rsidR="002C5A09" w14:paraId="59650C82" w14:textId="77777777" w:rsidTr="0078687F">
        <w:trPr>
          <w:jc w:val="center"/>
        </w:trPr>
        <w:tc>
          <w:tcPr>
            <w:tcW w:w="2436" w:type="dxa"/>
            <w:vAlign w:val="bottom"/>
          </w:tcPr>
          <w:p w14:paraId="4A72D05E" w14:textId="77777777" w:rsidR="002C5A09" w:rsidRDefault="002C5A09" w:rsidP="0078687F">
            <w:pPr>
              <w:pStyle w:val="squish"/>
            </w:pPr>
            <w:r>
              <w:rPr>
                <w:rFonts w:ascii="Calibri" w:hAnsi="Calibri" w:cs="Calibri"/>
                <w:color w:val="000000"/>
              </w:rPr>
              <w:t>Area</w:t>
            </w:r>
          </w:p>
        </w:tc>
        <w:tc>
          <w:tcPr>
            <w:tcW w:w="772" w:type="dxa"/>
            <w:vAlign w:val="bottom"/>
          </w:tcPr>
          <w:p w14:paraId="31B088E8" w14:textId="77777777" w:rsidR="002C5A09" w:rsidRDefault="002C5A09" w:rsidP="0078687F">
            <w:pPr>
              <w:pStyle w:val="squish"/>
              <w:jc w:val="right"/>
            </w:pPr>
            <w:r>
              <w:rPr>
                <w:rFonts w:ascii="Calibri" w:hAnsi="Calibri" w:cs="Calibri"/>
                <w:color w:val="000000"/>
              </w:rPr>
              <w:t>200</w:t>
            </w:r>
          </w:p>
        </w:tc>
        <w:tc>
          <w:tcPr>
            <w:tcW w:w="563" w:type="dxa"/>
          </w:tcPr>
          <w:p w14:paraId="5C80EF31" w14:textId="77777777" w:rsidR="002C5A09" w:rsidRDefault="002C5A09" w:rsidP="0078687F">
            <w:pPr>
              <w:pStyle w:val="squish"/>
              <w:rPr>
                <w:rFonts w:ascii="Calibri" w:hAnsi="Calibri" w:cs="Calibri"/>
                <w:color w:val="000000"/>
              </w:rPr>
            </w:pPr>
            <w:r>
              <w:t>in</w:t>
            </w:r>
            <w:r w:rsidRPr="00440EDD">
              <w:rPr>
                <w:vertAlign w:val="superscript"/>
              </w:rPr>
              <w:t>2</w:t>
            </w:r>
          </w:p>
        </w:tc>
      </w:tr>
      <w:tr w:rsidR="002C5A09" w14:paraId="3F236A69" w14:textId="77777777" w:rsidTr="0078687F">
        <w:trPr>
          <w:jc w:val="center"/>
        </w:trPr>
        <w:tc>
          <w:tcPr>
            <w:tcW w:w="2436" w:type="dxa"/>
            <w:vAlign w:val="bottom"/>
          </w:tcPr>
          <w:p w14:paraId="149DABAC" w14:textId="77777777" w:rsidR="002C5A09" w:rsidRDefault="002C5A09" w:rsidP="0078687F">
            <w:pPr>
              <w:pStyle w:val="squish"/>
            </w:pPr>
            <w:r>
              <w:rPr>
                <w:rFonts w:ascii="Calibri" w:hAnsi="Calibri" w:cs="Calibri"/>
                <w:color w:val="000000"/>
              </w:rPr>
              <w:t>Moment of Inertia (I11)</w:t>
            </w:r>
          </w:p>
        </w:tc>
        <w:tc>
          <w:tcPr>
            <w:tcW w:w="772" w:type="dxa"/>
            <w:vAlign w:val="bottom"/>
          </w:tcPr>
          <w:p w14:paraId="7FCFB428" w14:textId="77777777" w:rsidR="002C5A09" w:rsidRDefault="002C5A09" w:rsidP="0078687F">
            <w:pPr>
              <w:pStyle w:val="squish"/>
              <w:jc w:val="right"/>
            </w:pPr>
            <w:r>
              <w:rPr>
                <w:rFonts w:ascii="Calibri" w:hAnsi="Calibri" w:cs="Calibri"/>
                <w:color w:val="000000"/>
              </w:rPr>
              <w:t>1500</w:t>
            </w:r>
          </w:p>
        </w:tc>
        <w:tc>
          <w:tcPr>
            <w:tcW w:w="563" w:type="dxa"/>
          </w:tcPr>
          <w:p w14:paraId="5E3F5818" w14:textId="77777777" w:rsidR="002C5A09" w:rsidRDefault="002C5A09" w:rsidP="0078687F">
            <w:pPr>
              <w:pStyle w:val="squish"/>
              <w:rPr>
                <w:rFonts w:ascii="Calibri" w:hAnsi="Calibri" w:cs="Calibri"/>
                <w:color w:val="000000"/>
              </w:rPr>
            </w:pPr>
            <w:r>
              <w:t>in</w:t>
            </w:r>
            <w:r w:rsidRPr="00440EDD">
              <w:rPr>
                <w:vertAlign w:val="superscript"/>
              </w:rPr>
              <w:t>4</w:t>
            </w:r>
          </w:p>
        </w:tc>
      </w:tr>
      <w:tr w:rsidR="002C5A09" w14:paraId="603C27DB" w14:textId="77777777" w:rsidTr="0078687F">
        <w:trPr>
          <w:jc w:val="center"/>
        </w:trPr>
        <w:tc>
          <w:tcPr>
            <w:tcW w:w="2436" w:type="dxa"/>
            <w:vAlign w:val="bottom"/>
          </w:tcPr>
          <w:p w14:paraId="4CB601E1" w14:textId="77777777" w:rsidR="002C5A09" w:rsidRDefault="002C5A09" w:rsidP="0078687F">
            <w:pPr>
              <w:pStyle w:val="squish"/>
            </w:pPr>
            <w:r>
              <w:rPr>
                <w:rFonts w:ascii="Calibri" w:hAnsi="Calibri" w:cs="Calibri"/>
                <w:color w:val="000000"/>
              </w:rPr>
              <w:t>Shear Area (A1)</w:t>
            </w:r>
          </w:p>
        </w:tc>
        <w:tc>
          <w:tcPr>
            <w:tcW w:w="772" w:type="dxa"/>
            <w:vAlign w:val="bottom"/>
          </w:tcPr>
          <w:p w14:paraId="7D72F65E" w14:textId="77777777" w:rsidR="002C5A09" w:rsidRDefault="002C5A09" w:rsidP="0078687F">
            <w:pPr>
              <w:pStyle w:val="squish"/>
              <w:jc w:val="right"/>
            </w:pPr>
            <w:r>
              <w:rPr>
                <w:rFonts w:ascii="Calibri" w:hAnsi="Calibri" w:cs="Calibri"/>
                <w:color w:val="000000"/>
              </w:rPr>
              <w:t>4.8</w:t>
            </w:r>
          </w:p>
        </w:tc>
        <w:tc>
          <w:tcPr>
            <w:tcW w:w="563" w:type="dxa"/>
          </w:tcPr>
          <w:p w14:paraId="3E6267FD" w14:textId="77777777" w:rsidR="002C5A09" w:rsidRDefault="002C5A09" w:rsidP="0078687F">
            <w:pPr>
              <w:pStyle w:val="squish"/>
              <w:rPr>
                <w:rFonts w:ascii="Calibri" w:hAnsi="Calibri" w:cs="Calibri"/>
                <w:color w:val="000000"/>
              </w:rPr>
            </w:pPr>
            <w:r>
              <w:t>in</w:t>
            </w:r>
            <w:r w:rsidRPr="00440EDD">
              <w:rPr>
                <w:vertAlign w:val="superscript"/>
              </w:rPr>
              <w:t>2</w:t>
            </w:r>
          </w:p>
        </w:tc>
      </w:tr>
      <w:tr w:rsidR="002C5A09" w14:paraId="3E7B335F" w14:textId="77777777" w:rsidTr="0078687F">
        <w:trPr>
          <w:jc w:val="center"/>
        </w:trPr>
        <w:tc>
          <w:tcPr>
            <w:tcW w:w="2436" w:type="dxa"/>
            <w:vAlign w:val="bottom"/>
          </w:tcPr>
          <w:p w14:paraId="7ED1D951" w14:textId="77777777" w:rsidR="002C5A09" w:rsidRDefault="002C5A09" w:rsidP="0078687F">
            <w:pPr>
              <w:pStyle w:val="squish"/>
            </w:pPr>
            <w:r>
              <w:rPr>
                <w:rFonts w:ascii="Calibri" w:hAnsi="Calibri" w:cs="Calibri"/>
                <w:color w:val="000000"/>
              </w:rPr>
              <w:t>Shear Area (A2)</w:t>
            </w:r>
          </w:p>
        </w:tc>
        <w:tc>
          <w:tcPr>
            <w:tcW w:w="772" w:type="dxa"/>
            <w:vAlign w:val="bottom"/>
          </w:tcPr>
          <w:p w14:paraId="538AF3AF" w14:textId="77777777" w:rsidR="002C5A09" w:rsidRDefault="002C5A09" w:rsidP="0078687F">
            <w:pPr>
              <w:pStyle w:val="squish"/>
              <w:jc w:val="right"/>
            </w:pPr>
            <w:r>
              <w:rPr>
                <w:rFonts w:ascii="Calibri" w:hAnsi="Calibri" w:cs="Calibri"/>
                <w:color w:val="000000"/>
              </w:rPr>
              <w:t>8.5</w:t>
            </w:r>
          </w:p>
        </w:tc>
        <w:tc>
          <w:tcPr>
            <w:tcW w:w="563" w:type="dxa"/>
          </w:tcPr>
          <w:p w14:paraId="14B352C6" w14:textId="77777777" w:rsidR="002C5A09" w:rsidRDefault="002C5A09" w:rsidP="0078687F">
            <w:pPr>
              <w:pStyle w:val="squish"/>
              <w:rPr>
                <w:rFonts w:ascii="Calibri" w:hAnsi="Calibri" w:cs="Calibri"/>
                <w:color w:val="000000"/>
              </w:rPr>
            </w:pPr>
            <w:r>
              <w:t>in</w:t>
            </w:r>
            <w:r w:rsidRPr="00440EDD">
              <w:rPr>
                <w:vertAlign w:val="superscript"/>
              </w:rPr>
              <w:t>2</w:t>
            </w:r>
          </w:p>
        </w:tc>
      </w:tr>
    </w:tbl>
    <w:p w14:paraId="176E9B41" w14:textId="77777777" w:rsidR="002C5A09" w:rsidRDefault="002C5A09" w:rsidP="0078687F"/>
    <w:p w14:paraId="0946DAFE" w14:textId="77777777" w:rsidR="002C5A09" w:rsidRDefault="002C5A09" w:rsidP="00DF2EDD"/>
    <w:p w14:paraId="7E4BF599" w14:textId="77777777" w:rsidR="002C5A09" w:rsidRDefault="002C5A09" w:rsidP="00DF2EDD">
      <w:pPr>
        <w:pStyle w:val="Heading3"/>
      </w:pPr>
      <w:r>
        <w:t>Bearings and Pedestals</w:t>
      </w:r>
    </w:p>
    <w:p w14:paraId="4319D8AE" w14:textId="77777777" w:rsidR="002C5A09" w:rsidRDefault="002C5A09"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519A6CD7" w14:textId="77777777" w:rsidR="002C5A09" w:rsidRDefault="002C5A09" w:rsidP="0078687F">
      <w:pPr>
        <w:pStyle w:val="Caption"/>
        <w:keepNext/>
      </w:pPr>
      <w:bookmarkStart w:id="262" w:name="_Toc5375384"/>
      <w:bookmarkStart w:id="263" w:name="_Toc586840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62"/>
      <w:bookmarkEnd w:id="263"/>
    </w:p>
    <w:tbl>
      <w:tblPr>
        <w:tblStyle w:val="TableGrid"/>
        <w:tblW w:w="0" w:type="auto"/>
        <w:jc w:val="center"/>
        <w:tblLook w:val="04A0" w:firstRow="1" w:lastRow="0" w:firstColumn="1" w:lastColumn="0" w:noHBand="0" w:noVBand="1"/>
      </w:tblPr>
      <w:tblGrid>
        <w:gridCol w:w="2952"/>
        <w:gridCol w:w="995"/>
        <w:gridCol w:w="814"/>
      </w:tblGrid>
      <w:tr w:rsidR="002C5A09" w14:paraId="6F8087AF" w14:textId="77777777" w:rsidTr="00174C40">
        <w:trPr>
          <w:jc w:val="center"/>
        </w:trPr>
        <w:tc>
          <w:tcPr>
            <w:tcW w:w="2952" w:type="dxa"/>
          </w:tcPr>
          <w:p w14:paraId="2C4E67F2" w14:textId="77777777" w:rsidR="002C5A09" w:rsidRDefault="002C5A09" w:rsidP="00440EDD">
            <w:pPr>
              <w:pStyle w:val="squish"/>
            </w:pPr>
            <w:r>
              <w:t>Cross-Sectional Area</w:t>
            </w:r>
          </w:p>
        </w:tc>
        <w:tc>
          <w:tcPr>
            <w:tcW w:w="995" w:type="dxa"/>
          </w:tcPr>
          <w:p w14:paraId="56F681B5" w14:textId="77777777" w:rsidR="002C5A09" w:rsidRDefault="002C5A09" w:rsidP="00440EDD">
            <w:pPr>
              <w:pStyle w:val="squish"/>
            </w:pPr>
            <w:r>
              <w:t>1000</w:t>
            </w:r>
          </w:p>
        </w:tc>
        <w:tc>
          <w:tcPr>
            <w:tcW w:w="814" w:type="dxa"/>
          </w:tcPr>
          <w:p w14:paraId="49DAF1F1" w14:textId="77777777" w:rsidR="002C5A09" w:rsidRDefault="002C5A09" w:rsidP="00440EDD">
            <w:pPr>
              <w:pStyle w:val="squish"/>
            </w:pPr>
            <w:r>
              <w:t>in</w:t>
            </w:r>
            <w:r w:rsidRPr="00440EDD">
              <w:rPr>
                <w:vertAlign w:val="superscript"/>
              </w:rPr>
              <w:t>2</w:t>
            </w:r>
          </w:p>
        </w:tc>
      </w:tr>
      <w:tr w:rsidR="002C5A09" w14:paraId="7C367881" w14:textId="77777777" w:rsidTr="00174C40">
        <w:trPr>
          <w:jc w:val="center"/>
        </w:trPr>
        <w:tc>
          <w:tcPr>
            <w:tcW w:w="2952" w:type="dxa"/>
          </w:tcPr>
          <w:p w14:paraId="30E23C50" w14:textId="77777777" w:rsidR="002C5A09" w:rsidRDefault="002C5A09" w:rsidP="00440EDD">
            <w:pPr>
              <w:pStyle w:val="squish"/>
            </w:pPr>
            <w:r>
              <w:t>Moments of Inertia (I11&amp;I22)</w:t>
            </w:r>
          </w:p>
        </w:tc>
        <w:tc>
          <w:tcPr>
            <w:tcW w:w="995" w:type="dxa"/>
          </w:tcPr>
          <w:p w14:paraId="723086BA" w14:textId="77777777" w:rsidR="002C5A09" w:rsidRDefault="002C5A09" w:rsidP="00440EDD">
            <w:pPr>
              <w:pStyle w:val="squish"/>
            </w:pPr>
            <w:r>
              <w:t>87000</w:t>
            </w:r>
          </w:p>
        </w:tc>
        <w:tc>
          <w:tcPr>
            <w:tcW w:w="814" w:type="dxa"/>
          </w:tcPr>
          <w:p w14:paraId="4AAD7A37" w14:textId="77777777" w:rsidR="002C5A09" w:rsidRDefault="002C5A09" w:rsidP="00440EDD">
            <w:pPr>
              <w:pStyle w:val="squish"/>
            </w:pPr>
            <w:r>
              <w:t>in</w:t>
            </w:r>
            <w:r w:rsidRPr="00440EDD">
              <w:rPr>
                <w:vertAlign w:val="superscript"/>
              </w:rPr>
              <w:t>4</w:t>
            </w:r>
          </w:p>
        </w:tc>
      </w:tr>
      <w:tr w:rsidR="002C5A09" w14:paraId="3045E940" w14:textId="77777777" w:rsidTr="00174C40">
        <w:trPr>
          <w:jc w:val="center"/>
        </w:trPr>
        <w:tc>
          <w:tcPr>
            <w:tcW w:w="2952" w:type="dxa"/>
          </w:tcPr>
          <w:p w14:paraId="50B9D59D" w14:textId="77777777" w:rsidR="002C5A09" w:rsidRDefault="002C5A09" w:rsidP="00440EDD">
            <w:pPr>
              <w:pStyle w:val="squish"/>
            </w:pPr>
            <w:r>
              <w:t>Torsional Constant</w:t>
            </w:r>
          </w:p>
        </w:tc>
        <w:tc>
          <w:tcPr>
            <w:tcW w:w="995" w:type="dxa"/>
          </w:tcPr>
          <w:p w14:paraId="0444BF7B" w14:textId="77777777" w:rsidR="002C5A09" w:rsidRDefault="002C5A09" w:rsidP="00440EDD">
            <w:pPr>
              <w:pStyle w:val="squish"/>
            </w:pPr>
            <w:r>
              <w:t>148000</w:t>
            </w:r>
          </w:p>
        </w:tc>
        <w:tc>
          <w:tcPr>
            <w:tcW w:w="814" w:type="dxa"/>
          </w:tcPr>
          <w:p w14:paraId="5C72842F" w14:textId="77777777" w:rsidR="002C5A09" w:rsidRDefault="002C5A09" w:rsidP="00440EDD">
            <w:pPr>
              <w:pStyle w:val="squish"/>
            </w:pPr>
            <w:r>
              <w:t>in</w:t>
            </w:r>
            <w:r w:rsidRPr="00440EDD">
              <w:rPr>
                <w:vertAlign w:val="superscript"/>
              </w:rPr>
              <w:t>4</w:t>
            </w:r>
          </w:p>
        </w:tc>
      </w:tr>
      <w:tr w:rsidR="002C5A09" w14:paraId="4AD7F22D" w14:textId="77777777" w:rsidTr="00174C40">
        <w:trPr>
          <w:jc w:val="center"/>
        </w:trPr>
        <w:tc>
          <w:tcPr>
            <w:tcW w:w="2952" w:type="dxa"/>
          </w:tcPr>
          <w:p w14:paraId="0511FE7E" w14:textId="77777777" w:rsidR="002C5A09" w:rsidRDefault="002C5A09" w:rsidP="00174C40">
            <w:pPr>
              <w:pStyle w:val="squish"/>
            </w:pPr>
            <w:r>
              <w:t>Shear Areas (A1&amp;A2)</w:t>
            </w:r>
          </w:p>
        </w:tc>
        <w:tc>
          <w:tcPr>
            <w:tcW w:w="995" w:type="dxa"/>
          </w:tcPr>
          <w:p w14:paraId="1E5CCAC4" w14:textId="77777777" w:rsidR="002C5A09" w:rsidRDefault="002C5A09" w:rsidP="00174C40">
            <w:pPr>
              <w:pStyle w:val="squish"/>
            </w:pPr>
            <w:r>
              <w:t>850</w:t>
            </w:r>
          </w:p>
        </w:tc>
        <w:tc>
          <w:tcPr>
            <w:tcW w:w="814" w:type="dxa"/>
          </w:tcPr>
          <w:p w14:paraId="68DB945F" w14:textId="77777777" w:rsidR="002C5A09" w:rsidRDefault="002C5A09" w:rsidP="00174C40">
            <w:pPr>
              <w:pStyle w:val="squish"/>
            </w:pPr>
            <w:r>
              <w:t>in</w:t>
            </w:r>
            <w:r w:rsidRPr="00440EDD">
              <w:rPr>
                <w:vertAlign w:val="superscript"/>
              </w:rPr>
              <w:t>2</w:t>
            </w:r>
          </w:p>
        </w:tc>
      </w:tr>
      <w:tr w:rsidR="002C5A09" w14:paraId="37734F84" w14:textId="77777777" w:rsidTr="00174C40">
        <w:trPr>
          <w:jc w:val="center"/>
        </w:trPr>
        <w:tc>
          <w:tcPr>
            <w:tcW w:w="2952" w:type="dxa"/>
          </w:tcPr>
          <w:p w14:paraId="5972973E" w14:textId="77777777" w:rsidR="002C5A09" w:rsidRDefault="002C5A09" w:rsidP="00174C40">
            <w:pPr>
              <w:pStyle w:val="squish"/>
            </w:pPr>
            <w:r>
              <w:t>Modulus of Elasticity (E)</w:t>
            </w:r>
          </w:p>
        </w:tc>
        <w:tc>
          <w:tcPr>
            <w:tcW w:w="995" w:type="dxa"/>
          </w:tcPr>
          <w:p w14:paraId="1C20F8C5" w14:textId="77777777" w:rsidR="002C5A09" w:rsidRDefault="002C5A09" w:rsidP="00174C40">
            <w:pPr>
              <w:pStyle w:val="squish"/>
            </w:pPr>
            <w:r>
              <w:t>2.9E7</w:t>
            </w:r>
          </w:p>
        </w:tc>
        <w:tc>
          <w:tcPr>
            <w:tcW w:w="814" w:type="dxa"/>
          </w:tcPr>
          <w:p w14:paraId="37F46FD7" w14:textId="77777777" w:rsidR="002C5A09" w:rsidRDefault="002C5A09" w:rsidP="00174C40">
            <w:pPr>
              <w:pStyle w:val="squish"/>
            </w:pPr>
            <w:r>
              <w:t>lb/in</w:t>
            </w:r>
            <w:r w:rsidRPr="00174C40">
              <w:rPr>
                <w:vertAlign w:val="superscript"/>
              </w:rPr>
              <w:t>2</w:t>
            </w:r>
          </w:p>
        </w:tc>
      </w:tr>
    </w:tbl>
    <w:p w14:paraId="5DBE4E92" w14:textId="77777777" w:rsidR="002C5A09" w:rsidRDefault="002C5A09"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68D92C26" w14:textId="77777777" w:rsidR="002C5A09" w:rsidRDefault="002C5A09" w:rsidP="00F71B5E">
      <w:pPr>
        <w:pStyle w:val="Caption"/>
        <w:keepNext/>
      </w:pPr>
      <w:bookmarkStart w:id="264" w:name="_Toc5375385"/>
      <w:bookmarkStart w:id="265" w:name="_Toc586840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64"/>
      <w:bookmarkEnd w:id="265"/>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2C5A09" w14:paraId="5C6F06A4" w14:textId="77777777" w:rsidTr="009459EF">
        <w:trPr>
          <w:trHeight w:val="216"/>
          <w:jc w:val="center"/>
        </w:trPr>
        <w:tc>
          <w:tcPr>
            <w:tcW w:w="2461" w:type="dxa"/>
            <w:vAlign w:val="bottom"/>
          </w:tcPr>
          <w:p w14:paraId="6E7FAA55" w14:textId="77777777" w:rsidR="002C5A09" w:rsidRDefault="002C5A09" w:rsidP="00DF2EDD">
            <w:pPr>
              <w:pStyle w:val="squish"/>
              <w:jc w:val="right"/>
            </w:pPr>
          </w:p>
        </w:tc>
        <w:tc>
          <w:tcPr>
            <w:tcW w:w="925" w:type="dxa"/>
            <w:vAlign w:val="bottom"/>
          </w:tcPr>
          <w:p w14:paraId="32B67ABD" w14:textId="77777777" w:rsidR="002C5A09" w:rsidRDefault="002C5A09" w:rsidP="00DF2EDD">
            <w:pPr>
              <w:pStyle w:val="squish"/>
              <w:jc w:val="center"/>
            </w:pPr>
            <w:r>
              <w:t>TX</w:t>
            </w:r>
          </w:p>
        </w:tc>
        <w:tc>
          <w:tcPr>
            <w:tcW w:w="905" w:type="dxa"/>
            <w:vAlign w:val="bottom"/>
          </w:tcPr>
          <w:p w14:paraId="1D8F61E1" w14:textId="77777777" w:rsidR="002C5A09" w:rsidRDefault="002C5A09" w:rsidP="00DF2EDD">
            <w:pPr>
              <w:pStyle w:val="squish"/>
              <w:jc w:val="center"/>
            </w:pPr>
            <w:r>
              <w:t>TY</w:t>
            </w:r>
          </w:p>
        </w:tc>
        <w:tc>
          <w:tcPr>
            <w:tcW w:w="883" w:type="dxa"/>
            <w:tcBorders>
              <w:right w:val="nil"/>
            </w:tcBorders>
            <w:vAlign w:val="bottom"/>
          </w:tcPr>
          <w:p w14:paraId="20AAB794" w14:textId="77777777" w:rsidR="002C5A09" w:rsidRDefault="002C5A09" w:rsidP="00DF2EDD">
            <w:pPr>
              <w:pStyle w:val="squish"/>
              <w:jc w:val="center"/>
            </w:pPr>
            <w:r>
              <w:t>TZ</w:t>
            </w:r>
          </w:p>
        </w:tc>
        <w:tc>
          <w:tcPr>
            <w:tcW w:w="3437" w:type="dxa"/>
            <w:vMerge w:val="restart"/>
            <w:tcBorders>
              <w:top w:val="nil"/>
              <w:left w:val="nil"/>
              <w:bottom w:val="single" w:sz="4" w:space="0" w:color="auto"/>
              <w:right w:val="nil"/>
            </w:tcBorders>
            <w:vAlign w:val="bottom"/>
          </w:tcPr>
          <w:p w14:paraId="50515D24" w14:textId="77777777" w:rsidR="002C5A09" w:rsidRDefault="002C5A09" w:rsidP="00DF2EDD">
            <w:pPr>
              <w:pStyle w:val="squish"/>
              <w:jc w:val="right"/>
              <w:rPr>
                <w:noProof/>
              </w:rPr>
            </w:pPr>
            <w:r>
              <w:rPr>
                <w:noProof/>
              </w:rPr>
              <w:drawing>
                <wp:inline distT="0" distB="0" distL="0" distR="0" wp14:anchorId="5A117420" wp14:editId="6AA0DCB8">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2C5A09" w14:paraId="1DCFFB92" w14:textId="77777777" w:rsidTr="009459EF">
        <w:trPr>
          <w:trHeight w:val="216"/>
          <w:jc w:val="center"/>
        </w:trPr>
        <w:tc>
          <w:tcPr>
            <w:tcW w:w="2461" w:type="dxa"/>
            <w:vAlign w:val="bottom"/>
          </w:tcPr>
          <w:p w14:paraId="2A5EB63E" w14:textId="77777777" w:rsidR="002C5A09" w:rsidRDefault="002C5A09" w:rsidP="00DF2EDD">
            <w:pPr>
              <w:pStyle w:val="squish"/>
            </w:pPr>
            <w:r>
              <w:t>Fixed (Pedestals)</w:t>
            </w:r>
          </w:p>
        </w:tc>
        <w:tc>
          <w:tcPr>
            <w:tcW w:w="925" w:type="dxa"/>
            <w:vAlign w:val="bottom"/>
          </w:tcPr>
          <w:p w14:paraId="0E823B3F" w14:textId="77777777" w:rsidR="002C5A09" w:rsidRDefault="002C5A09" w:rsidP="00DF2EDD">
            <w:pPr>
              <w:pStyle w:val="squish"/>
              <w:jc w:val="center"/>
            </w:pPr>
            <w:r>
              <w:t>F</w:t>
            </w:r>
          </w:p>
        </w:tc>
        <w:tc>
          <w:tcPr>
            <w:tcW w:w="905" w:type="dxa"/>
            <w:vAlign w:val="bottom"/>
          </w:tcPr>
          <w:p w14:paraId="3527A7BE" w14:textId="77777777" w:rsidR="002C5A09" w:rsidRDefault="002C5A09" w:rsidP="00DF2EDD">
            <w:pPr>
              <w:pStyle w:val="squish"/>
              <w:jc w:val="center"/>
            </w:pPr>
            <w:r>
              <w:t>F</w:t>
            </w:r>
          </w:p>
        </w:tc>
        <w:tc>
          <w:tcPr>
            <w:tcW w:w="883" w:type="dxa"/>
            <w:tcBorders>
              <w:right w:val="nil"/>
            </w:tcBorders>
            <w:vAlign w:val="bottom"/>
          </w:tcPr>
          <w:p w14:paraId="4D5B0548" w14:textId="77777777" w:rsidR="002C5A09" w:rsidRDefault="002C5A09"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37E66C28" w14:textId="77777777" w:rsidR="002C5A09" w:rsidRDefault="002C5A09" w:rsidP="00DF2EDD">
            <w:pPr>
              <w:pStyle w:val="squish"/>
              <w:jc w:val="right"/>
            </w:pPr>
          </w:p>
        </w:tc>
      </w:tr>
      <w:tr w:rsidR="002C5A09" w14:paraId="4B38C266" w14:textId="77777777" w:rsidTr="009459EF">
        <w:trPr>
          <w:trHeight w:val="216"/>
          <w:jc w:val="center"/>
        </w:trPr>
        <w:tc>
          <w:tcPr>
            <w:tcW w:w="2461" w:type="dxa"/>
            <w:vAlign w:val="bottom"/>
          </w:tcPr>
          <w:p w14:paraId="4EF2DCFD" w14:textId="77777777" w:rsidR="002C5A09" w:rsidRDefault="002C5A09" w:rsidP="00DF2EDD">
            <w:pPr>
              <w:pStyle w:val="squish"/>
            </w:pPr>
            <w:r>
              <w:t>Expansion (Elastomeric)</w:t>
            </w:r>
          </w:p>
        </w:tc>
        <w:tc>
          <w:tcPr>
            <w:tcW w:w="925" w:type="dxa"/>
            <w:vAlign w:val="bottom"/>
          </w:tcPr>
          <w:p w14:paraId="5614C4A7" w14:textId="77777777" w:rsidR="002C5A09" w:rsidRDefault="002C5A09" w:rsidP="00DF2EDD">
            <w:pPr>
              <w:pStyle w:val="squish"/>
              <w:jc w:val="center"/>
            </w:pPr>
            <w:r>
              <w:t>R</w:t>
            </w:r>
          </w:p>
        </w:tc>
        <w:tc>
          <w:tcPr>
            <w:tcW w:w="905" w:type="dxa"/>
            <w:vAlign w:val="bottom"/>
          </w:tcPr>
          <w:p w14:paraId="75C92656" w14:textId="77777777" w:rsidR="002C5A09" w:rsidRDefault="002C5A09" w:rsidP="00DF2EDD">
            <w:pPr>
              <w:pStyle w:val="squish"/>
              <w:jc w:val="center"/>
            </w:pPr>
            <w:r>
              <w:t>F</w:t>
            </w:r>
          </w:p>
        </w:tc>
        <w:tc>
          <w:tcPr>
            <w:tcW w:w="883" w:type="dxa"/>
            <w:tcBorders>
              <w:right w:val="nil"/>
            </w:tcBorders>
            <w:vAlign w:val="bottom"/>
          </w:tcPr>
          <w:p w14:paraId="40D0B21E" w14:textId="77777777" w:rsidR="002C5A09" w:rsidRDefault="002C5A09"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214E12ED" w14:textId="77777777" w:rsidR="002C5A09" w:rsidRDefault="002C5A09" w:rsidP="00DF2EDD">
            <w:pPr>
              <w:pStyle w:val="squish"/>
              <w:jc w:val="right"/>
            </w:pPr>
          </w:p>
        </w:tc>
      </w:tr>
      <w:tr w:rsidR="002C5A09" w14:paraId="20E8A161" w14:textId="77777777" w:rsidTr="009459EF">
        <w:trPr>
          <w:trHeight w:val="216"/>
          <w:jc w:val="center"/>
        </w:trPr>
        <w:tc>
          <w:tcPr>
            <w:tcW w:w="2461" w:type="dxa"/>
            <w:vAlign w:val="bottom"/>
          </w:tcPr>
          <w:p w14:paraId="5B8694A6" w14:textId="77777777" w:rsidR="002C5A09" w:rsidRDefault="002C5A09" w:rsidP="00DF2EDD">
            <w:pPr>
              <w:pStyle w:val="squish"/>
            </w:pPr>
            <w:r>
              <w:t>Expansion (Alignment)</w:t>
            </w:r>
          </w:p>
        </w:tc>
        <w:tc>
          <w:tcPr>
            <w:tcW w:w="925" w:type="dxa"/>
            <w:vAlign w:val="bottom"/>
          </w:tcPr>
          <w:p w14:paraId="55019D17" w14:textId="77777777" w:rsidR="002C5A09" w:rsidRDefault="002C5A09" w:rsidP="00DF2EDD">
            <w:pPr>
              <w:pStyle w:val="squish"/>
              <w:jc w:val="center"/>
            </w:pPr>
            <w:r>
              <w:t>F</w:t>
            </w:r>
          </w:p>
        </w:tc>
        <w:tc>
          <w:tcPr>
            <w:tcW w:w="905" w:type="dxa"/>
            <w:vAlign w:val="bottom"/>
          </w:tcPr>
          <w:p w14:paraId="39F44DB4" w14:textId="77777777" w:rsidR="002C5A09" w:rsidRDefault="002C5A09" w:rsidP="00DF2EDD">
            <w:pPr>
              <w:pStyle w:val="squish"/>
              <w:jc w:val="center"/>
            </w:pPr>
            <w:r>
              <w:t>F</w:t>
            </w:r>
          </w:p>
        </w:tc>
        <w:tc>
          <w:tcPr>
            <w:tcW w:w="883" w:type="dxa"/>
            <w:tcBorders>
              <w:right w:val="nil"/>
            </w:tcBorders>
            <w:vAlign w:val="bottom"/>
          </w:tcPr>
          <w:p w14:paraId="6C55BDC4" w14:textId="77777777" w:rsidR="002C5A09" w:rsidRDefault="002C5A09"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305DFE11" w14:textId="77777777" w:rsidR="002C5A09" w:rsidRDefault="002C5A09" w:rsidP="00DF2EDD">
            <w:pPr>
              <w:pStyle w:val="squish"/>
              <w:jc w:val="right"/>
            </w:pPr>
          </w:p>
        </w:tc>
      </w:tr>
      <w:tr w:rsidR="002C5A09" w14:paraId="64133AE2" w14:textId="77777777" w:rsidTr="009459EF">
        <w:trPr>
          <w:trHeight w:val="216"/>
          <w:jc w:val="center"/>
        </w:trPr>
        <w:tc>
          <w:tcPr>
            <w:tcW w:w="5174" w:type="dxa"/>
            <w:gridSpan w:val="4"/>
            <w:tcBorders>
              <w:right w:val="nil"/>
            </w:tcBorders>
            <w:vAlign w:val="bottom"/>
          </w:tcPr>
          <w:p w14:paraId="1783B97E" w14:textId="77777777" w:rsidR="002C5A09" w:rsidRDefault="002C5A09"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336FD38B" w14:textId="77777777" w:rsidR="002C5A09" w:rsidRDefault="002C5A09" w:rsidP="00DF2EDD">
            <w:pPr>
              <w:pStyle w:val="squish"/>
              <w:jc w:val="right"/>
            </w:pPr>
          </w:p>
        </w:tc>
      </w:tr>
    </w:tbl>
    <w:p w14:paraId="50C6E391" w14:textId="77777777" w:rsidR="002C5A09" w:rsidRDefault="002C5A09"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791507FD" w14:textId="77777777" w:rsidR="002C5A09" w:rsidRDefault="002C5A09" w:rsidP="00DF2EDD"/>
    <w:p w14:paraId="36E07EB4" w14:textId="77777777" w:rsidR="002C5A09" w:rsidRDefault="002C5A09" w:rsidP="00F71B5E">
      <w:pPr>
        <w:pStyle w:val="Caption"/>
        <w:keepNext/>
      </w:pPr>
      <w:bookmarkStart w:id="266" w:name="_Toc5375386"/>
      <w:bookmarkStart w:id="267" w:name="_Toc586840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66"/>
      <w:bookmarkEnd w:id="267"/>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2C5A09" w14:paraId="1BCF2EB1" w14:textId="77777777" w:rsidTr="009459EF">
        <w:trPr>
          <w:trHeight w:val="216"/>
          <w:jc w:val="center"/>
        </w:trPr>
        <w:tc>
          <w:tcPr>
            <w:tcW w:w="1524" w:type="dxa"/>
            <w:tcBorders>
              <w:top w:val="nil"/>
              <w:bottom w:val="single" w:sz="4" w:space="0" w:color="auto"/>
              <w:right w:val="single" w:sz="4" w:space="0" w:color="auto"/>
            </w:tcBorders>
            <w:vAlign w:val="bottom"/>
          </w:tcPr>
          <w:p w14:paraId="5D699ABA" w14:textId="77777777" w:rsidR="002C5A09" w:rsidRDefault="002C5A09"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3761BB85" w14:textId="77777777" w:rsidR="002C5A09" w:rsidRDefault="002C5A09"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3B63B103" w14:textId="77777777" w:rsidR="002C5A09" w:rsidRDefault="002C5A09"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7A8A95CE" w14:textId="77777777" w:rsidR="002C5A09" w:rsidRDefault="002C5A09"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31A1F83F" w14:textId="77777777" w:rsidR="002C5A09" w:rsidRDefault="002C5A09"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2DBD5ED5" w14:textId="77777777" w:rsidR="002C5A09" w:rsidRDefault="002C5A09" w:rsidP="00DF2EDD">
            <w:pPr>
              <w:pStyle w:val="squish"/>
              <w:jc w:val="center"/>
            </w:pPr>
            <w:r>
              <w:t>RY</w:t>
            </w:r>
          </w:p>
        </w:tc>
        <w:tc>
          <w:tcPr>
            <w:tcW w:w="439" w:type="dxa"/>
            <w:tcBorders>
              <w:top w:val="nil"/>
              <w:left w:val="single" w:sz="4" w:space="0" w:color="auto"/>
              <w:bottom w:val="single" w:sz="4" w:space="0" w:color="auto"/>
            </w:tcBorders>
            <w:vAlign w:val="bottom"/>
          </w:tcPr>
          <w:p w14:paraId="54EBD1F7" w14:textId="77777777" w:rsidR="002C5A09" w:rsidRDefault="002C5A09" w:rsidP="00DF2EDD">
            <w:pPr>
              <w:pStyle w:val="squish"/>
              <w:jc w:val="center"/>
            </w:pPr>
            <w:r>
              <w:t>RZ</w:t>
            </w:r>
          </w:p>
        </w:tc>
        <w:tc>
          <w:tcPr>
            <w:tcW w:w="3437" w:type="dxa"/>
            <w:vMerge w:val="restart"/>
            <w:vAlign w:val="bottom"/>
          </w:tcPr>
          <w:p w14:paraId="75E2E098" w14:textId="77777777" w:rsidR="002C5A09" w:rsidRDefault="002C5A09" w:rsidP="00DF2EDD">
            <w:pPr>
              <w:pStyle w:val="squish"/>
              <w:jc w:val="right"/>
            </w:pPr>
            <w:r>
              <w:rPr>
                <w:noProof/>
              </w:rPr>
              <w:drawing>
                <wp:inline distT="0" distB="0" distL="0" distR="0" wp14:anchorId="38406AAB" wp14:editId="1A48E436">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2C5A09" w14:paraId="200EFF0A"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63EFF5C" w14:textId="77777777" w:rsidR="002C5A09" w:rsidRDefault="002C5A09"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69D75C10" w14:textId="77777777" w:rsidR="002C5A09" w:rsidRDefault="002C5A09"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05F3C488" w14:textId="77777777" w:rsidR="002C5A09" w:rsidRDefault="002C5A09"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3C74C67" w14:textId="77777777" w:rsidR="002C5A09" w:rsidRDefault="002C5A09"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3FCAF1B2" w14:textId="77777777" w:rsidR="002C5A09" w:rsidRDefault="002C5A09"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67A71141" w14:textId="77777777" w:rsidR="002C5A09" w:rsidRDefault="002C5A09"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0F4DD16B" w14:textId="77777777" w:rsidR="002C5A09" w:rsidRDefault="002C5A09" w:rsidP="00DF2EDD">
            <w:pPr>
              <w:pStyle w:val="squish"/>
              <w:jc w:val="center"/>
            </w:pPr>
            <w:r>
              <w:t>R</w:t>
            </w:r>
          </w:p>
        </w:tc>
        <w:tc>
          <w:tcPr>
            <w:tcW w:w="3437" w:type="dxa"/>
            <w:vMerge/>
            <w:vAlign w:val="bottom"/>
          </w:tcPr>
          <w:p w14:paraId="3767B171" w14:textId="77777777" w:rsidR="002C5A09" w:rsidRDefault="002C5A09" w:rsidP="00DF2EDD">
            <w:pPr>
              <w:pStyle w:val="squish"/>
              <w:jc w:val="right"/>
            </w:pPr>
          </w:p>
        </w:tc>
      </w:tr>
      <w:tr w:rsidR="002C5A09" w14:paraId="316BA7E0"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A5AE4F1" w14:textId="77777777" w:rsidR="002C5A09" w:rsidRDefault="002C5A09"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C0DE83E" w14:textId="77777777" w:rsidR="002C5A09" w:rsidRDefault="002C5A09"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0C933B37" w14:textId="77777777" w:rsidR="002C5A09" w:rsidRDefault="002C5A09"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0753524C" w14:textId="77777777" w:rsidR="002C5A09" w:rsidRDefault="002C5A09"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2288F29F" w14:textId="77777777" w:rsidR="002C5A09" w:rsidRDefault="002C5A09"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7AD07C66" w14:textId="77777777" w:rsidR="002C5A09" w:rsidRDefault="002C5A09"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2B414F90" w14:textId="77777777" w:rsidR="002C5A09" w:rsidRDefault="002C5A09" w:rsidP="00DF2EDD">
            <w:pPr>
              <w:pStyle w:val="squish"/>
              <w:jc w:val="center"/>
            </w:pPr>
            <w:r>
              <w:t>R</w:t>
            </w:r>
          </w:p>
        </w:tc>
        <w:tc>
          <w:tcPr>
            <w:tcW w:w="3437" w:type="dxa"/>
            <w:vMerge/>
            <w:vAlign w:val="bottom"/>
          </w:tcPr>
          <w:p w14:paraId="0396208E" w14:textId="77777777" w:rsidR="002C5A09" w:rsidRDefault="002C5A09" w:rsidP="00DF2EDD">
            <w:pPr>
              <w:pStyle w:val="squish"/>
              <w:jc w:val="right"/>
            </w:pPr>
          </w:p>
        </w:tc>
      </w:tr>
      <w:tr w:rsidR="002C5A09" w14:paraId="20955597" w14:textId="77777777" w:rsidTr="009459EF">
        <w:trPr>
          <w:trHeight w:val="216"/>
          <w:jc w:val="center"/>
        </w:trPr>
        <w:tc>
          <w:tcPr>
            <w:tcW w:w="4236" w:type="dxa"/>
            <w:gridSpan w:val="7"/>
            <w:tcBorders>
              <w:top w:val="single" w:sz="4" w:space="0" w:color="auto"/>
            </w:tcBorders>
            <w:vAlign w:val="center"/>
          </w:tcPr>
          <w:p w14:paraId="0A141060" w14:textId="77777777" w:rsidR="002C5A09" w:rsidRDefault="002C5A09" w:rsidP="00DF2EDD">
            <w:pPr>
              <w:pStyle w:val="squish"/>
              <w:jc w:val="right"/>
            </w:pPr>
            <w:r>
              <w:t>F – fixed; R – released</w:t>
            </w:r>
          </w:p>
        </w:tc>
        <w:tc>
          <w:tcPr>
            <w:tcW w:w="3437" w:type="dxa"/>
            <w:vMerge/>
            <w:vAlign w:val="bottom"/>
          </w:tcPr>
          <w:p w14:paraId="3EC4D7BD" w14:textId="77777777" w:rsidR="002C5A09" w:rsidRDefault="002C5A09" w:rsidP="00DF2EDD">
            <w:pPr>
              <w:pStyle w:val="squish"/>
              <w:jc w:val="right"/>
            </w:pPr>
          </w:p>
        </w:tc>
      </w:tr>
    </w:tbl>
    <w:p w14:paraId="1C0132DC" w14:textId="77777777" w:rsidR="002C5A09" w:rsidRDefault="002C5A09" w:rsidP="00DF2EDD">
      <w:pPr>
        <w:pStyle w:val="Heading3"/>
      </w:pPr>
      <w:r>
        <w:t>Mesh Size</w:t>
      </w:r>
    </w:p>
    <w:p w14:paraId="7508F3D1" w14:textId="77777777" w:rsidR="002C5A09" w:rsidRPr="004A02EC" w:rsidRDefault="002C5A09"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737E8738" w14:textId="77777777" w:rsidR="002C5A09" w:rsidRDefault="002C5A09" w:rsidP="005C14E1">
      <w:pPr>
        <w:pStyle w:val="Caption"/>
        <w:keepNext/>
      </w:pPr>
      <w:bookmarkStart w:id="268" w:name="_Toc586840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68"/>
    </w:p>
    <w:tbl>
      <w:tblPr>
        <w:tblStyle w:val="TableGrid"/>
        <w:tblW w:w="0" w:type="auto"/>
        <w:jc w:val="center"/>
        <w:tblLook w:val="04A0" w:firstRow="1" w:lastRow="0" w:firstColumn="1" w:lastColumn="0" w:noHBand="0" w:noVBand="1"/>
      </w:tblPr>
      <w:tblGrid>
        <w:gridCol w:w="2610"/>
        <w:gridCol w:w="1223"/>
        <w:gridCol w:w="1208"/>
        <w:gridCol w:w="889"/>
      </w:tblGrid>
      <w:tr w:rsidR="002C5A09" w14:paraId="234B8DDD" w14:textId="77777777" w:rsidTr="006646DF">
        <w:trPr>
          <w:jc w:val="center"/>
        </w:trPr>
        <w:tc>
          <w:tcPr>
            <w:tcW w:w="2610" w:type="dxa"/>
          </w:tcPr>
          <w:p w14:paraId="58165791" w14:textId="77777777" w:rsidR="002C5A09" w:rsidRDefault="002C5A09" w:rsidP="00DF2EDD">
            <w:pPr>
              <w:pStyle w:val="squish"/>
            </w:pPr>
          </w:p>
        </w:tc>
        <w:tc>
          <w:tcPr>
            <w:tcW w:w="1223" w:type="dxa"/>
          </w:tcPr>
          <w:p w14:paraId="6C2A48FD" w14:textId="77777777" w:rsidR="002C5A09" w:rsidRDefault="002C5A09" w:rsidP="00DF2EDD">
            <w:pPr>
              <w:pStyle w:val="squish"/>
            </w:pPr>
            <w:r>
              <w:t>2ft. Mesh</w:t>
            </w:r>
          </w:p>
        </w:tc>
        <w:tc>
          <w:tcPr>
            <w:tcW w:w="1208" w:type="dxa"/>
          </w:tcPr>
          <w:p w14:paraId="2D3F00A8" w14:textId="77777777" w:rsidR="002C5A09" w:rsidRDefault="002C5A09" w:rsidP="00DF2EDD">
            <w:pPr>
              <w:pStyle w:val="squish"/>
            </w:pPr>
            <w:r>
              <w:t>1ft. Mesh</w:t>
            </w:r>
          </w:p>
        </w:tc>
        <w:tc>
          <w:tcPr>
            <w:tcW w:w="889" w:type="dxa"/>
          </w:tcPr>
          <w:p w14:paraId="6508F27D" w14:textId="77777777" w:rsidR="002C5A09" w:rsidRDefault="002C5A09" w:rsidP="00DF2EDD">
            <w:pPr>
              <w:pStyle w:val="squish"/>
            </w:pPr>
            <w:r>
              <w:t>% diff.</w:t>
            </w:r>
          </w:p>
        </w:tc>
      </w:tr>
      <w:tr w:rsidR="002C5A09" w14:paraId="5F1B99E1" w14:textId="77777777" w:rsidTr="006646DF">
        <w:trPr>
          <w:jc w:val="center"/>
        </w:trPr>
        <w:tc>
          <w:tcPr>
            <w:tcW w:w="2610" w:type="dxa"/>
          </w:tcPr>
          <w:p w14:paraId="248E12B5" w14:textId="77777777" w:rsidR="002C5A09" w:rsidRDefault="002C5A09" w:rsidP="004A02EC">
            <w:pPr>
              <w:pStyle w:val="squish"/>
            </w:pPr>
            <w:r>
              <w:t>Dead Load Moment (lb-in) (Midspan of Girder 5)</w:t>
            </w:r>
          </w:p>
        </w:tc>
        <w:tc>
          <w:tcPr>
            <w:tcW w:w="1223" w:type="dxa"/>
            <w:vAlign w:val="center"/>
          </w:tcPr>
          <w:p w14:paraId="79705ECD" w14:textId="77777777" w:rsidR="002C5A09" w:rsidRDefault="002C5A09" w:rsidP="004A02EC">
            <w:pPr>
              <w:pStyle w:val="squish"/>
              <w:jc w:val="center"/>
            </w:pPr>
            <w:r>
              <w:rPr>
                <w:rFonts w:ascii="Calibri" w:hAnsi="Calibri" w:cs="Calibri"/>
                <w:color w:val="000000"/>
              </w:rPr>
              <w:t>-1.00E+05</w:t>
            </w:r>
          </w:p>
        </w:tc>
        <w:tc>
          <w:tcPr>
            <w:tcW w:w="1208" w:type="dxa"/>
            <w:vAlign w:val="center"/>
          </w:tcPr>
          <w:p w14:paraId="66F1CF63" w14:textId="77777777" w:rsidR="002C5A09" w:rsidRDefault="002C5A09" w:rsidP="004A02EC">
            <w:pPr>
              <w:pStyle w:val="squish"/>
              <w:jc w:val="center"/>
            </w:pPr>
            <w:r>
              <w:rPr>
                <w:rFonts w:ascii="Calibri" w:hAnsi="Calibri" w:cs="Calibri"/>
                <w:color w:val="000000"/>
              </w:rPr>
              <w:t>-9.97E+04</w:t>
            </w:r>
          </w:p>
        </w:tc>
        <w:tc>
          <w:tcPr>
            <w:tcW w:w="889" w:type="dxa"/>
            <w:vAlign w:val="center"/>
          </w:tcPr>
          <w:p w14:paraId="65ADFEFA" w14:textId="77777777" w:rsidR="002C5A09" w:rsidRDefault="002C5A09" w:rsidP="004A02EC">
            <w:pPr>
              <w:pStyle w:val="squish"/>
              <w:jc w:val="center"/>
            </w:pPr>
            <w:r>
              <w:rPr>
                <w:rFonts w:ascii="Calibri" w:hAnsi="Calibri" w:cs="Calibri"/>
                <w:color w:val="000000"/>
              </w:rPr>
              <w:t>-0.44%</w:t>
            </w:r>
          </w:p>
        </w:tc>
      </w:tr>
      <w:tr w:rsidR="002C5A09" w14:paraId="2595C871" w14:textId="77777777" w:rsidTr="006646DF">
        <w:trPr>
          <w:jc w:val="center"/>
        </w:trPr>
        <w:tc>
          <w:tcPr>
            <w:tcW w:w="2610" w:type="dxa"/>
          </w:tcPr>
          <w:p w14:paraId="40EB3D81" w14:textId="77777777" w:rsidR="002C5A09" w:rsidRDefault="002C5A09" w:rsidP="004A02EC">
            <w:pPr>
              <w:pStyle w:val="squish"/>
            </w:pPr>
            <w:r>
              <w:t>Point Load Moment (lb-in) (Midspan of Girder 5)</w:t>
            </w:r>
          </w:p>
        </w:tc>
        <w:tc>
          <w:tcPr>
            <w:tcW w:w="1223" w:type="dxa"/>
            <w:vAlign w:val="center"/>
          </w:tcPr>
          <w:p w14:paraId="1BA365DE" w14:textId="77777777" w:rsidR="002C5A09" w:rsidRDefault="002C5A09" w:rsidP="004A02EC">
            <w:pPr>
              <w:pStyle w:val="squish"/>
              <w:jc w:val="center"/>
            </w:pPr>
            <w:r>
              <w:rPr>
                <w:rFonts w:ascii="Calibri" w:hAnsi="Calibri" w:cs="Calibri"/>
                <w:color w:val="000000"/>
              </w:rPr>
              <w:t>-9.92E+06</w:t>
            </w:r>
          </w:p>
        </w:tc>
        <w:tc>
          <w:tcPr>
            <w:tcW w:w="1208" w:type="dxa"/>
            <w:vAlign w:val="center"/>
          </w:tcPr>
          <w:p w14:paraId="6687AD9E" w14:textId="77777777" w:rsidR="002C5A09" w:rsidRDefault="002C5A09" w:rsidP="004A02EC">
            <w:pPr>
              <w:pStyle w:val="squish"/>
              <w:jc w:val="center"/>
            </w:pPr>
            <w:r>
              <w:rPr>
                <w:rFonts w:ascii="Calibri" w:hAnsi="Calibri" w:cs="Calibri"/>
                <w:color w:val="000000"/>
              </w:rPr>
              <w:t>-9.90E+06</w:t>
            </w:r>
          </w:p>
        </w:tc>
        <w:tc>
          <w:tcPr>
            <w:tcW w:w="889" w:type="dxa"/>
            <w:vAlign w:val="center"/>
          </w:tcPr>
          <w:p w14:paraId="7E1C7A89" w14:textId="77777777" w:rsidR="002C5A09" w:rsidRDefault="002C5A09" w:rsidP="004A02EC">
            <w:pPr>
              <w:pStyle w:val="squish"/>
              <w:jc w:val="center"/>
            </w:pPr>
            <w:r>
              <w:rPr>
                <w:rFonts w:ascii="Calibri" w:hAnsi="Calibri" w:cs="Calibri"/>
                <w:color w:val="000000"/>
              </w:rPr>
              <w:t>-0.22%</w:t>
            </w:r>
          </w:p>
        </w:tc>
      </w:tr>
      <w:tr w:rsidR="002C5A09" w14:paraId="6E8F4BC9" w14:textId="77777777" w:rsidTr="006646DF">
        <w:trPr>
          <w:jc w:val="center"/>
        </w:trPr>
        <w:tc>
          <w:tcPr>
            <w:tcW w:w="2610" w:type="dxa"/>
          </w:tcPr>
          <w:p w14:paraId="7E375576" w14:textId="77777777" w:rsidR="002C5A09" w:rsidRDefault="002C5A09" w:rsidP="004A02EC">
            <w:pPr>
              <w:pStyle w:val="squish"/>
            </w:pPr>
            <w:r>
              <w:t>Mode 1 Natural Frequency (Hz)</w:t>
            </w:r>
          </w:p>
        </w:tc>
        <w:tc>
          <w:tcPr>
            <w:tcW w:w="1223" w:type="dxa"/>
            <w:vAlign w:val="center"/>
          </w:tcPr>
          <w:p w14:paraId="2BD69BD6" w14:textId="77777777" w:rsidR="002C5A09" w:rsidRDefault="002C5A09" w:rsidP="004A02EC">
            <w:pPr>
              <w:pStyle w:val="squish"/>
              <w:jc w:val="center"/>
            </w:pPr>
            <w:r>
              <w:rPr>
                <w:rFonts w:ascii="Calibri" w:hAnsi="Calibri" w:cs="Calibri"/>
                <w:color w:val="000000"/>
              </w:rPr>
              <w:t>1.97963</w:t>
            </w:r>
          </w:p>
        </w:tc>
        <w:tc>
          <w:tcPr>
            <w:tcW w:w="1208" w:type="dxa"/>
            <w:vAlign w:val="center"/>
          </w:tcPr>
          <w:p w14:paraId="63251FE8" w14:textId="77777777" w:rsidR="002C5A09" w:rsidRDefault="002C5A09" w:rsidP="004A02EC">
            <w:pPr>
              <w:pStyle w:val="squish"/>
              <w:jc w:val="center"/>
            </w:pPr>
            <w:r>
              <w:rPr>
                <w:rFonts w:ascii="Calibri" w:hAnsi="Calibri" w:cs="Calibri"/>
                <w:color w:val="000000"/>
              </w:rPr>
              <w:t>1.98356</w:t>
            </w:r>
          </w:p>
        </w:tc>
        <w:tc>
          <w:tcPr>
            <w:tcW w:w="889" w:type="dxa"/>
            <w:vAlign w:val="center"/>
          </w:tcPr>
          <w:p w14:paraId="2245E5D8" w14:textId="77777777" w:rsidR="002C5A09" w:rsidRDefault="002C5A09" w:rsidP="004A02EC">
            <w:pPr>
              <w:pStyle w:val="squish"/>
              <w:jc w:val="center"/>
            </w:pPr>
            <w:r>
              <w:rPr>
                <w:rFonts w:ascii="Calibri" w:hAnsi="Calibri" w:cs="Calibri"/>
                <w:color w:val="000000"/>
              </w:rPr>
              <w:t>0.20%</w:t>
            </w:r>
          </w:p>
        </w:tc>
      </w:tr>
      <w:tr w:rsidR="002C5A09" w14:paraId="3EC57E14" w14:textId="77777777" w:rsidTr="006646DF">
        <w:trPr>
          <w:jc w:val="center"/>
        </w:trPr>
        <w:tc>
          <w:tcPr>
            <w:tcW w:w="2610" w:type="dxa"/>
          </w:tcPr>
          <w:p w14:paraId="0A5B4054" w14:textId="77777777" w:rsidR="002C5A09" w:rsidRDefault="002C5A09" w:rsidP="004A02EC">
            <w:pPr>
              <w:pStyle w:val="squish"/>
            </w:pPr>
            <w:r>
              <w:t>Mode 2 Natural Frequency (Hz)</w:t>
            </w:r>
          </w:p>
        </w:tc>
        <w:tc>
          <w:tcPr>
            <w:tcW w:w="1223" w:type="dxa"/>
            <w:vAlign w:val="center"/>
          </w:tcPr>
          <w:p w14:paraId="69BF95FA" w14:textId="77777777" w:rsidR="002C5A09" w:rsidRDefault="002C5A09" w:rsidP="004A02EC">
            <w:pPr>
              <w:pStyle w:val="squish"/>
              <w:jc w:val="center"/>
            </w:pPr>
            <w:r>
              <w:rPr>
                <w:rFonts w:ascii="Calibri" w:hAnsi="Calibri" w:cs="Calibri"/>
                <w:color w:val="000000"/>
              </w:rPr>
              <w:t>2.05164</w:t>
            </w:r>
          </w:p>
        </w:tc>
        <w:tc>
          <w:tcPr>
            <w:tcW w:w="1208" w:type="dxa"/>
            <w:vAlign w:val="center"/>
          </w:tcPr>
          <w:p w14:paraId="75E99240" w14:textId="77777777" w:rsidR="002C5A09" w:rsidRDefault="002C5A09" w:rsidP="004A02EC">
            <w:pPr>
              <w:pStyle w:val="squish"/>
              <w:jc w:val="center"/>
            </w:pPr>
            <w:r>
              <w:rPr>
                <w:rFonts w:ascii="Calibri" w:hAnsi="Calibri" w:cs="Calibri"/>
                <w:color w:val="000000"/>
              </w:rPr>
              <w:t>2.05561</w:t>
            </w:r>
          </w:p>
        </w:tc>
        <w:tc>
          <w:tcPr>
            <w:tcW w:w="889" w:type="dxa"/>
            <w:vAlign w:val="center"/>
          </w:tcPr>
          <w:p w14:paraId="1C9C99D0" w14:textId="77777777" w:rsidR="002C5A09" w:rsidRDefault="002C5A09" w:rsidP="004A02EC">
            <w:pPr>
              <w:pStyle w:val="squish"/>
              <w:jc w:val="center"/>
            </w:pPr>
            <w:r>
              <w:rPr>
                <w:rFonts w:ascii="Calibri" w:hAnsi="Calibri" w:cs="Calibri"/>
                <w:color w:val="000000"/>
              </w:rPr>
              <w:t>0.19%</w:t>
            </w:r>
          </w:p>
        </w:tc>
      </w:tr>
      <w:tr w:rsidR="002C5A09" w14:paraId="49B2BFBA" w14:textId="77777777" w:rsidTr="006646DF">
        <w:trPr>
          <w:jc w:val="center"/>
        </w:trPr>
        <w:tc>
          <w:tcPr>
            <w:tcW w:w="2610" w:type="dxa"/>
          </w:tcPr>
          <w:p w14:paraId="3982A3FA" w14:textId="77777777" w:rsidR="002C5A09" w:rsidRDefault="002C5A09" w:rsidP="004A02EC">
            <w:pPr>
              <w:pStyle w:val="squish"/>
            </w:pPr>
            <w:r>
              <w:t>Mode 3 Natural Frequency (Hz)</w:t>
            </w:r>
          </w:p>
        </w:tc>
        <w:tc>
          <w:tcPr>
            <w:tcW w:w="1223" w:type="dxa"/>
            <w:vAlign w:val="center"/>
          </w:tcPr>
          <w:p w14:paraId="63D97813" w14:textId="77777777" w:rsidR="002C5A09" w:rsidRDefault="002C5A09" w:rsidP="004A02EC">
            <w:pPr>
              <w:pStyle w:val="squish"/>
              <w:jc w:val="center"/>
            </w:pPr>
            <w:r>
              <w:rPr>
                <w:rFonts w:ascii="Calibri" w:hAnsi="Calibri" w:cs="Calibri"/>
                <w:color w:val="000000"/>
              </w:rPr>
              <w:t>2.20942</w:t>
            </w:r>
          </w:p>
        </w:tc>
        <w:tc>
          <w:tcPr>
            <w:tcW w:w="1208" w:type="dxa"/>
            <w:vAlign w:val="center"/>
          </w:tcPr>
          <w:p w14:paraId="28E04AF8" w14:textId="77777777" w:rsidR="002C5A09" w:rsidRDefault="002C5A09" w:rsidP="004A02EC">
            <w:pPr>
              <w:pStyle w:val="squish"/>
              <w:jc w:val="center"/>
            </w:pPr>
            <w:r>
              <w:rPr>
                <w:rFonts w:ascii="Calibri" w:hAnsi="Calibri" w:cs="Calibri"/>
                <w:color w:val="000000"/>
              </w:rPr>
              <w:t>2.20721</w:t>
            </w:r>
          </w:p>
        </w:tc>
        <w:tc>
          <w:tcPr>
            <w:tcW w:w="889" w:type="dxa"/>
            <w:vAlign w:val="center"/>
          </w:tcPr>
          <w:p w14:paraId="3FA8CC4F" w14:textId="77777777" w:rsidR="002C5A09" w:rsidRDefault="002C5A09" w:rsidP="004A02EC">
            <w:pPr>
              <w:pStyle w:val="squish"/>
              <w:jc w:val="center"/>
            </w:pPr>
            <w:r>
              <w:rPr>
                <w:rFonts w:ascii="Calibri" w:hAnsi="Calibri" w:cs="Calibri"/>
                <w:color w:val="000000"/>
              </w:rPr>
              <w:t>-0.10%</w:t>
            </w:r>
          </w:p>
        </w:tc>
      </w:tr>
      <w:tr w:rsidR="002C5A09" w14:paraId="1995F7C4" w14:textId="77777777" w:rsidTr="006646DF">
        <w:trPr>
          <w:jc w:val="center"/>
        </w:trPr>
        <w:tc>
          <w:tcPr>
            <w:tcW w:w="2610" w:type="dxa"/>
          </w:tcPr>
          <w:p w14:paraId="697211EB" w14:textId="77777777" w:rsidR="002C5A09" w:rsidRDefault="002C5A09" w:rsidP="004A02EC">
            <w:pPr>
              <w:pStyle w:val="squish"/>
            </w:pPr>
            <w:r>
              <w:t>Mode 4 Natural Frequency (Hz)</w:t>
            </w:r>
          </w:p>
        </w:tc>
        <w:tc>
          <w:tcPr>
            <w:tcW w:w="1223" w:type="dxa"/>
            <w:vAlign w:val="center"/>
          </w:tcPr>
          <w:p w14:paraId="58264BEC" w14:textId="77777777" w:rsidR="002C5A09" w:rsidRDefault="002C5A09" w:rsidP="004A02EC">
            <w:pPr>
              <w:pStyle w:val="squish"/>
              <w:jc w:val="center"/>
            </w:pPr>
            <w:r>
              <w:rPr>
                <w:rFonts w:ascii="Calibri" w:hAnsi="Calibri" w:cs="Calibri"/>
                <w:color w:val="000000"/>
              </w:rPr>
              <w:t>2.22945</w:t>
            </w:r>
          </w:p>
        </w:tc>
        <w:tc>
          <w:tcPr>
            <w:tcW w:w="1208" w:type="dxa"/>
            <w:vAlign w:val="center"/>
          </w:tcPr>
          <w:p w14:paraId="503B779F" w14:textId="77777777" w:rsidR="002C5A09" w:rsidRDefault="002C5A09" w:rsidP="004A02EC">
            <w:pPr>
              <w:pStyle w:val="squish"/>
              <w:jc w:val="center"/>
            </w:pPr>
            <w:r>
              <w:rPr>
                <w:rFonts w:ascii="Calibri" w:hAnsi="Calibri" w:cs="Calibri"/>
                <w:color w:val="000000"/>
              </w:rPr>
              <w:t>2.22757</w:t>
            </w:r>
          </w:p>
        </w:tc>
        <w:tc>
          <w:tcPr>
            <w:tcW w:w="889" w:type="dxa"/>
            <w:vAlign w:val="center"/>
          </w:tcPr>
          <w:p w14:paraId="1468F544" w14:textId="77777777" w:rsidR="002C5A09" w:rsidRDefault="002C5A09" w:rsidP="004A02EC">
            <w:pPr>
              <w:pStyle w:val="squish"/>
              <w:jc w:val="center"/>
            </w:pPr>
            <w:r>
              <w:rPr>
                <w:rFonts w:ascii="Calibri" w:hAnsi="Calibri" w:cs="Calibri"/>
                <w:color w:val="000000"/>
              </w:rPr>
              <w:t>-0.08%</w:t>
            </w:r>
          </w:p>
        </w:tc>
      </w:tr>
    </w:tbl>
    <w:p w14:paraId="294EC750" w14:textId="77777777" w:rsidR="002C5A09" w:rsidRPr="00067E48" w:rsidRDefault="002C5A09" w:rsidP="00DF2EDD">
      <w:r>
        <w:t>The results provided in the above table show that the 2-ft. mesh provides sufficient accuracy for the types of global responses that this model will be used to predict.</w:t>
      </w:r>
    </w:p>
    <w:p w14:paraId="4E4108E0" w14:textId="77777777" w:rsidR="002C5A09" w:rsidRDefault="002C5A09" w:rsidP="00DF2EDD">
      <w:pPr>
        <w:pStyle w:val="Heading3"/>
      </w:pPr>
      <w:r>
        <w:t>Bridge Model Validation</w:t>
      </w:r>
    </w:p>
    <w:p w14:paraId="2FFE57C9" w14:textId="77777777" w:rsidR="002C5A09" w:rsidRDefault="002C5A09"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57AB5437" w14:textId="77777777" w:rsidTr="00F71B5E">
        <w:trPr>
          <w:jc w:val="center"/>
        </w:trPr>
        <w:tc>
          <w:tcPr>
            <w:tcW w:w="4536" w:type="dxa"/>
            <w:vAlign w:val="bottom"/>
          </w:tcPr>
          <w:p w14:paraId="4B7A8EC3" w14:textId="77777777" w:rsidR="002C5A09" w:rsidRDefault="002C5A09" w:rsidP="00F71B5E">
            <w:pPr>
              <w:keepNext/>
              <w:jc w:val="center"/>
            </w:pPr>
            <w:r>
              <w:rPr>
                <w:noProof/>
              </w:rPr>
              <w:drawing>
                <wp:inline distT="0" distB="0" distL="0" distR="0" wp14:anchorId="7967A708" wp14:editId="187FDFAF">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37C3B964" w14:textId="77777777" w:rsidR="002C5A09" w:rsidRDefault="002C5A09" w:rsidP="00F71B5E">
            <w:pPr>
              <w:pStyle w:val="Caption"/>
            </w:pPr>
            <w:bookmarkStart w:id="269" w:name="_Toc5375516"/>
            <w:bookmarkStart w:id="270" w:name="_Toc58685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69"/>
            <w:bookmarkEnd w:id="270"/>
          </w:p>
        </w:tc>
        <w:tc>
          <w:tcPr>
            <w:tcW w:w="5040" w:type="dxa"/>
            <w:vAlign w:val="bottom"/>
          </w:tcPr>
          <w:p w14:paraId="6AABF00A" w14:textId="77777777" w:rsidR="002C5A09" w:rsidRDefault="002C5A09" w:rsidP="00F71B5E">
            <w:pPr>
              <w:keepNext/>
              <w:jc w:val="center"/>
            </w:pPr>
            <w:r>
              <w:rPr>
                <w:noProof/>
              </w:rPr>
              <w:drawing>
                <wp:inline distT="0" distB="0" distL="0" distR="0" wp14:anchorId="7CB50720" wp14:editId="47DF4C90">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6124B11B" w14:textId="77777777" w:rsidR="002C5A09" w:rsidRDefault="002C5A09" w:rsidP="00F71B5E">
            <w:pPr>
              <w:pStyle w:val="Caption"/>
            </w:pPr>
            <w:bookmarkStart w:id="271" w:name="_Toc5375517"/>
            <w:bookmarkStart w:id="272" w:name="_Toc58685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71"/>
            <w:bookmarkEnd w:id="272"/>
          </w:p>
        </w:tc>
      </w:tr>
    </w:tbl>
    <w:p w14:paraId="62CAA209" w14:textId="77777777" w:rsidR="002C5A09" w:rsidRDefault="002C5A09"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2B72E3B" w14:textId="77777777" w:rsidR="002C5A09" w:rsidRDefault="002C5A09"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187543AF" w14:textId="77777777" w:rsidR="002C5A09" w:rsidRPr="0035199D" w:rsidRDefault="002C5A09"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8.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2C5A09" w14:paraId="5BB9D440" w14:textId="77777777" w:rsidTr="00F71B5E">
        <w:trPr>
          <w:trHeight w:val="2736"/>
          <w:jc w:val="center"/>
        </w:trPr>
        <w:tc>
          <w:tcPr>
            <w:tcW w:w="4536" w:type="dxa"/>
            <w:vAlign w:val="bottom"/>
          </w:tcPr>
          <w:p w14:paraId="65B25788" w14:textId="77777777" w:rsidR="002C5A09" w:rsidRDefault="002C5A09" w:rsidP="00F71B5E">
            <w:pPr>
              <w:pStyle w:val="squish"/>
              <w:keepNext/>
              <w:jc w:val="center"/>
            </w:pPr>
            <w:r>
              <w:rPr>
                <w:noProof/>
              </w:rPr>
              <w:drawing>
                <wp:inline distT="0" distB="0" distL="0" distR="0" wp14:anchorId="5C89068E" wp14:editId="0FCD520D">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05D4D6C6" w14:textId="77777777" w:rsidR="002C5A09" w:rsidRDefault="002C5A09" w:rsidP="00F71B5E">
            <w:pPr>
              <w:pStyle w:val="Caption"/>
            </w:pPr>
            <w:bookmarkStart w:id="273" w:name="_Ref5634605"/>
            <w:bookmarkStart w:id="274" w:name="_Toc5375518"/>
            <w:bookmarkStart w:id="275" w:name="_Toc58685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73"/>
            <w:r>
              <w:t>: LUSAS FEM Mode 3 – 2.45 Hz</w:t>
            </w:r>
            <w:bookmarkEnd w:id="274"/>
            <w:bookmarkEnd w:id="275"/>
          </w:p>
        </w:tc>
        <w:tc>
          <w:tcPr>
            <w:tcW w:w="5040" w:type="dxa"/>
            <w:vAlign w:val="bottom"/>
          </w:tcPr>
          <w:p w14:paraId="51401FA7" w14:textId="77777777" w:rsidR="002C5A09" w:rsidRDefault="002C5A09" w:rsidP="00F71B5E">
            <w:pPr>
              <w:pStyle w:val="squish"/>
              <w:keepNext/>
              <w:jc w:val="center"/>
            </w:pPr>
            <w:r>
              <w:rPr>
                <w:noProof/>
              </w:rPr>
              <w:drawing>
                <wp:inline distT="0" distB="0" distL="0" distR="0" wp14:anchorId="52D175BE" wp14:editId="489EDCA1">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240B2C93" w14:textId="77777777" w:rsidR="002C5A09" w:rsidRDefault="002C5A09" w:rsidP="00F71B5E">
            <w:pPr>
              <w:pStyle w:val="Caption"/>
            </w:pPr>
            <w:bookmarkStart w:id="276" w:name="_Toc5375519"/>
            <w:bookmarkStart w:id="277" w:name="_Toc58685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76"/>
            <w:bookmarkEnd w:id="277"/>
          </w:p>
        </w:tc>
      </w:tr>
    </w:tbl>
    <w:p w14:paraId="031074B8" w14:textId="77777777" w:rsidR="002C5A09" w:rsidRDefault="002C5A09"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295A65AD" w14:textId="77777777" w:rsidR="002C5A09" w:rsidRDefault="002C5A09"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0BFB657C" w14:textId="77777777" w:rsidR="002C5A09" w:rsidRDefault="002C5A09"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4671030A" w14:textId="77777777" w:rsidR="002C5A09" w:rsidRDefault="002C5A09" w:rsidP="00D0196D">
      <w:pPr>
        <w:pStyle w:val="Caption"/>
        <w:keepNext/>
      </w:pPr>
      <w:bookmarkStart w:id="278" w:name="_Toc586840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78"/>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2C5A09" w14:paraId="15008F2E" w14:textId="77777777" w:rsidTr="00965A46">
        <w:trPr>
          <w:jc w:val="center"/>
        </w:trPr>
        <w:tc>
          <w:tcPr>
            <w:tcW w:w="1128" w:type="dxa"/>
            <w:vAlign w:val="center"/>
          </w:tcPr>
          <w:p w14:paraId="788E6AED" w14:textId="77777777" w:rsidR="002C5A09" w:rsidRDefault="002C5A09" w:rsidP="00DF2EDD">
            <w:pPr>
              <w:pStyle w:val="squish"/>
              <w:jc w:val="center"/>
            </w:pPr>
          </w:p>
        </w:tc>
        <w:tc>
          <w:tcPr>
            <w:tcW w:w="716" w:type="dxa"/>
            <w:tcBorders>
              <w:right w:val="single" w:sz="12" w:space="0" w:color="auto"/>
            </w:tcBorders>
            <w:vAlign w:val="center"/>
          </w:tcPr>
          <w:p w14:paraId="0AA8ED34" w14:textId="77777777" w:rsidR="002C5A09" w:rsidRDefault="002C5A09"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DA094F9" w14:textId="77777777" w:rsidR="002C5A09" w:rsidRDefault="002C5A09"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647FC6F5" w14:textId="77777777" w:rsidR="002C5A09" w:rsidRDefault="002C5A09" w:rsidP="00DF2EDD">
            <w:pPr>
              <w:pStyle w:val="squish"/>
              <w:jc w:val="center"/>
            </w:pPr>
            <w:r>
              <w:t>% diff</w:t>
            </w:r>
          </w:p>
        </w:tc>
      </w:tr>
      <w:tr w:rsidR="002C5A09" w14:paraId="61E2BC51" w14:textId="77777777" w:rsidTr="00965A46">
        <w:trPr>
          <w:jc w:val="center"/>
        </w:trPr>
        <w:tc>
          <w:tcPr>
            <w:tcW w:w="1128" w:type="dxa"/>
            <w:vAlign w:val="center"/>
          </w:tcPr>
          <w:p w14:paraId="518199F2" w14:textId="77777777" w:rsidR="002C5A09" w:rsidRPr="00B85A21" w:rsidRDefault="002C5A09" w:rsidP="00DF2EDD">
            <w:pPr>
              <w:pStyle w:val="squish"/>
              <w:jc w:val="center"/>
              <w:rPr>
                <w:b/>
              </w:rPr>
            </w:pPr>
            <w:r w:rsidRPr="00B85A21">
              <w:rPr>
                <w:b/>
              </w:rPr>
              <w:t>Mode 1</w:t>
            </w:r>
          </w:p>
        </w:tc>
        <w:tc>
          <w:tcPr>
            <w:tcW w:w="716" w:type="dxa"/>
            <w:tcBorders>
              <w:right w:val="single" w:sz="12" w:space="0" w:color="auto"/>
            </w:tcBorders>
            <w:vAlign w:val="center"/>
          </w:tcPr>
          <w:p w14:paraId="73FBC8A1" w14:textId="77777777" w:rsidR="002C5A09" w:rsidRDefault="002C5A09"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D4CC206" w14:textId="77777777" w:rsidR="002C5A09" w:rsidRPr="00EE6895" w:rsidRDefault="002C5A09"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24BC2BA2" w14:textId="77777777" w:rsidR="002C5A09" w:rsidRPr="006B55D9" w:rsidRDefault="002C5A09" w:rsidP="00DF2EDD">
            <w:pPr>
              <w:pStyle w:val="squish"/>
              <w:jc w:val="center"/>
            </w:pPr>
            <w:r>
              <w:t>1.5%</w:t>
            </w:r>
          </w:p>
        </w:tc>
      </w:tr>
      <w:tr w:rsidR="002C5A09" w14:paraId="0261A515" w14:textId="77777777" w:rsidTr="00965A46">
        <w:trPr>
          <w:jc w:val="center"/>
        </w:trPr>
        <w:tc>
          <w:tcPr>
            <w:tcW w:w="1128" w:type="dxa"/>
            <w:vAlign w:val="center"/>
          </w:tcPr>
          <w:p w14:paraId="525F60CB" w14:textId="77777777" w:rsidR="002C5A09" w:rsidRPr="00B85A21" w:rsidRDefault="002C5A09" w:rsidP="00DF2EDD">
            <w:pPr>
              <w:pStyle w:val="squish"/>
              <w:jc w:val="center"/>
            </w:pPr>
            <w:r w:rsidRPr="00B85A21">
              <w:t>Mode 2</w:t>
            </w:r>
          </w:p>
        </w:tc>
        <w:tc>
          <w:tcPr>
            <w:tcW w:w="716" w:type="dxa"/>
            <w:tcBorders>
              <w:right w:val="single" w:sz="12" w:space="0" w:color="auto"/>
            </w:tcBorders>
            <w:vAlign w:val="center"/>
          </w:tcPr>
          <w:p w14:paraId="30111EC5" w14:textId="77777777" w:rsidR="002C5A09" w:rsidRDefault="002C5A09"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1BD628EF" w14:textId="77777777" w:rsidR="002C5A09" w:rsidRDefault="002C5A0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01ED299A" w14:textId="77777777" w:rsidR="002C5A09" w:rsidRPr="006B55D9" w:rsidRDefault="002C5A09" w:rsidP="00DF2EDD">
            <w:pPr>
              <w:pStyle w:val="squish"/>
              <w:jc w:val="center"/>
            </w:pPr>
            <w:r>
              <w:t>-</w:t>
            </w:r>
          </w:p>
        </w:tc>
      </w:tr>
      <w:tr w:rsidR="002C5A09" w14:paraId="06D95153" w14:textId="77777777" w:rsidTr="00490C1D">
        <w:trPr>
          <w:jc w:val="center"/>
        </w:trPr>
        <w:tc>
          <w:tcPr>
            <w:tcW w:w="1128" w:type="dxa"/>
            <w:vAlign w:val="center"/>
          </w:tcPr>
          <w:p w14:paraId="7706C994" w14:textId="77777777" w:rsidR="002C5A09" w:rsidRDefault="002C5A09" w:rsidP="00EE6895">
            <w:pPr>
              <w:pStyle w:val="squish"/>
              <w:jc w:val="center"/>
            </w:pPr>
            <w:r>
              <w:t>Mode 3</w:t>
            </w:r>
          </w:p>
        </w:tc>
        <w:tc>
          <w:tcPr>
            <w:tcW w:w="716" w:type="dxa"/>
            <w:tcBorders>
              <w:right w:val="single" w:sz="12" w:space="0" w:color="auto"/>
            </w:tcBorders>
            <w:vAlign w:val="center"/>
          </w:tcPr>
          <w:p w14:paraId="5A703762" w14:textId="77777777" w:rsidR="002C5A09" w:rsidRDefault="002C5A09"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1E099048" w14:textId="77777777" w:rsidR="002C5A09" w:rsidRDefault="002C5A09"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6FF0E049" w14:textId="77777777" w:rsidR="002C5A09" w:rsidRPr="006B55D9" w:rsidRDefault="002C5A09" w:rsidP="00EE6895">
            <w:pPr>
              <w:pStyle w:val="squish"/>
              <w:jc w:val="center"/>
            </w:pPr>
            <w:r>
              <w:t>1.4%</w:t>
            </w:r>
          </w:p>
        </w:tc>
      </w:tr>
      <w:tr w:rsidR="002C5A09" w14:paraId="6C675AD7" w14:textId="77777777" w:rsidTr="00490C1D">
        <w:trPr>
          <w:jc w:val="center"/>
        </w:trPr>
        <w:tc>
          <w:tcPr>
            <w:tcW w:w="1128" w:type="dxa"/>
            <w:vAlign w:val="center"/>
          </w:tcPr>
          <w:p w14:paraId="5A1199EB" w14:textId="77777777" w:rsidR="002C5A09" w:rsidRPr="00122204" w:rsidRDefault="002C5A09" w:rsidP="00EE6895">
            <w:pPr>
              <w:pStyle w:val="squish"/>
              <w:jc w:val="center"/>
              <w:rPr>
                <w:b/>
              </w:rPr>
            </w:pPr>
            <w:r w:rsidRPr="00122204">
              <w:rPr>
                <w:b/>
              </w:rPr>
              <w:t>Mode 4</w:t>
            </w:r>
          </w:p>
        </w:tc>
        <w:tc>
          <w:tcPr>
            <w:tcW w:w="716" w:type="dxa"/>
            <w:tcBorders>
              <w:right w:val="single" w:sz="12" w:space="0" w:color="auto"/>
            </w:tcBorders>
            <w:vAlign w:val="center"/>
          </w:tcPr>
          <w:p w14:paraId="704AB21F" w14:textId="77777777" w:rsidR="002C5A09" w:rsidRDefault="002C5A09"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CA042B9" w14:textId="77777777" w:rsidR="002C5A09" w:rsidRDefault="002C5A09"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2B2CAFF7" w14:textId="77777777" w:rsidR="002C5A09" w:rsidRPr="006B55D9" w:rsidRDefault="002C5A09" w:rsidP="00EE6895">
            <w:pPr>
              <w:pStyle w:val="squish"/>
              <w:jc w:val="center"/>
            </w:pPr>
            <w:r>
              <w:t>2.0%</w:t>
            </w:r>
          </w:p>
        </w:tc>
      </w:tr>
      <w:tr w:rsidR="002C5A09" w14:paraId="412E994D" w14:textId="77777777" w:rsidTr="00965A46">
        <w:trPr>
          <w:jc w:val="center"/>
        </w:trPr>
        <w:tc>
          <w:tcPr>
            <w:tcW w:w="1128" w:type="dxa"/>
            <w:vAlign w:val="center"/>
          </w:tcPr>
          <w:p w14:paraId="5414C837" w14:textId="77777777" w:rsidR="002C5A09" w:rsidRDefault="002C5A09" w:rsidP="00DF2EDD">
            <w:pPr>
              <w:pStyle w:val="squish"/>
              <w:jc w:val="center"/>
            </w:pPr>
            <w:r>
              <w:t>Mode 5</w:t>
            </w:r>
          </w:p>
        </w:tc>
        <w:tc>
          <w:tcPr>
            <w:tcW w:w="716" w:type="dxa"/>
            <w:tcBorders>
              <w:right w:val="single" w:sz="12" w:space="0" w:color="auto"/>
            </w:tcBorders>
            <w:vAlign w:val="center"/>
          </w:tcPr>
          <w:p w14:paraId="3C51C537" w14:textId="77777777" w:rsidR="002C5A09" w:rsidRDefault="002C5A09"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807A3A7" w14:textId="77777777" w:rsidR="002C5A09" w:rsidRDefault="002C5A0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81DFAE2" w14:textId="77777777" w:rsidR="002C5A09" w:rsidRPr="006B55D9" w:rsidRDefault="002C5A09" w:rsidP="00DF2EDD">
            <w:pPr>
              <w:pStyle w:val="squish"/>
              <w:jc w:val="center"/>
            </w:pPr>
            <w:r>
              <w:t>-</w:t>
            </w:r>
          </w:p>
        </w:tc>
      </w:tr>
      <w:tr w:rsidR="002C5A09" w14:paraId="4F7038F0" w14:textId="77777777" w:rsidTr="00490C1D">
        <w:trPr>
          <w:jc w:val="center"/>
        </w:trPr>
        <w:tc>
          <w:tcPr>
            <w:tcW w:w="1128" w:type="dxa"/>
            <w:vAlign w:val="center"/>
          </w:tcPr>
          <w:p w14:paraId="33BBF9B6" w14:textId="77777777" w:rsidR="002C5A09" w:rsidRDefault="002C5A09" w:rsidP="00EE6895">
            <w:pPr>
              <w:pStyle w:val="squish"/>
              <w:jc w:val="center"/>
            </w:pPr>
            <w:r>
              <w:t>Mode 6</w:t>
            </w:r>
          </w:p>
        </w:tc>
        <w:tc>
          <w:tcPr>
            <w:tcW w:w="716" w:type="dxa"/>
            <w:tcBorders>
              <w:right w:val="single" w:sz="12" w:space="0" w:color="auto"/>
            </w:tcBorders>
            <w:vAlign w:val="center"/>
          </w:tcPr>
          <w:p w14:paraId="4D6793AF" w14:textId="77777777" w:rsidR="002C5A09" w:rsidRDefault="002C5A09"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19996EE1" w14:textId="77777777" w:rsidR="002C5A09" w:rsidRDefault="002C5A09"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2E3F5A19" w14:textId="77777777" w:rsidR="002C5A09" w:rsidRPr="006B55D9" w:rsidRDefault="002C5A09" w:rsidP="00EE6895">
            <w:pPr>
              <w:pStyle w:val="squish"/>
              <w:jc w:val="center"/>
            </w:pPr>
            <w:r>
              <w:t>1.6%</w:t>
            </w:r>
          </w:p>
        </w:tc>
      </w:tr>
      <w:tr w:rsidR="002C5A09" w14:paraId="57DFE7F1" w14:textId="77777777" w:rsidTr="00490C1D">
        <w:trPr>
          <w:jc w:val="center"/>
        </w:trPr>
        <w:tc>
          <w:tcPr>
            <w:tcW w:w="1128" w:type="dxa"/>
            <w:vAlign w:val="center"/>
          </w:tcPr>
          <w:p w14:paraId="1F453072" w14:textId="77777777" w:rsidR="002C5A09" w:rsidRPr="00122204" w:rsidRDefault="002C5A09" w:rsidP="00EE6895">
            <w:pPr>
              <w:pStyle w:val="squish"/>
              <w:jc w:val="center"/>
              <w:rPr>
                <w:b/>
              </w:rPr>
            </w:pPr>
            <w:r w:rsidRPr="00122204">
              <w:rPr>
                <w:b/>
              </w:rPr>
              <w:t>Mode 7</w:t>
            </w:r>
          </w:p>
        </w:tc>
        <w:tc>
          <w:tcPr>
            <w:tcW w:w="716" w:type="dxa"/>
            <w:tcBorders>
              <w:right w:val="single" w:sz="12" w:space="0" w:color="auto"/>
            </w:tcBorders>
            <w:vAlign w:val="center"/>
          </w:tcPr>
          <w:p w14:paraId="3C605669" w14:textId="77777777" w:rsidR="002C5A09" w:rsidRDefault="002C5A09"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56DFE18B" w14:textId="77777777" w:rsidR="002C5A09" w:rsidRDefault="002C5A09"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65DC84CF" w14:textId="77777777" w:rsidR="002C5A09" w:rsidRPr="006B55D9" w:rsidRDefault="002C5A09" w:rsidP="00EE6895">
            <w:pPr>
              <w:pStyle w:val="squish"/>
              <w:jc w:val="center"/>
            </w:pPr>
            <w:r>
              <w:t>0.4%</w:t>
            </w:r>
          </w:p>
        </w:tc>
      </w:tr>
      <w:tr w:rsidR="002C5A09" w14:paraId="78CC984E" w14:textId="77777777" w:rsidTr="00965A46">
        <w:trPr>
          <w:jc w:val="center"/>
        </w:trPr>
        <w:tc>
          <w:tcPr>
            <w:tcW w:w="1128" w:type="dxa"/>
            <w:vAlign w:val="center"/>
          </w:tcPr>
          <w:p w14:paraId="43D1F439" w14:textId="77777777" w:rsidR="002C5A09" w:rsidRDefault="002C5A09" w:rsidP="00DF2EDD">
            <w:pPr>
              <w:pStyle w:val="squish"/>
              <w:jc w:val="center"/>
            </w:pPr>
            <w:r>
              <w:t>Mode 8</w:t>
            </w:r>
          </w:p>
        </w:tc>
        <w:tc>
          <w:tcPr>
            <w:tcW w:w="716" w:type="dxa"/>
            <w:tcBorders>
              <w:right w:val="single" w:sz="12" w:space="0" w:color="auto"/>
            </w:tcBorders>
            <w:vAlign w:val="center"/>
          </w:tcPr>
          <w:p w14:paraId="68930938" w14:textId="77777777" w:rsidR="002C5A09" w:rsidRDefault="002C5A09"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6BD5935D" w14:textId="77777777" w:rsidR="002C5A09" w:rsidRDefault="002C5A0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B8357CF" w14:textId="77777777" w:rsidR="002C5A09" w:rsidRPr="006B55D9" w:rsidRDefault="002C5A09" w:rsidP="00DF2EDD">
            <w:pPr>
              <w:pStyle w:val="squish"/>
              <w:jc w:val="center"/>
            </w:pPr>
            <w:r>
              <w:t>-</w:t>
            </w:r>
          </w:p>
        </w:tc>
      </w:tr>
      <w:tr w:rsidR="002C5A09" w14:paraId="2468C5C8" w14:textId="77777777" w:rsidTr="00965A46">
        <w:trPr>
          <w:jc w:val="center"/>
        </w:trPr>
        <w:tc>
          <w:tcPr>
            <w:tcW w:w="1128" w:type="dxa"/>
            <w:vAlign w:val="center"/>
          </w:tcPr>
          <w:p w14:paraId="5BFBEF21" w14:textId="77777777" w:rsidR="002C5A09" w:rsidRPr="00122204" w:rsidRDefault="002C5A09" w:rsidP="00DF2EDD">
            <w:pPr>
              <w:pStyle w:val="squish"/>
              <w:jc w:val="center"/>
              <w:rPr>
                <w:b/>
              </w:rPr>
            </w:pPr>
            <w:r w:rsidRPr="00122204">
              <w:rPr>
                <w:b/>
              </w:rPr>
              <w:t>Mode 9</w:t>
            </w:r>
          </w:p>
        </w:tc>
        <w:tc>
          <w:tcPr>
            <w:tcW w:w="716" w:type="dxa"/>
            <w:tcBorders>
              <w:right w:val="single" w:sz="12" w:space="0" w:color="auto"/>
            </w:tcBorders>
            <w:vAlign w:val="center"/>
          </w:tcPr>
          <w:p w14:paraId="6B11BC7F" w14:textId="77777777" w:rsidR="002C5A09" w:rsidRDefault="002C5A09"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2279497A" w14:textId="77777777" w:rsidR="002C5A09" w:rsidRPr="00EE6895" w:rsidRDefault="002C5A09"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2204922E" w14:textId="77777777" w:rsidR="002C5A09" w:rsidRPr="006B55D9" w:rsidRDefault="002C5A09" w:rsidP="00DF2EDD">
            <w:pPr>
              <w:pStyle w:val="squish"/>
              <w:jc w:val="center"/>
            </w:pPr>
            <w:r>
              <w:t>1.9%</w:t>
            </w:r>
          </w:p>
        </w:tc>
      </w:tr>
      <w:tr w:rsidR="002C5A09" w14:paraId="2BB38001" w14:textId="77777777" w:rsidTr="00965A46">
        <w:trPr>
          <w:jc w:val="center"/>
        </w:trPr>
        <w:tc>
          <w:tcPr>
            <w:tcW w:w="1128" w:type="dxa"/>
            <w:vAlign w:val="center"/>
          </w:tcPr>
          <w:p w14:paraId="62783FAE" w14:textId="77777777" w:rsidR="002C5A09" w:rsidRDefault="002C5A09" w:rsidP="00DF2EDD">
            <w:pPr>
              <w:pStyle w:val="squish"/>
              <w:jc w:val="center"/>
            </w:pPr>
            <w:r>
              <w:t>Mode 10</w:t>
            </w:r>
          </w:p>
        </w:tc>
        <w:tc>
          <w:tcPr>
            <w:tcW w:w="716" w:type="dxa"/>
            <w:tcBorders>
              <w:right w:val="single" w:sz="12" w:space="0" w:color="auto"/>
            </w:tcBorders>
            <w:vAlign w:val="center"/>
          </w:tcPr>
          <w:p w14:paraId="3A2FCEA1" w14:textId="77777777" w:rsidR="002C5A09" w:rsidRDefault="002C5A09"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716B6DA" w14:textId="77777777" w:rsidR="002C5A09" w:rsidRDefault="002C5A0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D71A429" w14:textId="77777777" w:rsidR="002C5A09" w:rsidRPr="006B55D9" w:rsidRDefault="002C5A09" w:rsidP="00DF2EDD">
            <w:pPr>
              <w:pStyle w:val="squish"/>
              <w:jc w:val="center"/>
            </w:pPr>
            <w:r>
              <w:t>-</w:t>
            </w:r>
          </w:p>
        </w:tc>
      </w:tr>
      <w:tr w:rsidR="002C5A09" w14:paraId="76478670" w14:textId="77777777" w:rsidTr="00965A46">
        <w:trPr>
          <w:jc w:val="center"/>
        </w:trPr>
        <w:tc>
          <w:tcPr>
            <w:tcW w:w="1128" w:type="dxa"/>
            <w:vAlign w:val="center"/>
          </w:tcPr>
          <w:p w14:paraId="2042684D" w14:textId="77777777" w:rsidR="002C5A09" w:rsidRDefault="002C5A09" w:rsidP="00DF2EDD">
            <w:pPr>
              <w:pStyle w:val="squish"/>
              <w:jc w:val="center"/>
            </w:pPr>
            <w:r>
              <w:t>Mode 11</w:t>
            </w:r>
          </w:p>
        </w:tc>
        <w:tc>
          <w:tcPr>
            <w:tcW w:w="716" w:type="dxa"/>
            <w:tcBorders>
              <w:right w:val="single" w:sz="12" w:space="0" w:color="auto"/>
            </w:tcBorders>
            <w:vAlign w:val="center"/>
          </w:tcPr>
          <w:p w14:paraId="2EA825D2" w14:textId="77777777" w:rsidR="002C5A09" w:rsidRDefault="002C5A09"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03BFA696" w14:textId="77777777" w:rsidR="002C5A09" w:rsidRDefault="002C5A0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A666BEE" w14:textId="77777777" w:rsidR="002C5A09" w:rsidRPr="006B55D9" w:rsidRDefault="002C5A09" w:rsidP="00DF2EDD">
            <w:pPr>
              <w:pStyle w:val="squish"/>
              <w:jc w:val="center"/>
            </w:pPr>
            <w:r>
              <w:t>-</w:t>
            </w:r>
          </w:p>
        </w:tc>
      </w:tr>
      <w:tr w:rsidR="002C5A09" w14:paraId="7C5A529C" w14:textId="77777777" w:rsidTr="00490C1D">
        <w:trPr>
          <w:jc w:val="center"/>
        </w:trPr>
        <w:tc>
          <w:tcPr>
            <w:tcW w:w="1128" w:type="dxa"/>
            <w:vAlign w:val="center"/>
          </w:tcPr>
          <w:p w14:paraId="30FD75FE" w14:textId="77777777" w:rsidR="002C5A09" w:rsidRPr="00652B2A" w:rsidRDefault="002C5A09" w:rsidP="00EE6895">
            <w:pPr>
              <w:pStyle w:val="squish"/>
              <w:jc w:val="center"/>
              <w:rPr>
                <w:b/>
              </w:rPr>
            </w:pPr>
            <w:r w:rsidRPr="00652B2A">
              <w:rPr>
                <w:b/>
              </w:rPr>
              <w:t>Mode 12</w:t>
            </w:r>
          </w:p>
        </w:tc>
        <w:tc>
          <w:tcPr>
            <w:tcW w:w="716" w:type="dxa"/>
            <w:tcBorders>
              <w:right w:val="single" w:sz="12" w:space="0" w:color="auto"/>
            </w:tcBorders>
            <w:vAlign w:val="center"/>
          </w:tcPr>
          <w:p w14:paraId="06A45C21" w14:textId="77777777" w:rsidR="002C5A09" w:rsidRDefault="002C5A09"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A6F2312" w14:textId="77777777" w:rsidR="002C5A09" w:rsidRDefault="002C5A09"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44A15583" w14:textId="77777777" w:rsidR="002C5A09" w:rsidRPr="006B55D9" w:rsidRDefault="002C5A09" w:rsidP="00EE6895">
            <w:pPr>
              <w:pStyle w:val="squish"/>
              <w:jc w:val="center"/>
            </w:pPr>
            <w:r>
              <w:t>2.0%</w:t>
            </w:r>
          </w:p>
        </w:tc>
      </w:tr>
      <w:tr w:rsidR="002C5A09" w14:paraId="10A0624E" w14:textId="77777777" w:rsidTr="00490C1D">
        <w:trPr>
          <w:jc w:val="center"/>
        </w:trPr>
        <w:tc>
          <w:tcPr>
            <w:tcW w:w="1128" w:type="dxa"/>
            <w:vAlign w:val="center"/>
          </w:tcPr>
          <w:p w14:paraId="30202A93" w14:textId="77777777" w:rsidR="002C5A09" w:rsidRPr="00652B2A" w:rsidRDefault="002C5A09" w:rsidP="00EE6895">
            <w:pPr>
              <w:pStyle w:val="squish"/>
              <w:jc w:val="center"/>
              <w:rPr>
                <w:b/>
              </w:rPr>
            </w:pPr>
            <w:r w:rsidRPr="00652B2A">
              <w:rPr>
                <w:b/>
              </w:rPr>
              <w:t>Mode 13</w:t>
            </w:r>
          </w:p>
        </w:tc>
        <w:tc>
          <w:tcPr>
            <w:tcW w:w="716" w:type="dxa"/>
            <w:tcBorders>
              <w:right w:val="single" w:sz="12" w:space="0" w:color="auto"/>
            </w:tcBorders>
            <w:vAlign w:val="center"/>
          </w:tcPr>
          <w:p w14:paraId="5D0E25A3" w14:textId="77777777" w:rsidR="002C5A09" w:rsidRDefault="002C5A09"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02C6CF10" w14:textId="77777777" w:rsidR="002C5A09" w:rsidRDefault="002C5A09"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0023B0F" w14:textId="77777777" w:rsidR="002C5A09" w:rsidRDefault="002C5A09" w:rsidP="00EE6895">
            <w:pPr>
              <w:pStyle w:val="squish"/>
              <w:jc w:val="center"/>
            </w:pPr>
            <w:r>
              <w:t>2.0%</w:t>
            </w:r>
          </w:p>
        </w:tc>
      </w:tr>
    </w:tbl>
    <w:p w14:paraId="73E8091F" w14:textId="77777777" w:rsidR="002C5A09" w:rsidRDefault="002C5A09" w:rsidP="00DF2EDD">
      <w:pPr>
        <w:pStyle w:val="Heading3"/>
      </w:pPr>
      <w:r>
        <w:t>Full Model</w:t>
      </w:r>
    </w:p>
    <w:p w14:paraId="27B2F2B5" w14:textId="77777777" w:rsidR="002C5A09" w:rsidRDefault="002C5A09"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1715DAC1" w14:textId="77777777" w:rsidR="002C5A09" w:rsidRDefault="002C5A09" w:rsidP="00DF2EDD">
      <w:pPr>
        <w:keepNext/>
      </w:pPr>
      <w:r>
        <w:rPr>
          <w:noProof/>
        </w:rPr>
        <w:drawing>
          <wp:inline distT="0" distB="0" distL="0" distR="0" wp14:anchorId="1182E7D4" wp14:editId="66047399">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3C75DF27" w14:textId="77777777" w:rsidR="002C5A09" w:rsidRDefault="002C5A09" w:rsidP="00EB1718">
      <w:pPr>
        <w:pStyle w:val="Caption"/>
      </w:pPr>
      <w:bookmarkStart w:id="279" w:name="_Toc5375520"/>
      <w:bookmarkStart w:id="280" w:name="_Toc5868544"/>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79"/>
      <w:bookmarkEnd w:id="280"/>
    </w:p>
    <w:p w14:paraId="10FEA81F" w14:textId="77777777" w:rsidR="002C5A09" w:rsidRDefault="002C5A09" w:rsidP="00DF2EDD">
      <w:pPr>
        <w:pStyle w:val="Heading3"/>
      </w:pPr>
      <w:r>
        <w:t>Vehicle Modeling</w:t>
      </w:r>
    </w:p>
    <w:p w14:paraId="148475A5" w14:textId="77777777" w:rsidR="002C5A09" w:rsidRDefault="002C5A09" w:rsidP="00DF2EDD">
      <w:r>
        <w:t xml:space="preserve">The vehicle model was developed from the experimental data. A model form of minimal complexity was initially chosen consisting of a single sprung mass. </w:t>
      </w:r>
      <w:bookmarkStart w:id="281" w:name="_Hlk5028554"/>
      <w:r>
        <w:t>The reduction of the truck to a SDOF system collapses the spatial distribution of wheel loads to a single point load</w:t>
      </w:r>
      <w:bookmarkEnd w:id="281"/>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38A20040" w14:textId="77777777" w:rsidR="002C5A09" w:rsidRDefault="002C5A09"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0ABE0BF4" w14:textId="77777777" w:rsidTr="00BD6DB7">
        <w:tc>
          <w:tcPr>
            <w:tcW w:w="7776" w:type="dxa"/>
          </w:tcPr>
          <w:p w14:paraId="39F071C4" w14:textId="77777777" w:rsidR="002C5A09" w:rsidRDefault="002C5A09"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58492FDD" w14:textId="77777777" w:rsidR="002C5A09" w:rsidRDefault="002C5A09" w:rsidP="00DF2EDD">
            <w:pPr>
              <w:pStyle w:val="EquationCaptions"/>
            </w:pPr>
            <w:bookmarkStart w:id="282" w:name="_Toc4757838"/>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bookmarkEnd w:id="282"/>
          </w:p>
        </w:tc>
      </w:tr>
    </w:tbl>
    <w:p w14:paraId="37DD3AE0" w14:textId="77777777" w:rsidR="002C5A09" w:rsidRDefault="002C5A09" w:rsidP="00DF2EDD">
      <w:r>
        <w:t xml:space="preserve">According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7.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45 kips of the truck weight are carried by the suspension, the suspension stiffness is computed to be 36 kip/in. </w:t>
      </w:r>
    </w:p>
    <w:p w14:paraId="3D2875CC" w14:textId="77777777" w:rsidR="002C5A09" w:rsidRDefault="002C5A09"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2B9CA19A" w14:textId="77777777" w:rsidTr="003677FC">
        <w:tc>
          <w:tcPr>
            <w:tcW w:w="7776" w:type="dxa"/>
          </w:tcPr>
          <w:p w14:paraId="543BE574" w14:textId="77777777" w:rsidR="002C5A09" w:rsidRDefault="002C5A09"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18DE84E2" w14:textId="77777777" w:rsidR="002C5A09" w:rsidRPr="00BD6DB7" w:rsidRDefault="002C5A09" w:rsidP="00DF2EDD">
            <w:pPr>
              <w:pStyle w:val="EquationCaptions"/>
            </w:pPr>
            <w:bookmarkStart w:id="283" w:name="_Toc4757839"/>
            <w:r w:rsidRPr="00BD6DB7">
              <w:t>(</w:t>
            </w:r>
            <w:r>
              <w:rPr>
                <w:noProof/>
              </w:rPr>
              <w:fldChar w:fldCharType="begin"/>
            </w:r>
            <w:r>
              <w:rPr>
                <w:noProof/>
              </w:rPr>
              <w:instrText xml:space="preserve"> SEQ Equation \* ARABIC \s 1 </w:instrText>
            </w:r>
            <w:r>
              <w:rPr>
                <w:noProof/>
              </w:rPr>
              <w:fldChar w:fldCharType="separate"/>
            </w:r>
            <w:r>
              <w:rPr>
                <w:noProof/>
              </w:rPr>
              <w:t>13</w:t>
            </w:r>
            <w:r>
              <w:rPr>
                <w:noProof/>
              </w:rPr>
              <w:fldChar w:fldCharType="end"/>
            </w:r>
            <w:r w:rsidRPr="00BD6DB7">
              <w:t>)</w:t>
            </w:r>
            <w:bookmarkEnd w:id="283"/>
          </w:p>
        </w:tc>
      </w:tr>
    </w:tbl>
    <w:p w14:paraId="32F06012" w14:textId="77777777" w:rsidR="002C5A09" w:rsidRDefault="002C5A09" w:rsidP="00DF2EDD">
      <w:r>
        <w:t>The initial vehicle model parameter values are summarized in the following table.</w:t>
      </w:r>
    </w:p>
    <w:p w14:paraId="4AA2652F" w14:textId="77777777" w:rsidR="002C5A09" w:rsidRDefault="002C5A09" w:rsidP="00D0196D">
      <w:pPr>
        <w:pStyle w:val="Caption"/>
        <w:keepNext/>
      </w:pPr>
      <w:bookmarkStart w:id="284" w:name="_Toc586841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84"/>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2C5A09" w14:paraId="57438974"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2C5A09" w14:paraId="40D90D77" w14:textId="77777777" w:rsidTr="00BD6DB7">
              <w:tc>
                <w:tcPr>
                  <w:tcW w:w="617" w:type="dxa"/>
                  <w:vAlign w:val="bottom"/>
                </w:tcPr>
                <w:p w14:paraId="5310A353" w14:textId="77777777" w:rsidR="002C5A09" w:rsidRDefault="002C5A09" w:rsidP="00DF2EDD">
                  <w:pPr>
                    <w:pStyle w:val="squish"/>
                    <w:jc w:val="center"/>
                  </w:pPr>
                </w:p>
              </w:tc>
              <w:tc>
                <w:tcPr>
                  <w:tcW w:w="1224" w:type="dxa"/>
                  <w:vAlign w:val="bottom"/>
                </w:tcPr>
                <w:p w14:paraId="40568C88" w14:textId="77777777" w:rsidR="002C5A09" w:rsidRDefault="002C5A09" w:rsidP="00DF2EDD">
                  <w:pPr>
                    <w:pStyle w:val="squish"/>
                    <w:jc w:val="center"/>
                  </w:pPr>
                  <w:r>
                    <w:t>Value</w:t>
                  </w:r>
                </w:p>
              </w:tc>
              <w:tc>
                <w:tcPr>
                  <w:tcW w:w="968" w:type="dxa"/>
                  <w:vAlign w:val="bottom"/>
                </w:tcPr>
                <w:p w14:paraId="535A0E07" w14:textId="77777777" w:rsidR="002C5A09" w:rsidRDefault="002C5A09" w:rsidP="00DF2EDD">
                  <w:pPr>
                    <w:pStyle w:val="squish"/>
                    <w:jc w:val="center"/>
                  </w:pPr>
                  <w:r>
                    <w:t>Units</w:t>
                  </w:r>
                </w:p>
              </w:tc>
            </w:tr>
            <w:tr w:rsidR="002C5A09" w14:paraId="338598D6" w14:textId="77777777" w:rsidTr="00BD6DB7">
              <w:tc>
                <w:tcPr>
                  <w:tcW w:w="617" w:type="dxa"/>
                </w:tcPr>
                <w:p w14:paraId="61E66FC9" w14:textId="77777777" w:rsidR="002C5A09" w:rsidRDefault="002C5A09" w:rsidP="00DF2EDD">
                  <w:pPr>
                    <w:pStyle w:val="squish"/>
                    <w:jc w:val="center"/>
                  </w:pPr>
                  <w:r>
                    <w:t>ks</w:t>
                  </w:r>
                </w:p>
              </w:tc>
              <w:tc>
                <w:tcPr>
                  <w:tcW w:w="1224" w:type="dxa"/>
                </w:tcPr>
                <w:p w14:paraId="605B5EE4" w14:textId="77777777" w:rsidR="002C5A09" w:rsidRDefault="002C5A09" w:rsidP="00DF2EDD">
                  <w:pPr>
                    <w:pStyle w:val="squish"/>
                    <w:jc w:val="center"/>
                  </w:pPr>
                  <w:r>
                    <w:t>36000</w:t>
                  </w:r>
                </w:p>
              </w:tc>
              <w:tc>
                <w:tcPr>
                  <w:tcW w:w="968" w:type="dxa"/>
                </w:tcPr>
                <w:p w14:paraId="2C5427BF" w14:textId="77777777" w:rsidR="002C5A09" w:rsidRDefault="002C5A09" w:rsidP="00DF2EDD">
                  <w:pPr>
                    <w:pStyle w:val="squish"/>
                    <w:jc w:val="center"/>
                  </w:pPr>
                  <w:r>
                    <w:t>lb/in</w:t>
                  </w:r>
                </w:p>
              </w:tc>
            </w:tr>
            <w:tr w:rsidR="002C5A09" w14:paraId="1A42D7F7" w14:textId="77777777" w:rsidTr="00BD6DB7">
              <w:tc>
                <w:tcPr>
                  <w:tcW w:w="617" w:type="dxa"/>
                </w:tcPr>
                <w:p w14:paraId="27452A67" w14:textId="77777777" w:rsidR="002C5A09" w:rsidRDefault="002C5A09" w:rsidP="00DF2EDD">
                  <w:pPr>
                    <w:pStyle w:val="squish"/>
                    <w:jc w:val="center"/>
                  </w:pPr>
                  <w:r>
                    <w:t>cs</w:t>
                  </w:r>
                </w:p>
              </w:tc>
              <w:tc>
                <w:tcPr>
                  <w:tcW w:w="1224" w:type="dxa"/>
                </w:tcPr>
                <w:p w14:paraId="23787109" w14:textId="77777777" w:rsidR="002C5A09" w:rsidRDefault="002C5A09" w:rsidP="00DF2EDD">
                  <w:pPr>
                    <w:pStyle w:val="squish"/>
                    <w:jc w:val="center"/>
                  </w:pPr>
                  <w:r>
                    <w:t>410 (10%)</w:t>
                  </w:r>
                </w:p>
              </w:tc>
              <w:tc>
                <w:tcPr>
                  <w:tcW w:w="968" w:type="dxa"/>
                </w:tcPr>
                <w:p w14:paraId="5E9521E9" w14:textId="77777777" w:rsidR="002C5A09" w:rsidRDefault="002C5A09" w:rsidP="00DF2EDD">
                  <w:pPr>
                    <w:pStyle w:val="squish"/>
                    <w:jc w:val="center"/>
                  </w:pPr>
                  <w:r>
                    <w:t>lb-s/in</w:t>
                  </w:r>
                </w:p>
              </w:tc>
            </w:tr>
            <w:tr w:rsidR="002C5A09" w14:paraId="3EA98BA2" w14:textId="77777777" w:rsidTr="00BD6DB7">
              <w:tc>
                <w:tcPr>
                  <w:tcW w:w="617" w:type="dxa"/>
                </w:tcPr>
                <w:p w14:paraId="1163DCED" w14:textId="77777777" w:rsidR="002C5A09" w:rsidRDefault="002C5A09" w:rsidP="00DF2EDD">
                  <w:pPr>
                    <w:pStyle w:val="squish"/>
                    <w:jc w:val="center"/>
                  </w:pPr>
                  <w:r>
                    <w:t>ms</w:t>
                  </w:r>
                </w:p>
              </w:tc>
              <w:tc>
                <w:tcPr>
                  <w:tcW w:w="1224" w:type="dxa"/>
                </w:tcPr>
                <w:p w14:paraId="3F1F1A6F" w14:textId="77777777" w:rsidR="002C5A09" w:rsidRDefault="002C5A09" w:rsidP="00DF2EDD">
                  <w:pPr>
                    <w:pStyle w:val="squish"/>
                    <w:jc w:val="center"/>
                  </w:pPr>
                  <w:r>
                    <w:t>116.55</w:t>
                  </w:r>
                </w:p>
              </w:tc>
              <w:tc>
                <w:tcPr>
                  <w:tcW w:w="968" w:type="dxa"/>
                </w:tcPr>
                <w:p w14:paraId="2745DFDB" w14:textId="77777777" w:rsidR="002C5A09" w:rsidRDefault="002C5A09" w:rsidP="00DF2EDD">
                  <w:pPr>
                    <w:pStyle w:val="squish"/>
                    <w:jc w:val="center"/>
                  </w:pPr>
                  <w:r>
                    <w:t>lb-s</w:t>
                  </w:r>
                  <w:r w:rsidRPr="0098365C">
                    <w:rPr>
                      <w:vertAlign w:val="superscript"/>
                    </w:rPr>
                    <w:t>2</w:t>
                  </w:r>
                  <w:r>
                    <w:t>/in</w:t>
                  </w:r>
                </w:p>
              </w:tc>
            </w:tr>
            <w:tr w:rsidR="002C5A09" w14:paraId="1A405EC3" w14:textId="77777777" w:rsidTr="00BD6DB7">
              <w:tc>
                <w:tcPr>
                  <w:tcW w:w="617" w:type="dxa"/>
                </w:tcPr>
                <w:p w14:paraId="095E8CBD" w14:textId="77777777" w:rsidR="002C5A09" w:rsidRDefault="002C5A09" w:rsidP="00DF2EDD">
                  <w:pPr>
                    <w:pStyle w:val="squish"/>
                    <w:jc w:val="center"/>
                  </w:pPr>
                  <w:r>
                    <w:t>mu</w:t>
                  </w:r>
                </w:p>
              </w:tc>
              <w:tc>
                <w:tcPr>
                  <w:tcW w:w="1224" w:type="dxa"/>
                </w:tcPr>
                <w:p w14:paraId="0B49DBB2" w14:textId="77777777" w:rsidR="002C5A09" w:rsidRDefault="002C5A09" w:rsidP="00DF2EDD">
                  <w:pPr>
                    <w:pStyle w:val="squish"/>
                    <w:jc w:val="center"/>
                  </w:pPr>
                  <w:r>
                    <w:t>0</w:t>
                  </w:r>
                </w:p>
              </w:tc>
              <w:tc>
                <w:tcPr>
                  <w:tcW w:w="968" w:type="dxa"/>
                </w:tcPr>
                <w:p w14:paraId="2B7DF583" w14:textId="77777777" w:rsidR="002C5A09" w:rsidRDefault="002C5A09" w:rsidP="00DF2EDD">
                  <w:pPr>
                    <w:pStyle w:val="squish"/>
                    <w:jc w:val="center"/>
                  </w:pPr>
                  <w:r>
                    <w:t>lb-s</w:t>
                  </w:r>
                  <w:r w:rsidRPr="0098365C">
                    <w:rPr>
                      <w:vertAlign w:val="superscript"/>
                    </w:rPr>
                    <w:t>2</w:t>
                  </w:r>
                  <w:r>
                    <w:t>/in</w:t>
                  </w:r>
                </w:p>
              </w:tc>
            </w:tr>
          </w:tbl>
          <w:p w14:paraId="32800CD9" w14:textId="77777777" w:rsidR="002C5A09" w:rsidRDefault="002C5A09" w:rsidP="00DF2EDD">
            <w:pPr>
              <w:pStyle w:val="squish"/>
              <w:jc w:val="center"/>
            </w:pPr>
          </w:p>
        </w:tc>
        <w:tc>
          <w:tcPr>
            <w:tcW w:w="1706" w:type="dxa"/>
            <w:vAlign w:val="center"/>
          </w:tcPr>
          <w:p w14:paraId="7579A889" w14:textId="77777777" w:rsidR="002C5A09" w:rsidRDefault="002C5A09" w:rsidP="00DF2EDD">
            <w:pPr>
              <w:pStyle w:val="squish"/>
              <w:jc w:val="center"/>
            </w:pPr>
            <w:r>
              <w:rPr>
                <w:noProof/>
              </w:rPr>
              <w:drawing>
                <wp:inline distT="0" distB="0" distL="0" distR="0" wp14:anchorId="53D3AEA4" wp14:editId="7ADF9F4B">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4FD0061" w14:textId="77777777" w:rsidR="002C5A09" w:rsidRDefault="002C5A09" w:rsidP="00DF2EDD">
      <w:pPr>
        <w:pStyle w:val="Heading3"/>
      </w:pPr>
      <w:r>
        <w:t>Profile Consideration</w:t>
      </w:r>
    </w:p>
    <w:p w14:paraId="09046FE5" w14:textId="77777777" w:rsidR="002C5A09" w:rsidRDefault="002C5A09"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0A4551D4" w14:textId="77777777" w:rsidR="002C5A09" w:rsidRDefault="002C5A09" w:rsidP="00D0196D">
      <w:pPr>
        <w:keepNext/>
        <w:jc w:val="center"/>
      </w:pPr>
      <w:r w:rsidRPr="00125E1E">
        <w:rPr>
          <w:noProof/>
        </w:rPr>
        <w:drawing>
          <wp:inline distT="0" distB="0" distL="0" distR="0" wp14:anchorId="6FEEF8A7" wp14:editId="3DC61AF9">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2060D6E2" w14:textId="77777777" w:rsidR="002C5A09" w:rsidRDefault="002C5A09" w:rsidP="00D0196D">
      <w:pPr>
        <w:pStyle w:val="Caption"/>
      </w:pPr>
      <w:bookmarkStart w:id="285" w:name="_Toc58685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85"/>
    </w:p>
    <w:p w14:paraId="3E205DAA" w14:textId="77777777" w:rsidR="002C5A09" w:rsidRDefault="002C5A09"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7AB61A1F" w14:textId="77777777" w:rsidR="002C5A09" w:rsidRDefault="002C5A09" w:rsidP="002C5A09">
      <w:pPr>
        <w:pStyle w:val="ListParagraph"/>
        <w:numPr>
          <w:ilvl w:val="0"/>
          <w:numId w:val="3"/>
        </w:numPr>
      </w:pPr>
      <w:r>
        <w:t>Profile is trimmed to a specified distance before the beginning of the bridge.</w:t>
      </w:r>
    </w:p>
    <w:p w14:paraId="37150F86" w14:textId="77777777" w:rsidR="002C5A09" w:rsidRDefault="002C5A09" w:rsidP="002C5A09">
      <w:pPr>
        <w:pStyle w:val="ListParagraph"/>
        <w:numPr>
          <w:ilvl w:val="0"/>
          <w:numId w:val="3"/>
        </w:numPr>
      </w:pPr>
      <w:r>
        <w:t>Distance values are converted to inches and made to start from 0 at the beginning of the profile.</w:t>
      </w:r>
    </w:p>
    <w:p w14:paraId="3E014FB0" w14:textId="77777777" w:rsidR="002C5A09" w:rsidRDefault="002C5A09" w:rsidP="002C5A09">
      <w:pPr>
        <w:pStyle w:val="ListParagraph"/>
        <w:numPr>
          <w:ilvl w:val="0"/>
          <w:numId w:val="3"/>
        </w:numPr>
      </w:pPr>
      <w:r>
        <w:t>The profile elevation values, over a specified distance from the profile start, are windowed with a simple ramp (linear) function to avoid any initial jumps in elevation at the start of the profile.</w:t>
      </w:r>
    </w:p>
    <w:p w14:paraId="535ADBC4" w14:textId="77777777" w:rsidR="002C5A09" w:rsidRDefault="002C5A09" w:rsidP="002C5A09">
      <w:pPr>
        <w:pStyle w:val="ListParagraph"/>
        <w:numPr>
          <w:ilvl w:val="0"/>
          <w:numId w:val="3"/>
        </w:numPr>
      </w:pPr>
      <w:r>
        <w:t xml:space="preserve">New distance and elevation arrays are saved to a text file. </w:t>
      </w:r>
    </w:p>
    <w:p w14:paraId="5FADDD52" w14:textId="77777777" w:rsidR="002C5A09" w:rsidRDefault="002C5A09"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2C107AF1" w14:textId="77777777" w:rsidR="002C5A09" w:rsidRPr="000C1666" w:rsidRDefault="002C5A09"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b)","plainCitation":"(Deng and Cai, 2010; Huang et al., 1995, 1992; Kwasniewski et al., 2006b)","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Deng and Cai, 2010; Huang et al., 1995, 1992; Kwasniewski et al., 2006b)</w:t>
      </w:r>
      <w:r>
        <w:fldChar w:fldCharType="end"/>
      </w:r>
      <w:r>
        <w:t>.</w:t>
      </w:r>
    </w:p>
    <w:p w14:paraId="0F493576" w14:textId="77777777" w:rsidR="002C5A09" w:rsidRDefault="002C5A09" w:rsidP="00DF2EDD">
      <w:pPr>
        <w:keepNext/>
      </w:pPr>
      <w:r>
        <w:rPr>
          <w:noProof/>
        </w:rPr>
        <w:drawing>
          <wp:inline distT="0" distB="0" distL="0" distR="0" wp14:anchorId="7405A97B" wp14:editId="1843CA86">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0694B568" w14:textId="77777777" w:rsidR="002C5A09" w:rsidRDefault="002C5A09" w:rsidP="00A962C0">
      <w:pPr>
        <w:pStyle w:val="Caption"/>
      </w:pPr>
      <w:bookmarkStart w:id="286" w:name="_Toc5375521"/>
      <w:bookmarkStart w:id="287" w:name="_Toc58685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86"/>
      <w:bookmarkEnd w:id="287"/>
    </w:p>
    <w:p w14:paraId="11FFF97A" w14:textId="77777777" w:rsidR="002C5A09" w:rsidRDefault="002C5A09" w:rsidP="00DF2EDD">
      <w:pPr>
        <w:keepNext/>
        <w:jc w:val="center"/>
      </w:pPr>
      <w:r>
        <w:rPr>
          <w:noProof/>
        </w:rPr>
        <w:drawing>
          <wp:inline distT="0" distB="0" distL="0" distR="0" wp14:anchorId="7BBD2D73" wp14:editId="23858C8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2412749F" w14:textId="77777777" w:rsidR="002C5A09" w:rsidRDefault="002C5A09" w:rsidP="00DF2EDD">
      <w:pPr>
        <w:pStyle w:val="Caption"/>
      </w:pPr>
      <w:bookmarkStart w:id="288" w:name="_Toc5375522"/>
      <w:bookmarkStart w:id="289" w:name="_Toc58685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88"/>
      <w:bookmarkEnd w:id="289"/>
    </w:p>
    <w:p w14:paraId="7310AD2F" w14:textId="77777777" w:rsidR="002C5A09" w:rsidRDefault="002C5A09" w:rsidP="00DF2EDD">
      <w:pPr>
        <w:pStyle w:val="Heading3"/>
      </w:pPr>
      <w:r>
        <w:t>Validation of VBI Simulation Methods</w:t>
      </w:r>
    </w:p>
    <w:p w14:paraId="61D0D178" w14:textId="77777777" w:rsidR="002C5A09" w:rsidRDefault="002C5A09"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2300C9ED" w14:textId="77777777" w:rsidR="002C5A09" w:rsidRDefault="002C5A09" w:rsidP="0034652C">
      <w:pPr>
        <w:pStyle w:val="Caption"/>
      </w:pPr>
      <w:bookmarkStart w:id="290" w:name="_Toc5375387"/>
      <w:bookmarkStart w:id="291" w:name="_Toc586841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90"/>
      <w:bookmarkEnd w:id="291"/>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2C5A09" w14:paraId="74BEEF59" w14:textId="77777777" w:rsidTr="0034652C">
        <w:trPr>
          <w:jc w:val="center"/>
        </w:trPr>
        <w:tc>
          <w:tcPr>
            <w:tcW w:w="2837" w:type="dxa"/>
            <w:vAlign w:val="center"/>
          </w:tcPr>
          <w:p w14:paraId="704F6110" w14:textId="77777777" w:rsidR="002C5A09" w:rsidRDefault="002C5A09"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2C5A09" w14:paraId="6084064D" w14:textId="77777777" w:rsidTr="003677FC">
              <w:tc>
                <w:tcPr>
                  <w:tcW w:w="617" w:type="dxa"/>
                  <w:vAlign w:val="bottom"/>
                </w:tcPr>
                <w:p w14:paraId="304B8618" w14:textId="77777777" w:rsidR="002C5A09" w:rsidRDefault="002C5A09" w:rsidP="00DF2EDD">
                  <w:pPr>
                    <w:pStyle w:val="squish"/>
                    <w:jc w:val="center"/>
                  </w:pPr>
                </w:p>
              </w:tc>
              <w:tc>
                <w:tcPr>
                  <w:tcW w:w="1224" w:type="dxa"/>
                  <w:vAlign w:val="bottom"/>
                </w:tcPr>
                <w:p w14:paraId="5C64141E" w14:textId="77777777" w:rsidR="002C5A09" w:rsidRDefault="002C5A09" w:rsidP="00DF2EDD">
                  <w:pPr>
                    <w:pStyle w:val="squish"/>
                    <w:jc w:val="center"/>
                  </w:pPr>
                  <w:r>
                    <w:t>Value</w:t>
                  </w:r>
                </w:p>
              </w:tc>
              <w:tc>
                <w:tcPr>
                  <w:tcW w:w="968" w:type="dxa"/>
                  <w:vAlign w:val="bottom"/>
                </w:tcPr>
                <w:p w14:paraId="0664B518" w14:textId="77777777" w:rsidR="002C5A09" w:rsidRDefault="002C5A09" w:rsidP="00DF2EDD">
                  <w:pPr>
                    <w:pStyle w:val="squish"/>
                    <w:jc w:val="center"/>
                  </w:pPr>
                  <w:r>
                    <w:t>Units</w:t>
                  </w:r>
                </w:p>
              </w:tc>
            </w:tr>
            <w:tr w:rsidR="002C5A09" w14:paraId="1AE4CC93" w14:textId="77777777" w:rsidTr="003677FC">
              <w:tc>
                <w:tcPr>
                  <w:tcW w:w="617" w:type="dxa"/>
                </w:tcPr>
                <w:p w14:paraId="43F294BC" w14:textId="77777777" w:rsidR="002C5A09" w:rsidRDefault="002C5A09" w:rsidP="00DF2EDD">
                  <w:pPr>
                    <w:pStyle w:val="squish"/>
                    <w:jc w:val="center"/>
                  </w:pPr>
                  <w:r>
                    <w:t>ks</w:t>
                  </w:r>
                </w:p>
              </w:tc>
              <w:tc>
                <w:tcPr>
                  <w:tcW w:w="1224" w:type="dxa"/>
                </w:tcPr>
                <w:p w14:paraId="4C40C531" w14:textId="77777777" w:rsidR="002C5A09" w:rsidRDefault="002C5A09" w:rsidP="00DF2EDD">
                  <w:pPr>
                    <w:pStyle w:val="squish"/>
                    <w:jc w:val="center"/>
                  </w:pPr>
                  <w:r>
                    <w:t>30000</w:t>
                  </w:r>
                </w:p>
              </w:tc>
              <w:tc>
                <w:tcPr>
                  <w:tcW w:w="968" w:type="dxa"/>
                </w:tcPr>
                <w:p w14:paraId="6BD9BAEB" w14:textId="77777777" w:rsidR="002C5A09" w:rsidRDefault="002C5A09" w:rsidP="00DF2EDD">
                  <w:pPr>
                    <w:pStyle w:val="squish"/>
                    <w:jc w:val="center"/>
                  </w:pPr>
                  <w:r>
                    <w:t>lb/in</w:t>
                  </w:r>
                </w:p>
              </w:tc>
            </w:tr>
            <w:tr w:rsidR="002C5A09" w14:paraId="7284FBAB" w14:textId="77777777" w:rsidTr="003677FC">
              <w:tc>
                <w:tcPr>
                  <w:tcW w:w="617" w:type="dxa"/>
                </w:tcPr>
                <w:p w14:paraId="5688D8FA" w14:textId="77777777" w:rsidR="002C5A09" w:rsidRDefault="002C5A09" w:rsidP="00DF2EDD">
                  <w:pPr>
                    <w:pStyle w:val="squish"/>
                    <w:jc w:val="center"/>
                  </w:pPr>
                  <w:r>
                    <w:t>cs</w:t>
                  </w:r>
                </w:p>
              </w:tc>
              <w:tc>
                <w:tcPr>
                  <w:tcW w:w="1224" w:type="dxa"/>
                </w:tcPr>
                <w:p w14:paraId="5AF8C3CA" w14:textId="77777777" w:rsidR="002C5A09" w:rsidRDefault="002C5A09" w:rsidP="00DF2EDD">
                  <w:pPr>
                    <w:pStyle w:val="squish"/>
                    <w:jc w:val="center"/>
                  </w:pPr>
                  <w:r>
                    <w:t>241 (7%)</w:t>
                  </w:r>
                </w:p>
              </w:tc>
              <w:tc>
                <w:tcPr>
                  <w:tcW w:w="968" w:type="dxa"/>
                </w:tcPr>
                <w:p w14:paraId="147BF57A" w14:textId="77777777" w:rsidR="002C5A09" w:rsidRDefault="002C5A09" w:rsidP="00DF2EDD">
                  <w:pPr>
                    <w:pStyle w:val="squish"/>
                    <w:jc w:val="center"/>
                  </w:pPr>
                  <w:r>
                    <w:t>lb-s/in</w:t>
                  </w:r>
                </w:p>
              </w:tc>
            </w:tr>
            <w:tr w:rsidR="002C5A09" w14:paraId="4AF97079" w14:textId="77777777" w:rsidTr="003677FC">
              <w:tc>
                <w:tcPr>
                  <w:tcW w:w="617" w:type="dxa"/>
                </w:tcPr>
                <w:p w14:paraId="72B7D1B8" w14:textId="77777777" w:rsidR="002C5A09" w:rsidRDefault="002C5A09" w:rsidP="00DF2EDD">
                  <w:pPr>
                    <w:pStyle w:val="squish"/>
                    <w:jc w:val="center"/>
                  </w:pPr>
                  <w:r>
                    <w:t>ms</w:t>
                  </w:r>
                </w:p>
              </w:tc>
              <w:tc>
                <w:tcPr>
                  <w:tcW w:w="1224" w:type="dxa"/>
                </w:tcPr>
                <w:p w14:paraId="10F570C4" w14:textId="77777777" w:rsidR="002C5A09" w:rsidRDefault="002C5A09" w:rsidP="00DF2EDD">
                  <w:pPr>
                    <w:pStyle w:val="squish"/>
                    <w:jc w:val="center"/>
                  </w:pPr>
                  <w:r>
                    <w:t>98.42</w:t>
                  </w:r>
                </w:p>
              </w:tc>
              <w:tc>
                <w:tcPr>
                  <w:tcW w:w="968" w:type="dxa"/>
                </w:tcPr>
                <w:p w14:paraId="32F3B87D" w14:textId="77777777" w:rsidR="002C5A09" w:rsidRDefault="002C5A09" w:rsidP="00DF2EDD">
                  <w:pPr>
                    <w:pStyle w:val="squish"/>
                    <w:jc w:val="center"/>
                  </w:pPr>
                  <w:r>
                    <w:t>lb-s</w:t>
                  </w:r>
                  <w:r w:rsidRPr="0098365C">
                    <w:rPr>
                      <w:vertAlign w:val="superscript"/>
                    </w:rPr>
                    <w:t>2</w:t>
                  </w:r>
                  <w:r>
                    <w:t>/in</w:t>
                  </w:r>
                </w:p>
              </w:tc>
            </w:tr>
            <w:tr w:rsidR="002C5A09" w14:paraId="15EF6CD1" w14:textId="77777777" w:rsidTr="003677FC">
              <w:tc>
                <w:tcPr>
                  <w:tcW w:w="617" w:type="dxa"/>
                </w:tcPr>
                <w:p w14:paraId="5E5C9C5C" w14:textId="77777777" w:rsidR="002C5A09" w:rsidRDefault="002C5A09" w:rsidP="00DF2EDD">
                  <w:pPr>
                    <w:pStyle w:val="squish"/>
                    <w:jc w:val="center"/>
                  </w:pPr>
                  <w:r>
                    <w:t>mu</w:t>
                  </w:r>
                </w:p>
              </w:tc>
              <w:tc>
                <w:tcPr>
                  <w:tcW w:w="1224" w:type="dxa"/>
                </w:tcPr>
                <w:p w14:paraId="21E75D6D" w14:textId="77777777" w:rsidR="002C5A09" w:rsidRDefault="002C5A09" w:rsidP="00DF2EDD">
                  <w:pPr>
                    <w:pStyle w:val="squish"/>
                    <w:jc w:val="center"/>
                  </w:pPr>
                  <w:r>
                    <w:t>20.72</w:t>
                  </w:r>
                </w:p>
              </w:tc>
              <w:tc>
                <w:tcPr>
                  <w:tcW w:w="968" w:type="dxa"/>
                </w:tcPr>
                <w:p w14:paraId="43F7D692" w14:textId="77777777" w:rsidR="002C5A09" w:rsidRDefault="002C5A09" w:rsidP="00DF2EDD">
                  <w:pPr>
                    <w:pStyle w:val="squish"/>
                    <w:jc w:val="center"/>
                  </w:pPr>
                  <w:r>
                    <w:t>lb-s</w:t>
                  </w:r>
                  <w:r w:rsidRPr="0098365C">
                    <w:rPr>
                      <w:vertAlign w:val="superscript"/>
                    </w:rPr>
                    <w:t>2</w:t>
                  </w:r>
                  <w:r>
                    <w:t>/in</w:t>
                  </w:r>
                </w:p>
              </w:tc>
            </w:tr>
          </w:tbl>
          <w:p w14:paraId="1D2E563C" w14:textId="77777777" w:rsidR="002C5A09" w:rsidRDefault="002C5A09" w:rsidP="00DF2EDD">
            <w:pPr>
              <w:pStyle w:val="squish"/>
              <w:jc w:val="center"/>
            </w:pPr>
          </w:p>
        </w:tc>
        <w:tc>
          <w:tcPr>
            <w:tcW w:w="1706" w:type="dxa"/>
            <w:vAlign w:val="center"/>
          </w:tcPr>
          <w:p w14:paraId="15AEFA24" w14:textId="77777777" w:rsidR="002C5A09" w:rsidRDefault="002C5A09" w:rsidP="00DF2EDD">
            <w:pPr>
              <w:pStyle w:val="squish"/>
              <w:jc w:val="center"/>
            </w:pPr>
            <w:r>
              <w:rPr>
                <w:noProof/>
              </w:rPr>
              <w:drawing>
                <wp:inline distT="0" distB="0" distL="0" distR="0" wp14:anchorId="556C619E" wp14:editId="39E9D70C">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F112FB" w14:textId="77777777" w:rsidR="002C5A09" w:rsidRDefault="002C5A09" w:rsidP="00DF2EDD">
      <w:r>
        <w:t>Simulations of run 14 were performed with the path of travel located in center of the right lane of the east-bound side and the measured profile of the right wheel line for that lane. Vehicle speed was set to 715 in/sec (18.2 m/s).</w:t>
      </w:r>
    </w:p>
    <w:p w14:paraId="4A720585" w14:textId="77777777" w:rsidR="002C5A09" w:rsidRDefault="002C5A09"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134A8D18" w14:textId="77777777" w:rsidR="002C5A09" w:rsidRDefault="002C5A09"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2E139A07" w14:textId="77777777" w:rsidR="002C5A09" w:rsidRDefault="002C5A09" w:rsidP="00E2653F">
      <w:pPr>
        <w:pStyle w:val="Heading4"/>
      </w:pPr>
      <w:r>
        <w:t>Time History Comparison</w:t>
      </w:r>
    </w:p>
    <w:p w14:paraId="4108BCE2" w14:textId="77777777" w:rsidR="002C5A09" w:rsidRDefault="002C5A09" w:rsidP="00A962C0">
      <w:r>
        <w:t xml:space="preserve">The recorded and simulated vehicle acceleration time histories for run 14 are plotted in the following image. </w:t>
      </w:r>
    </w:p>
    <w:p w14:paraId="074308BD" w14:textId="77777777" w:rsidR="002C5A09" w:rsidRDefault="002C5A09" w:rsidP="009D3912">
      <w:pPr>
        <w:keepNext/>
      </w:pPr>
      <w:r>
        <w:rPr>
          <w:noProof/>
        </w:rPr>
        <w:drawing>
          <wp:inline distT="0" distB="0" distL="0" distR="0" wp14:anchorId="5AEBA95F" wp14:editId="1DCD7C54">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31B2FDF2" w14:textId="77777777" w:rsidR="002C5A09" w:rsidRDefault="002C5A09" w:rsidP="009D3912">
      <w:pPr>
        <w:pStyle w:val="Caption"/>
      </w:pPr>
      <w:bookmarkStart w:id="292" w:name="_Toc5375523"/>
      <w:bookmarkStart w:id="293" w:name="_Toc58685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92"/>
      <w:bookmarkEnd w:id="293"/>
    </w:p>
    <w:p w14:paraId="3AC50B19" w14:textId="77777777" w:rsidR="002C5A09" w:rsidRDefault="002C5A09" w:rsidP="00490C1D">
      <w:r>
        <w:t>Although the two signals in the above plot appear similar, the degree to which the two signals match must be quantified. The process employed to quantify the discrepancy between two data sets is demonstrated in the following pages.</w:t>
      </w:r>
    </w:p>
    <w:p w14:paraId="3447A449" w14:textId="77777777" w:rsidR="002C5A09" w:rsidRDefault="002C5A09"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3B765511" w14:textId="77777777" w:rsidR="002C5A09" w:rsidRDefault="002C5A09"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45AA5121" w14:textId="77777777" w:rsidR="002C5A09" w:rsidRDefault="002C5A09" w:rsidP="009D3912">
      <w:pPr>
        <w:keepNext/>
      </w:pPr>
      <w:r w:rsidRPr="00BB0F13">
        <w:rPr>
          <w:noProof/>
        </w:rPr>
        <w:drawing>
          <wp:inline distT="0" distB="0" distL="0" distR="0" wp14:anchorId="6F275BAF" wp14:editId="53F5391E">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F744AB" w14:textId="77777777" w:rsidR="002C5A09" w:rsidRDefault="002C5A09" w:rsidP="009D3912">
      <w:pPr>
        <w:pStyle w:val="Caption"/>
      </w:pPr>
      <w:bookmarkStart w:id="294" w:name="_Toc5375524"/>
      <w:bookmarkStart w:id="295" w:name="_Toc58685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294"/>
      <w:bookmarkEnd w:id="295"/>
    </w:p>
    <w:p w14:paraId="76121A40" w14:textId="77777777" w:rsidR="002C5A09" w:rsidRDefault="002C5A09"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2F860A0E" w14:textId="77777777" w:rsidR="002C5A09" w:rsidRDefault="002C5A09" w:rsidP="009D3912">
      <w:pPr>
        <w:keepNext/>
      </w:pPr>
      <w:r w:rsidRPr="00BF0B2D">
        <w:rPr>
          <w:noProof/>
        </w:rPr>
        <w:drawing>
          <wp:inline distT="0" distB="0" distL="0" distR="0" wp14:anchorId="019D0726" wp14:editId="0027E8B8">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43C77DA" w14:textId="77777777" w:rsidR="002C5A09" w:rsidRDefault="002C5A09" w:rsidP="009D3912">
      <w:pPr>
        <w:pStyle w:val="Caption"/>
      </w:pPr>
      <w:bookmarkStart w:id="296" w:name="_Ref5620828"/>
      <w:bookmarkStart w:id="297" w:name="_Toc5375525"/>
      <w:bookmarkStart w:id="298" w:name="_Toc58685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296"/>
      <w:r>
        <w:t>:</w:t>
      </w:r>
      <w:r w:rsidRPr="009D3912">
        <w:t xml:space="preserve"> </w:t>
      </w:r>
      <w:r>
        <w:t>Experiment vs Simulation for Vehicle Acceleration for Run 14 over Bridge (Filtered and Decimated)</w:t>
      </w:r>
      <w:bookmarkEnd w:id="297"/>
      <w:bookmarkEnd w:id="298"/>
    </w:p>
    <w:p w14:paraId="5ECECBF2" w14:textId="77777777" w:rsidR="002C5A09" w:rsidRDefault="002C5A09"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760ED403" w14:textId="77777777" w:rsidTr="002460D9">
        <w:tc>
          <w:tcPr>
            <w:tcW w:w="7776" w:type="dxa"/>
            <w:vAlign w:val="center"/>
          </w:tcPr>
          <w:p w14:paraId="3E72F661" w14:textId="77777777" w:rsidR="002C5A09" w:rsidRDefault="002C5A0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5B62BD8E" w14:textId="77777777" w:rsidR="002C5A09" w:rsidRDefault="002C5A09" w:rsidP="002460D9">
            <w:pPr>
              <w:pStyle w:val="EquationCaptions"/>
            </w:pPr>
            <w:bookmarkStart w:id="299" w:name="_Ref5620951"/>
            <w:bookmarkStart w:id="300" w:name="_Ref5620905"/>
            <w:r>
              <w:t>(</w:t>
            </w:r>
            <w:r>
              <w:rPr>
                <w:noProof/>
              </w:rPr>
              <w:fldChar w:fldCharType="begin"/>
            </w:r>
            <w:r>
              <w:rPr>
                <w:noProof/>
              </w:rPr>
              <w:instrText xml:space="preserve"> SEQ Equation \* ARABIC \s 1 </w:instrText>
            </w:r>
            <w:r>
              <w:rPr>
                <w:noProof/>
              </w:rPr>
              <w:fldChar w:fldCharType="separate"/>
            </w:r>
            <w:r>
              <w:rPr>
                <w:noProof/>
              </w:rPr>
              <w:t>14</w:t>
            </w:r>
            <w:r>
              <w:rPr>
                <w:noProof/>
              </w:rPr>
              <w:fldChar w:fldCharType="end"/>
            </w:r>
            <w:bookmarkEnd w:id="299"/>
            <w:r>
              <w:t>)</w:t>
            </w:r>
            <w:bookmarkEnd w:id="300"/>
          </w:p>
        </w:tc>
      </w:tr>
    </w:tbl>
    <w:p w14:paraId="31E878B8" w14:textId="77777777" w:rsidR="002C5A09" w:rsidRDefault="002C5A09"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3E6BE79C" w14:textId="77777777" w:rsidR="002C5A09" w:rsidRDefault="002C5A09"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C5A09" w14:paraId="02857C59" w14:textId="77777777" w:rsidTr="002460D9">
        <w:tc>
          <w:tcPr>
            <w:tcW w:w="7776" w:type="dxa"/>
            <w:vAlign w:val="center"/>
          </w:tcPr>
          <w:p w14:paraId="4CA1316D" w14:textId="77777777" w:rsidR="002C5A09" w:rsidRDefault="002C5A0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5EF1EFB3" w14:textId="77777777" w:rsidR="002C5A09" w:rsidRPr="002460D9" w:rsidRDefault="002C5A09"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5</w:t>
            </w:r>
            <w:r>
              <w:rPr>
                <w:noProof/>
              </w:rPr>
              <w:fldChar w:fldCharType="end"/>
            </w:r>
            <w:r>
              <w:t>)</w:t>
            </w:r>
          </w:p>
        </w:tc>
      </w:tr>
    </w:tbl>
    <w:p w14:paraId="56001F66" w14:textId="77777777" w:rsidR="002C5A09" w:rsidRDefault="002C5A09"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8</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5DC16751" w14:textId="77777777" w:rsidR="002C5A09" w:rsidRDefault="002C5A09" w:rsidP="00DD7610">
      <w:pPr>
        <w:keepNext/>
      </w:pPr>
      <w:r w:rsidRPr="00BF0B2D">
        <w:rPr>
          <w:noProof/>
        </w:rPr>
        <w:drawing>
          <wp:inline distT="0" distB="0" distL="0" distR="0" wp14:anchorId="161778E5" wp14:editId="1D85A1F3">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FA58868" w14:textId="77777777" w:rsidR="002C5A09" w:rsidRDefault="002C5A09" w:rsidP="00DD7610">
      <w:pPr>
        <w:pStyle w:val="Caption"/>
        <w:rPr>
          <w:rFonts w:cstheme="minorHAnsi"/>
        </w:rPr>
      </w:pPr>
      <w:bookmarkStart w:id="301" w:name="_Toc5375526"/>
      <w:bookmarkStart w:id="302" w:name="_Toc58685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301"/>
      <w:bookmarkEnd w:id="302"/>
    </w:p>
    <w:p w14:paraId="6C6EF2E4" w14:textId="77777777" w:rsidR="002C5A09" w:rsidRDefault="002C5A09"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4</w:t>
      </w:r>
      <w:r>
        <w:fldChar w:fldCharType="end"/>
      </w:r>
      <w:r>
        <w:t xml:space="preserve"> and was found to be 0.029 (g) or 3.53% of the maximum filtered experimental acceleration (0.825 g).</w:t>
      </w:r>
    </w:p>
    <w:p w14:paraId="7769115B" w14:textId="77777777" w:rsidR="002C5A09" w:rsidRDefault="002C5A09" w:rsidP="00AC3188">
      <w:r>
        <w:t>The mean-absolute-error (MAE) of the filtered, aligned and decimated data and the MAE of the “warped” data are provided in the following table for runs 3 and 14.</w:t>
      </w:r>
      <w:r w:rsidRPr="00AF4780">
        <w:t xml:space="preserve"> </w:t>
      </w:r>
    </w:p>
    <w:p w14:paraId="14CBCC11" w14:textId="77777777" w:rsidR="002C5A09" w:rsidRDefault="002C5A09" w:rsidP="00AC3188"/>
    <w:p w14:paraId="69607354" w14:textId="77777777" w:rsidR="002C5A09" w:rsidRDefault="002C5A09" w:rsidP="00AC3188"/>
    <w:p w14:paraId="34353E79" w14:textId="77777777" w:rsidR="002C5A09" w:rsidRDefault="002C5A09" w:rsidP="00AC3188"/>
    <w:p w14:paraId="79AA8371" w14:textId="77777777" w:rsidR="002C5A09" w:rsidRDefault="002C5A09" w:rsidP="00AC3188"/>
    <w:p w14:paraId="1D817DF0" w14:textId="77777777" w:rsidR="002C5A09" w:rsidRDefault="002C5A09" w:rsidP="00332ECA">
      <w:pPr>
        <w:pStyle w:val="Caption"/>
        <w:keepNext/>
      </w:pPr>
      <w:bookmarkStart w:id="303" w:name="_Toc5375388"/>
      <w:bookmarkStart w:id="304" w:name="_Toc586841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303"/>
      <w:bookmarkEnd w:id="304"/>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2C5A09" w14:paraId="74F9AECE" w14:textId="77777777" w:rsidTr="0034652C">
        <w:trPr>
          <w:jc w:val="center"/>
        </w:trPr>
        <w:tc>
          <w:tcPr>
            <w:tcW w:w="732" w:type="dxa"/>
            <w:tcBorders>
              <w:top w:val="nil"/>
              <w:left w:val="nil"/>
              <w:bottom w:val="nil"/>
              <w:right w:val="single" w:sz="4" w:space="0" w:color="auto"/>
            </w:tcBorders>
          </w:tcPr>
          <w:p w14:paraId="0BC92BA5" w14:textId="77777777" w:rsidR="002C5A09" w:rsidRDefault="002C5A09" w:rsidP="000C7FF5">
            <w:pPr>
              <w:pStyle w:val="squish"/>
            </w:pPr>
          </w:p>
        </w:tc>
        <w:tc>
          <w:tcPr>
            <w:tcW w:w="4019" w:type="dxa"/>
            <w:gridSpan w:val="4"/>
            <w:tcBorders>
              <w:left w:val="single" w:sz="4" w:space="0" w:color="auto"/>
            </w:tcBorders>
            <w:vAlign w:val="center"/>
          </w:tcPr>
          <w:p w14:paraId="3F9C090C" w14:textId="77777777" w:rsidR="002C5A09" w:rsidRDefault="002C5A09" w:rsidP="000C7FF5">
            <w:pPr>
              <w:pStyle w:val="squish"/>
              <w:jc w:val="center"/>
            </w:pPr>
            <w:r>
              <w:t>Run 3</w:t>
            </w:r>
          </w:p>
        </w:tc>
        <w:tc>
          <w:tcPr>
            <w:tcW w:w="4062" w:type="dxa"/>
            <w:gridSpan w:val="4"/>
            <w:vAlign w:val="center"/>
          </w:tcPr>
          <w:p w14:paraId="6013DC5C" w14:textId="77777777" w:rsidR="002C5A09" w:rsidRDefault="002C5A09" w:rsidP="000C7FF5">
            <w:pPr>
              <w:pStyle w:val="squish"/>
              <w:jc w:val="center"/>
            </w:pPr>
            <w:r>
              <w:t>Run 14</w:t>
            </w:r>
          </w:p>
        </w:tc>
      </w:tr>
      <w:tr w:rsidR="002C5A09" w14:paraId="34BB6C03" w14:textId="77777777" w:rsidTr="0034652C">
        <w:trPr>
          <w:jc w:val="center"/>
        </w:trPr>
        <w:tc>
          <w:tcPr>
            <w:tcW w:w="732" w:type="dxa"/>
            <w:tcBorders>
              <w:top w:val="nil"/>
              <w:left w:val="nil"/>
              <w:bottom w:val="single" w:sz="4" w:space="0" w:color="auto"/>
              <w:right w:val="single" w:sz="4" w:space="0" w:color="auto"/>
            </w:tcBorders>
          </w:tcPr>
          <w:p w14:paraId="29B3F891" w14:textId="77777777" w:rsidR="002C5A09" w:rsidRDefault="002C5A09" w:rsidP="000C7FF5">
            <w:pPr>
              <w:pStyle w:val="squish"/>
            </w:pPr>
          </w:p>
        </w:tc>
        <w:tc>
          <w:tcPr>
            <w:tcW w:w="700" w:type="dxa"/>
            <w:tcBorders>
              <w:left w:val="single" w:sz="4" w:space="0" w:color="auto"/>
            </w:tcBorders>
            <w:vAlign w:val="center"/>
          </w:tcPr>
          <w:p w14:paraId="7853A385" w14:textId="77777777" w:rsidR="002C5A09" w:rsidRDefault="002C5A09" w:rsidP="000C7FF5">
            <w:pPr>
              <w:pStyle w:val="squish"/>
              <w:jc w:val="center"/>
            </w:pPr>
            <w:r>
              <w:t>MAE (g)</w:t>
            </w:r>
          </w:p>
        </w:tc>
        <w:tc>
          <w:tcPr>
            <w:tcW w:w="775" w:type="dxa"/>
            <w:vAlign w:val="center"/>
          </w:tcPr>
          <w:p w14:paraId="3BB52525" w14:textId="77777777" w:rsidR="002C5A09" w:rsidRDefault="002C5A09" w:rsidP="000C7FF5">
            <w:pPr>
              <w:pStyle w:val="squish"/>
              <w:jc w:val="center"/>
            </w:pPr>
            <w:r>
              <w:t>%MAE</w:t>
            </w:r>
          </w:p>
        </w:tc>
        <w:tc>
          <w:tcPr>
            <w:tcW w:w="1182" w:type="dxa"/>
            <w:vAlign w:val="center"/>
          </w:tcPr>
          <w:p w14:paraId="2F5ED1C9" w14:textId="77777777" w:rsidR="002C5A09" w:rsidRDefault="002C5A09" w:rsidP="000C7FF5">
            <w:pPr>
              <w:pStyle w:val="squish"/>
              <w:jc w:val="center"/>
            </w:pPr>
            <w:r>
              <w:t>MAE_DTW (g)</w:t>
            </w:r>
          </w:p>
        </w:tc>
        <w:tc>
          <w:tcPr>
            <w:tcW w:w="1362" w:type="dxa"/>
            <w:vAlign w:val="center"/>
          </w:tcPr>
          <w:p w14:paraId="63A2E196" w14:textId="77777777" w:rsidR="002C5A09" w:rsidRDefault="002C5A09" w:rsidP="000C7FF5">
            <w:pPr>
              <w:pStyle w:val="squish"/>
              <w:jc w:val="center"/>
            </w:pPr>
            <w:r>
              <w:t>% MAE_DTW</w:t>
            </w:r>
          </w:p>
        </w:tc>
        <w:tc>
          <w:tcPr>
            <w:tcW w:w="713" w:type="dxa"/>
            <w:vAlign w:val="center"/>
          </w:tcPr>
          <w:p w14:paraId="7AB521F6" w14:textId="77777777" w:rsidR="002C5A09" w:rsidRDefault="002C5A09" w:rsidP="000C7FF5">
            <w:pPr>
              <w:pStyle w:val="squish"/>
              <w:jc w:val="center"/>
            </w:pPr>
            <w:r>
              <w:t>MAE (g)</w:t>
            </w:r>
          </w:p>
        </w:tc>
        <w:tc>
          <w:tcPr>
            <w:tcW w:w="851" w:type="dxa"/>
            <w:vAlign w:val="center"/>
          </w:tcPr>
          <w:p w14:paraId="11E4DED8" w14:textId="77777777" w:rsidR="002C5A09" w:rsidRDefault="002C5A09" w:rsidP="000C7FF5">
            <w:pPr>
              <w:pStyle w:val="squish"/>
              <w:jc w:val="center"/>
            </w:pPr>
            <w:r>
              <w:t>% MAE</w:t>
            </w:r>
          </w:p>
        </w:tc>
        <w:tc>
          <w:tcPr>
            <w:tcW w:w="1182" w:type="dxa"/>
            <w:vAlign w:val="center"/>
          </w:tcPr>
          <w:p w14:paraId="1445BD58" w14:textId="77777777" w:rsidR="002C5A09" w:rsidRDefault="002C5A09" w:rsidP="000C7FF5">
            <w:pPr>
              <w:pStyle w:val="squish"/>
              <w:jc w:val="center"/>
            </w:pPr>
            <w:r>
              <w:t>MAE_DTW (g)</w:t>
            </w:r>
          </w:p>
        </w:tc>
        <w:tc>
          <w:tcPr>
            <w:tcW w:w="1316" w:type="dxa"/>
            <w:vAlign w:val="center"/>
          </w:tcPr>
          <w:p w14:paraId="527D8746" w14:textId="77777777" w:rsidR="002C5A09" w:rsidRDefault="002C5A09" w:rsidP="000C7FF5">
            <w:pPr>
              <w:pStyle w:val="squish"/>
              <w:jc w:val="center"/>
            </w:pPr>
            <w:r>
              <w:t>% MAE_DTW</w:t>
            </w:r>
          </w:p>
        </w:tc>
      </w:tr>
      <w:tr w:rsidR="002C5A09" w14:paraId="6FD14AEF" w14:textId="77777777" w:rsidTr="0034652C">
        <w:trPr>
          <w:jc w:val="center"/>
        </w:trPr>
        <w:tc>
          <w:tcPr>
            <w:tcW w:w="732" w:type="dxa"/>
            <w:tcBorders>
              <w:top w:val="single" w:sz="4" w:space="0" w:color="auto"/>
            </w:tcBorders>
          </w:tcPr>
          <w:p w14:paraId="152B71EE" w14:textId="77777777" w:rsidR="002C5A09" w:rsidRDefault="002C5A09" w:rsidP="000C7FF5">
            <w:pPr>
              <w:pStyle w:val="squish"/>
              <w:jc w:val="center"/>
            </w:pPr>
            <w:r>
              <w:t>Truck (Avg. Rear)</w:t>
            </w:r>
          </w:p>
        </w:tc>
        <w:tc>
          <w:tcPr>
            <w:tcW w:w="700" w:type="dxa"/>
            <w:vAlign w:val="center"/>
          </w:tcPr>
          <w:p w14:paraId="3EBE6BD6" w14:textId="77777777" w:rsidR="002C5A09" w:rsidRDefault="002C5A09" w:rsidP="000C7FF5">
            <w:pPr>
              <w:pStyle w:val="squish"/>
              <w:jc w:val="center"/>
            </w:pPr>
            <w:r>
              <w:rPr>
                <w:rFonts w:ascii="Calibri" w:hAnsi="Calibri" w:cs="Calibri"/>
                <w:color w:val="000000"/>
              </w:rPr>
              <w:t>0.1443</w:t>
            </w:r>
          </w:p>
        </w:tc>
        <w:tc>
          <w:tcPr>
            <w:tcW w:w="775" w:type="dxa"/>
            <w:vAlign w:val="center"/>
          </w:tcPr>
          <w:p w14:paraId="2A3BC94F" w14:textId="77777777" w:rsidR="002C5A09" w:rsidRDefault="002C5A09" w:rsidP="000C7FF5">
            <w:pPr>
              <w:pStyle w:val="squish"/>
              <w:jc w:val="center"/>
            </w:pPr>
            <w:r>
              <w:rPr>
                <w:rFonts w:ascii="Calibri" w:hAnsi="Calibri" w:cs="Calibri"/>
                <w:color w:val="000000"/>
              </w:rPr>
              <w:t>15.43%</w:t>
            </w:r>
          </w:p>
        </w:tc>
        <w:tc>
          <w:tcPr>
            <w:tcW w:w="1182" w:type="dxa"/>
            <w:vAlign w:val="center"/>
          </w:tcPr>
          <w:p w14:paraId="52A6AA00" w14:textId="77777777" w:rsidR="002C5A09" w:rsidRDefault="002C5A09" w:rsidP="000C7FF5">
            <w:pPr>
              <w:pStyle w:val="squish"/>
              <w:jc w:val="center"/>
            </w:pPr>
            <w:r>
              <w:rPr>
                <w:rFonts w:ascii="Calibri" w:hAnsi="Calibri" w:cs="Calibri"/>
                <w:color w:val="000000"/>
              </w:rPr>
              <w:t>0.0224</w:t>
            </w:r>
          </w:p>
        </w:tc>
        <w:tc>
          <w:tcPr>
            <w:tcW w:w="1362" w:type="dxa"/>
            <w:vAlign w:val="center"/>
          </w:tcPr>
          <w:p w14:paraId="5ED494B8" w14:textId="77777777" w:rsidR="002C5A09" w:rsidRDefault="002C5A09" w:rsidP="000C7FF5">
            <w:pPr>
              <w:pStyle w:val="squish"/>
              <w:jc w:val="center"/>
            </w:pPr>
            <w:r>
              <w:rPr>
                <w:rFonts w:ascii="Calibri" w:hAnsi="Calibri" w:cs="Calibri"/>
                <w:color w:val="000000"/>
              </w:rPr>
              <w:t>2.40%</w:t>
            </w:r>
          </w:p>
        </w:tc>
        <w:tc>
          <w:tcPr>
            <w:tcW w:w="713" w:type="dxa"/>
            <w:vAlign w:val="center"/>
          </w:tcPr>
          <w:p w14:paraId="1C5A4511" w14:textId="77777777" w:rsidR="002C5A09" w:rsidRDefault="002C5A09" w:rsidP="000C7FF5">
            <w:pPr>
              <w:pStyle w:val="squish"/>
              <w:jc w:val="center"/>
            </w:pPr>
            <w:r>
              <w:rPr>
                <w:rFonts w:ascii="Calibri" w:hAnsi="Calibri" w:cs="Calibri"/>
                <w:color w:val="000000"/>
              </w:rPr>
              <w:t>0.188</w:t>
            </w:r>
          </w:p>
        </w:tc>
        <w:tc>
          <w:tcPr>
            <w:tcW w:w="851" w:type="dxa"/>
            <w:vAlign w:val="center"/>
          </w:tcPr>
          <w:p w14:paraId="4E185812" w14:textId="77777777" w:rsidR="002C5A09" w:rsidRDefault="002C5A09" w:rsidP="000C7FF5">
            <w:pPr>
              <w:pStyle w:val="squish"/>
              <w:jc w:val="center"/>
            </w:pPr>
            <w:r>
              <w:rPr>
                <w:rFonts w:ascii="Calibri" w:hAnsi="Calibri" w:cs="Calibri"/>
                <w:color w:val="000000"/>
              </w:rPr>
              <w:t>22.83%</w:t>
            </w:r>
          </w:p>
        </w:tc>
        <w:tc>
          <w:tcPr>
            <w:tcW w:w="1182" w:type="dxa"/>
            <w:vAlign w:val="center"/>
          </w:tcPr>
          <w:p w14:paraId="16F77B8A" w14:textId="77777777" w:rsidR="002C5A09" w:rsidRDefault="002C5A09" w:rsidP="000C7FF5">
            <w:pPr>
              <w:pStyle w:val="squish"/>
              <w:jc w:val="center"/>
            </w:pPr>
            <w:r>
              <w:rPr>
                <w:rFonts w:ascii="Calibri" w:hAnsi="Calibri" w:cs="Calibri"/>
                <w:color w:val="000000"/>
              </w:rPr>
              <w:t>0.029</w:t>
            </w:r>
          </w:p>
        </w:tc>
        <w:tc>
          <w:tcPr>
            <w:tcW w:w="1316" w:type="dxa"/>
            <w:vAlign w:val="center"/>
          </w:tcPr>
          <w:p w14:paraId="2F4B1E2C" w14:textId="77777777" w:rsidR="002C5A09" w:rsidRDefault="002C5A09" w:rsidP="000C7FF5">
            <w:pPr>
              <w:pStyle w:val="squish"/>
              <w:jc w:val="center"/>
            </w:pPr>
            <w:r>
              <w:rPr>
                <w:rFonts w:ascii="Calibri" w:hAnsi="Calibri" w:cs="Calibri"/>
                <w:color w:val="000000"/>
              </w:rPr>
              <w:t>3.53%</w:t>
            </w:r>
          </w:p>
        </w:tc>
      </w:tr>
      <w:tr w:rsidR="002C5A09" w14:paraId="446277CA" w14:textId="77777777" w:rsidTr="0034652C">
        <w:trPr>
          <w:jc w:val="center"/>
        </w:trPr>
        <w:tc>
          <w:tcPr>
            <w:tcW w:w="732" w:type="dxa"/>
          </w:tcPr>
          <w:p w14:paraId="4B34A191" w14:textId="77777777" w:rsidR="002C5A09" w:rsidRDefault="002C5A09" w:rsidP="000C7FF5">
            <w:pPr>
              <w:pStyle w:val="squish"/>
              <w:jc w:val="center"/>
            </w:pPr>
            <w:r>
              <w:t>Span 2</w:t>
            </w:r>
          </w:p>
        </w:tc>
        <w:tc>
          <w:tcPr>
            <w:tcW w:w="700" w:type="dxa"/>
            <w:vAlign w:val="center"/>
          </w:tcPr>
          <w:p w14:paraId="3D272380" w14:textId="77777777" w:rsidR="002C5A09" w:rsidRDefault="002C5A09" w:rsidP="000C7FF5">
            <w:pPr>
              <w:pStyle w:val="squish"/>
              <w:jc w:val="center"/>
            </w:pPr>
            <w:r>
              <w:rPr>
                <w:rFonts w:ascii="Calibri" w:hAnsi="Calibri" w:cs="Calibri"/>
                <w:color w:val="000000"/>
              </w:rPr>
              <w:t>0.0077</w:t>
            </w:r>
          </w:p>
        </w:tc>
        <w:tc>
          <w:tcPr>
            <w:tcW w:w="775" w:type="dxa"/>
            <w:vAlign w:val="center"/>
          </w:tcPr>
          <w:p w14:paraId="2189A797" w14:textId="77777777" w:rsidR="002C5A09" w:rsidRDefault="002C5A09" w:rsidP="000C7FF5">
            <w:pPr>
              <w:pStyle w:val="squish"/>
              <w:jc w:val="center"/>
            </w:pPr>
            <w:r>
              <w:rPr>
                <w:rFonts w:ascii="Calibri" w:hAnsi="Calibri" w:cs="Calibri"/>
                <w:color w:val="000000"/>
              </w:rPr>
              <w:t>10.24%</w:t>
            </w:r>
          </w:p>
        </w:tc>
        <w:tc>
          <w:tcPr>
            <w:tcW w:w="1182" w:type="dxa"/>
            <w:vAlign w:val="center"/>
          </w:tcPr>
          <w:p w14:paraId="38EF0746" w14:textId="77777777" w:rsidR="002C5A09" w:rsidRDefault="002C5A09" w:rsidP="000C7FF5">
            <w:pPr>
              <w:pStyle w:val="squish"/>
              <w:jc w:val="center"/>
            </w:pPr>
            <w:r>
              <w:rPr>
                <w:rFonts w:ascii="Calibri" w:hAnsi="Calibri" w:cs="Calibri"/>
                <w:color w:val="000000"/>
              </w:rPr>
              <w:t>0.0031</w:t>
            </w:r>
          </w:p>
        </w:tc>
        <w:tc>
          <w:tcPr>
            <w:tcW w:w="1362" w:type="dxa"/>
            <w:vAlign w:val="center"/>
          </w:tcPr>
          <w:p w14:paraId="44F6E3D8" w14:textId="77777777" w:rsidR="002C5A09" w:rsidRDefault="002C5A09" w:rsidP="000C7FF5">
            <w:pPr>
              <w:pStyle w:val="squish"/>
              <w:jc w:val="center"/>
            </w:pPr>
            <w:r>
              <w:rPr>
                <w:rFonts w:ascii="Calibri" w:hAnsi="Calibri" w:cs="Calibri"/>
                <w:color w:val="000000"/>
              </w:rPr>
              <w:t>4.14%</w:t>
            </w:r>
          </w:p>
        </w:tc>
        <w:tc>
          <w:tcPr>
            <w:tcW w:w="713" w:type="dxa"/>
            <w:vAlign w:val="center"/>
          </w:tcPr>
          <w:p w14:paraId="4E8FA006" w14:textId="77777777" w:rsidR="002C5A09" w:rsidRDefault="002C5A09" w:rsidP="000C7FF5">
            <w:pPr>
              <w:pStyle w:val="squish"/>
              <w:jc w:val="center"/>
            </w:pPr>
            <w:r>
              <w:rPr>
                <w:rFonts w:ascii="Calibri" w:hAnsi="Calibri" w:cs="Calibri"/>
                <w:color w:val="000000"/>
              </w:rPr>
              <w:t>0.051</w:t>
            </w:r>
          </w:p>
        </w:tc>
        <w:tc>
          <w:tcPr>
            <w:tcW w:w="851" w:type="dxa"/>
            <w:vAlign w:val="center"/>
          </w:tcPr>
          <w:p w14:paraId="76FAD5C0" w14:textId="77777777" w:rsidR="002C5A09" w:rsidRDefault="002C5A09" w:rsidP="000C7FF5">
            <w:pPr>
              <w:pStyle w:val="squish"/>
              <w:jc w:val="center"/>
            </w:pPr>
            <w:r>
              <w:rPr>
                <w:rFonts w:ascii="Calibri" w:hAnsi="Calibri" w:cs="Calibri"/>
                <w:color w:val="000000"/>
              </w:rPr>
              <w:t>37.31%</w:t>
            </w:r>
          </w:p>
        </w:tc>
        <w:tc>
          <w:tcPr>
            <w:tcW w:w="1182" w:type="dxa"/>
            <w:vAlign w:val="center"/>
          </w:tcPr>
          <w:p w14:paraId="0FE72336" w14:textId="77777777" w:rsidR="002C5A09" w:rsidRDefault="002C5A09" w:rsidP="000C7FF5">
            <w:pPr>
              <w:pStyle w:val="squish"/>
              <w:jc w:val="center"/>
            </w:pPr>
            <w:r>
              <w:rPr>
                <w:rFonts w:ascii="Calibri" w:hAnsi="Calibri" w:cs="Calibri"/>
                <w:color w:val="000000"/>
              </w:rPr>
              <w:t>0.008</w:t>
            </w:r>
          </w:p>
        </w:tc>
        <w:tc>
          <w:tcPr>
            <w:tcW w:w="1316" w:type="dxa"/>
            <w:vAlign w:val="center"/>
          </w:tcPr>
          <w:p w14:paraId="313E76DB" w14:textId="77777777" w:rsidR="002C5A09" w:rsidRDefault="002C5A09" w:rsidP="000C7FF5">
            <w:pPr>
              <w:pStyle w:val="squish"/>
              <w:jc w:val="center"/>
            </w:pPr>
            <w:r>
              <w:rPr>
                <w:rFonts w:ascii="Calibri" w:hAnsi="Calibri" w:cs="Calibri"/>
                <w:color w:val="000000"/>
              </w:rPr>
              <w:t>5.51%</w:t>
            </w:r>
          </w:p>
        </w:tc>
      </w:tr>
      <w:tr w:rsidR="002C5A09" w14:paraId="7A87A83B" w14:textId="77777777" w:rsidTr="0034652C">
        <w:trPr>
          <w:jc w:val="center"/>
        </w:trPr>
        <w:tc>
          <w:tcPr>
            <w:tcW w:w="732" w:type="dxa"/>
          </w:tcPr>
          <w:p w14:paraId="109A5E1F" w14:textId="77777777" w:rsidR="002C5A09" w:rsidRDefault="002C5A09" w:rsidP="000C7FF5">
            <w:pPr>
              <w:pStyle w:val="squish"/>
              <w:jc w:val="center"/>
            </w:pPr>
            <w:r>
              <w:t>Span 3</w:t>
            </w:r>
          </w:p>
        </w:tc>
        <w:tc>
          <w:tcPr>
            <w:tcW w:w="700" w:type="dxa"/>
            <w:vAlign w:val="center"/>
          </w:tcPr>
          <w:p w14:paraId="0D1987A8" w14:textId="77777777" w:rsidR="002C5A09" w:rsidRDefault="002C5A09" w:rsidP="000C7FF5">
            <w:pPr>
              <w:pStyle w:val="squish"/>
              <w:jc w:val="center"/>
            </w:pPr>
            <w:r>
              <w:rPr>
                <w:rFonts w:ascii="Calibri" w:hAnsi="Calibri" w:cs="Calibri"/>
                <w:color w:val="000000"/>
              </w:rPr>
              <w:t>0.0136</w:t>
            </w:r>
          </w:p>
        </w:tc>
        <w:tc>
          <w:tcPr>
            <w:tcW w:w="775" w:type="dxa"/>
            <w:vAlign w:val="center"/>
          </w:tcPr>
          <w:p w14:paraId="2775FAF2" w14:textId="77777777" w:rsidR="002C5A09" w:rsidRDefault="002C5A09" w:rsidP="000C7FF5">
            <w:pPr>
              <w:pStyle w:val="squish"/>
              <w:jc w:val="center"/>
            </w:pPr>
            <w:r>
              <w:rPr>
                <w:rFonts w:ascii="Calibri" w:hAnsi="Calibri" w:cs="Calibri"/>
                <w:color w:val="000000"/>
              </w:rPr>
              <w:t>11.58%</w:t>
            </w:r>
          </w:p>
        </w:tc>
        <w:tc>
          <w:tcPr>
            <w:tcW w:w="1182" w:type="dxa"/>
            <w:vAlign w:val="center"/>
          </w:tcPr>
          <w:p w14:paraId="7428D141" w14:textId="77777777" w:rsidR="002C5A09" w:rsidRDefault="002C5A09" w:rsidP="000C7FF5">
            <w:pPr>
              <w:pStyle w:val="squish"/>
              <w:jc w:val="center"/>
            </w:pPr>
            <w:r>
              <w:rPr>
                <w:rFonts w:ascii="Calibri" w:hAnsi="Calibri" w:cs="Calibri"/>
                <w:color w:val="000000"/>
              </w:rPr>
              <w:t>0.0049</w:t>
            </w:r>
          </w:p>
        </w:tc>
        <w:tc>
          <w:tcPr>
            <w:tcW w:w="1362" w:type="dxa"/>
            <w:vAlign w:val="center"/>
          </w:tcPr>
          <w:p w14:paraId="5CF0A56B" w14:textId="77777777" w:rsidR="002C5A09" w:rsidRDefault="002C5A09" w:rsidP="000C7FF5">
            <w:pPr>
              <w:pStyle w:val="squish"/>
              <w:jc w:val="center"/>
            </w:pPr>
            <w:r>
              <w:rPr>
                <w:rFonts w:ascii="Calibri" w:hAnsi="Calibri" w:cs="Calibri"/>
                <w:color w:val="000000"/>
              </w:rPr>
              <w:t>4.13%</w:t>
            </w:r>
          </w:p>
        </w:tc>
        <w:tc>
          <w:tcPr>
            <w:tcW w:w="713" w:type="dxa"/>
            <w:vAlign w:val="center"/>
          </w:tcPr>
          <w:p w14:paraId="1706EEFD" w14:textId="77777777" w:rsidR="002C5A09" w:rsidRDefault="002C5A09" w:rsidP="000C7FF5">
            <w:pPr>
              <w:pStyle w:val="squish"/>
              <w:jc w:val="center"/>
            </w:pPr>
            <w:r>
              <w:rPr>
                <w:rFonts w:ascii="Calibri" w:hAnsi="Calibri" w:cs="Calibri"/>
                <w:color w:val="000000"/>
              </w:rPr>
              <w:t>0.025</w:t>
            </w:r>
          </w:p>
        </w:tc>
        <w:tc>
          <w:tcPr>
            <w:tcW w:w="851" w:type="dxa"/>
            <w:vAlign w:val="center"/>
          </w:tcPr>
          <w:p w14:paraId="000B0FB8" w14:textId="77777777" w:rsidR="002C5A09" w:rsidRDefault="002C5A09" w:rsidP="000C7FF5">
            <w:pPr>
              <w:pStyle w:val="squish"/>
              <w:jc w:val="center"/>
            </w:pPr>
            <w:r>
              <w:rPr>
                <w:rFonts w:ascii="Calibri" w:hAnsi="Calibri" w:cs="Calibri"/>
                <w:color w:val="000000"/>
              </w:rPr>
              <w:t>15.12%</w:t>
            </w:r>
          </w:p>
        </w:tc>
        <w:tc>
          <w:tcPr>
            <w:tcW w:w="1182" w:type="dxa"/>
            <w:vAlign w:val="center"/>
          </w:tcPr>
          <w:p w14:paraId="4366B4F9" w14:textId="77777777" w:rsidR="002C5A09" w:rsidRDefault="002C5A09" w:rsidP="000C7FF5">
            <w:pPr>
              <w:pStyle w:val="squish"/>
              <w:jc w:val="center"/>
            </w:pPr>
            <w:r>
              <w:rPr>
                <w:rFonts w:ascii="Calibri" w:hAnsi="Calibri" w:cs="Calibri"/>
                <w:color w:val="000000"/>
              </w:rPr>
              <w:t>0.007</w:t>
            </w:r>
          </w:p>
        </w:tc>
        <w:tc>
          <w:tcPr>
            <w:tcW w:w="1316" w:type="dxa"/>
            <w:vAlign w:val="center"/>
          </w:tcPr>
          <w:p w14:paraId="563997F6" w14:textId="77777777" w:rsidR="002C5A09" w:rsidRDefault="002C5A09" w:rsidP="000C7FF5">
            <w:pPr>
              <w:pStyle w:val="squish"/>
              <w:jc w:val="center"/>
            </w:pPr>
            <w:r>
              <w:rPr>
                <w:rFonts w:ascii="Calibri" w:hAnsi="Calibri" w:cs="Calibri"/>
                <w:color w:val="000000"/>
              </w:rPr>
              <w:t>4.18%</w:t>
            </w:r>
          </w:p>
        </w:tc>
      </w:tr>
      <w:tr w:rsidR="002C5A09" w14:paraId="4DE2CC07" w14:textId="77777777" w:rsidTr="0034652C">
        <w:trPr>
          <w:jc w:val="center"/>
        </w:trPr>
        <w:tc>
          <w:tcPr>
            <w:tcW w:w="732" w:type="dxa"/>
          </w:tcPr>
          <w:p w14:paraId="414DE6E7" w14:textId="77777777" w:rsidR="002C5A09" w:rsidRDefault="002C5A09" w:rsidP="000C7FF5">
            <w:pPr>
              <w:pStyle w:val="squish"/>
              <w:jc w:val="center"/>
            </w:pPr>
            <w:r>
              <w:t>Span 4</w:t>
            </w:r>
          </w:p>
        </w:tc>
        <w:tc>
          <w:tcPr>
            <w:tcW w:w="700" w:type="dxa"/>
            <w:vAlign w:val="center"/>
          </w:tcPr>
          <w:p w14:paraId="64A01557" w14:textId="77777777" w:rsidR="002C5A09" w:rsidRDefault="002C5A09" w:rsidP="000C7FF5">
            <w:pPr>
              <w:pStyle w:val="squish"/>
              <w:jc w:val="center"/>
            </w:pPr>
            <w:r>
              <w:rPr>
                <w:rFonts w:ascii="Calibri" w:hAnsi="Calibri" w:cs="Calibri"/>
                <w:color w:val="000000"/>
              </w:rPr>
              <w:t>0.0142</w:t>
            </w:r>
          </w:p>
        </w:tc>
        <w:tc>
          <w:tcPr>
            <w:tcW w:w="775" w:type="dxa"/>
            <w:vAlign w:val="center"/>
          </w:tcPr>
          <w:p w14:paraId="6C5F9A3F" w14:textId="77777777" w:rsidR="002C5A09" w:rsidRDefault="002C5A09" w:rsidP="000C7FF5">
            <w:pPr>
              <w:pStyle w:val="squish"/>
              <w:jc w:val="center"/>
            </w:pPr>
            <w:r>
              <w:rPr>
                <w:rFonts w:ascii="Calibri" w:hAnsi="Calibri" w:cs="Calibri"/>
                <w:color w:val="000000"/>
              </w:rPr>
              <w:t>13.49%</w:t>
            </w:r>
          </w:p>
        </w:tc>
        <w:tc>
          <w:tcPr>
            <w:tcW w:w="1182" w:type="dxa"/>
            <w:vAlign w:val="center"/>
          </w:tcPr>
          <w:p w14:paraId="2AAD5574" w14:textId="77777777" w:rsidR="002C5A09" w:rsidRDefault="002C5A09" w:rsidP="000C7FF5">
            <w:pPr>
              <w:pStyle w:val="squish"/>
              <w:jc w:val="center"/>
            </w:pPr>
            <w:r>
              <w:rPr>
                <w:rFonts w:ascii="Calibri" w:hAnsi="Calibri" w:cs="Calibri"/>
                <w:color w:val="000000"/>
              </w:rPr>
              <w:t>0.0049</w:t>
            </w:r>
          </w:p>
        </w:tc>
        <w:tc>
          <w:tcPr>
            <w:tcW w:w="1362" w:type="dxa"/>
            <w:vAlign w:val="center"/>
          </w:tcPr>
          <w:p w14:paraId="56B412A3" w14:textId="77777777" w:rsidR="002C5A09" w:rsidRDefault="002C5A09" w:rsidP="000C7FF5">
            <w:pPr>
              <w:pStyle w:val="squish"/>
              <w:jc w:val="center"/>
            </w:pPr>
            <w:r>
              <w:rPr>
                <w:rFonts w:ascii="Calibri" w:hAnsi="Calibri" w:cs="Calibri"/>
                <w:color w:val="000000"/>
              </w:rPr>
              <w:t>4.67%</w:t>
            </w:r>
          </w:p>
        </w:tc>
        <w:tc>
          <w:tcPr>
            <w:tcW w:w="713" w:type="dxa"/>
            <w:vAlign w:val="center"/>
          </w:tcPr>
          <w:p w14:paraId="553BECB4" w14:textId="77777777" w:rsidR="002C5A09" w:rsidRDefault="002C5A09" w:rsidP="000C7FF5">
            <w:pPr>
              <w:pStyle w:val="squish"/>
              <w:jc w:val="center"/>
            </w:pPr>
            <w:r>
              <w:t>-</w:t>
            </w:r>
          </w:p>
        </w:tc>
        <w:tc>
          <w:tcPr>
            <w:tcW w:w="851" w:type="dxa"/>
            <w:vAlign w:val="center"/>
          </w:tcPr>
          <w:p w14:paraId="76F48809" w14:textId="77777777" w:rsidR="002C5A09" w:rsidRDefault="002C5A09" w:rsidP="000C7FF5">
            <w:pPr>
              <w:pStyle w:val="squish"/>
              <w:jc w:val="center"/>
            </w:pPr>
            <w:r>
              <w:t>-</w:t>
            </w:r>
          </w:p>
        </w:tc>
        <w:tc>
          <w:tcPr>
            <w:tcW w:w="1182" w:type="dxa"/>
            <w:vAlign w:val="center"/>
          </w:tcPr>
          <w:p w14:paraId="1E13A886" w14:textId="77777777" w:rsidR="002C5A09" w:rsidRDefault="002C5A09" w:rsidP="000C7FF5">
            <w:pPr>
              <w:pStyle w:val="squish"/>
              <w:jc w:val="center"/>
            </w:pPr>
            <w:r>
              <w:t>-</w:t>
            </w:r>
          </w:p>
        </w:tc>
        <w:tc>
          <w:tcPr>
            <w:tcW w:w="1316" w:type="dxa"/>
            <w:vAlign w:val="center"/>
          </w:tcPr>
          <w:p w14:paraId="7334DBD7" w14:textId="77777777" w:rsidR="002C5A09" w:rsidRDefault="002C5A09" w:rsidP="000C7FF5">
            <w:pPr>
              <w:pStyle w:val="squish"/>
              <w:jc w:val="center"/>
            </w:pPr>
            <w:r>
              <w:t>-</w:t>
            </w:r>
          </w:p>
        </w:tc>
      </w:tr>
      <w:tr w:rsidR="002C5A09" w14:paraId="4F198793" w14:textId="77777777" w:rsidTr="0034652C">
        <w:trPr>
          <w:jc w:val="center"/>
        </w:trPr>
        <w:tc>
          <w:tcPr>
            <w:tcW w:w="732" w:type="dxa"/>
          </w:tcPr>
          <w:p w14:paraId="10BA0B60" w14:textId="77777777" w:rsidR="002C5A09" w:rsidRDefault="002C5A09" w:rsidP="000C7FF5">
            <w:pPr>
              <w:pStyle w:val="squish"/>
              <w:jc w:val="center"/>
            </w:pPr>
            <w:r>
              <w:t>Span 7</w:t>
            </w:r>
          </w:p>
        </w:tc>
        <w:tc>
          <w:tcPr>
            <w:tcW w:w="700" w:type="dxa"/>
            <w:vAlign w:val="center"/>
          </w:tcPr>
          <w:p w14:paraId="4C532BC1" w14:textId="77777777" w:rsidR="002C5A09" w:rsidRDefault="002C5A09" w:rsidP="000C7FF5">
            <w:pPr>
              <w:pStyle w:val="squish"/>
              <w:jc w:val="center"/>
            </w:pPr>
            <w:r>
              <w:rPr>
                <w:rFonts w:ascii="Calibri" w:hAnsi="Calibri" w:cs="Calibri"/>
                <w:color w:val="000000"/>
              </w:rPr>
              <w:t>0.0173</w:t>
            </w:r>
          </w:p>
        </w:tc>
        <w:tc>
          <w:tcPr>
            <w:tcW w:w="775" w:type="dxa"/>
            <w:vAlign w:val="center"/>
          </w:tcPr>
          <w:p w14:paraId="2DC268B3" w14:textId="77777777" w:rsidR="002C5A09" w:rsidRDefault="002C5A09" w:rsidP="000C7FF5">
            <w:pPr>
              <w:pStyle w:val="squish"/>
              <w:jc w:val="center"/>
            </w:pPr>
            <w:r>
              <w:rPr>
                <w:rFonts w:ascii="Calibri" w:hAnsi="Calibri" w:cs="Calibri"/>
                <w:color w:val="000000"/>
              </w:rPr>
              <w:t>24.59%</w:t>
            </w:r>
          </w:p>
        </w:tc>
        <w:tc>
          <w:tcPr>
            <w:tcW w:w="1182" w:type="dxa"/>
            <w:vAlign w:val="center"/>
          </w:tcPr>
          <w:p w14:paraId="16376FD9" w14:textId="77777777" w:rsidR="002C5A09" w:rsidRDefault="002C5A09" w:rsidP="000C7FF5">
            <w:pPr>
              <w:pStyle w:val="squish"/>
              <w:jc w:val="center"/>
            </w:pPr>
            <w:r>
              <w:rPr>
                <w:rFonts w:ascii="Calibri" w:hAnsi="Calibri" w:cs="Calibri"/>
                <w:color w:val="000000"/>
              </w:rPr>
              <w:t>0.0056</w:t>
            </w:r>
          </w:p>
        </w:tc>
        <w:tc>
          <w:tcPr>
            <w:tcW w:w="1362" w:type="dxa"/>
            <w:vAlign w:val="center"/>
          </w:tcPr>
          <w:p w14:paraId="67CAA2FC" w14:textId="77777777" w:rsidR="002C5A09" w:rsidRDefault="002C5A09" w:rsidP="000C7FF5">
            <w:pPr>
              <w:pStyle w:val="squish"/>
              <w:jc w:val="center"/>
            </w:pPr>
            <w:r>
              <w:rPr>
                <w:rFonts w:ascii="Calibri" w:hAnsi="Calibri" w:cs="Calibri"/>
                <w:color w:val="000000"/>
              </w:rPr>
              <w:t>7.97%</w:t>
            </w:r>
          </w:p>
        </w:tc>
        <w:tc>
          <w:tcPr>
            <w:tcW w:w="713" w:type="dxa"/>
            <w:vAlign w:val="center"/>
          </w:tcPr>
          <w:p w14:paraId="63DB7E81" w14:textId="77777777" w:rsidR="002C5A09" w:rsidRDefault="002C5A09" w:rsidP="000C7FF5">
            <w:pPr>
              <w:pStyle w:val="squish"/>
              <w:jc w:val="center"/>
            </w:pPr>
            <w:r>
              <w:rPr>
                <w:rFonts w:ascii="Calibri" w:hAnsi="Calibri" w:cs="Calibri"/>
                <w:color w:val="000000"/>
              </w:rPr>
              <w:t>0.052</w:t>
            </w:r>
          </w:p>
        </w:tc>
        <w:tc>
          <w:tcPr>
            <w:tcW w:w="851" w:type="dxa"/>
            <w:vAlign w:val="center"/>
          </w:tcPr>
          <w:p w14:paraId="7690F659" w14:textId="77777777" w:rsidR="002C5A09" w:rsidRDefault="002C5A09" w:rsidP="000C7FF5">
            <w:pPr>
              <w:pStyle w:val="squish"/>
              <w:jc w:val="center"/>
            </w:pPr>
            <w:r>
              <w:rPr>
                <w:rFonts w:ascii="Calibri" w:hAnsi="Calibri" w:cs="Calibri"/>
                <w:color w:val="000000"/>
              </w:rPr>
              <w:t>51.73%</w:t>
            </w:r>
          </w:p>
        </w:tc>
        <w:tc>
          <w:tcPr>
            <w:tcW w:w="1182" w:type="dxa"/>
            <w:vAlign w:val="center"/>
          </w:tcPr>
          <w:p w14:paraId="3247AC38" w14:textId="77777777" w:rsidR="002C5A09" w:rsidRDefault="002C5A09" w:rsidP="000C7FF5">
            <w:pPr>
              <w:pStyle w:val="squish"/>
              <w:jc w:val="center"/>
            </w:pPr>
            <w:r>
              <w:rPr>
                <w:rFonts w:ascii="Calibri" w:hAnsi="Calibri" w:cs="Calibri"/>
                <w:color w:val="000000"/>
              </w:rPr>
              <w:t>0.006</w:t>
            </w:r>
          </w:p>
        </w:tc>
        <w:tc>
          <w:tcPr>
            <w:tcW w:w="1316" w:type="dxa"/>
            <w:vAlign w:val="center"/>
          </w:tcPr>
          <w:p w14:paraId="02A6ABCD" w14:textId="77777777" w:rsidR="002C5A09" w:rsidRDefault="002C5A09" w:rsidP="000C7FF5">
            <w:pPr>
              <w:pStyle w:val="squish"/>
              <w:jc w:val="center"/>
            </w:pPr>
            <w:r>
              <w:rPr>
                <w:rFonts w:ascii="Calibri" w:hAnsi="Calibri" w:cs="Calibri"/>
                <w:color w:val="000000"/>
              </w:rPr>
              <w:t>6.12%</w:t>
            </w:r>
          </w:p>
        </w:tc>
      </w:tr>
    </w:tbl>
    <w:p w14:paraId="217303C6" w14:textId="77777777" w:rsidR="002C5A09" w:rsidRDefault="002C5A09" w:rsidP="00AC3188">
      <w:r>
        <w:t>Span 4 errors are not provided in the above table because the corresponding sensor did not function properly and resulting data was unreliable.</w:t>
      </w:r>
    </w:p>
    <w:p w14:paraId="54648697" w14:textId="77777777" w:rsidR="002C5A09" w:rsidRDefault="002C5A09"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2F8C2985" w14:textId="77777777" w:rsidR="002C5A09" w:rsidRDefault="002C5A09" w:rsidP="00332ECA">
      <w:pPr>
        <w:pStyle w:val="Caption"/>
        <w:keepNext/>
      </w:pPr>
      <w:bookmarkStart w:id="305" w:name="_Toc5375389"/>
      <w:bookmarkStart w:id="306" w:name="_Toc586841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05"/>
      <w:bookmarkEnd w:id="306"/>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2C5A09" w14:paraId="3E4A6714" w14:textId="77777777" w:rsidTr="000C7FF5">
        <w:trPr>
          <w:jc w:val="center"/>
        </w:trPr>
        <w:tc>
          <w:tcPr>
            <w:tcW w:w="1837" w:type="dxa"/>
            <w:vAlign w:val="center"/>
          </w:tcPr>
          <w:p w14:paraId="2F21A4EA" w14:textId="77777777" w:rsidR="002C5A09" w:rsidRDefault="002C5A09" w:rsidP="000C7FF5">
            <w:pPr>
              <w:pStyle w:val="squish"/>
              <w:jc w:val="center"/>
            </w:pPr>
          </w:p>
        </w:tc>
        <w:tc>
          <w:tcPr>
            <w:tcW w:w="3337" w:type="dxa"/>
            <w:gridSpan w:val="3"/>
            <w:vAlign w:val="center"/>
          </w:tcPr>
          <w:p w14:paraId="38C0776E" w14:textId="77777777" w:rsidR="002C5A09" w:rsidRDefault="002C5A09" w:rsidP="000C7FF5">
            <w:pPr>
              <w:pStyle w:val="squish"/>
              <w:jc w:val="center"/>
            </w:pPr>
            <w:r>
              <w:t>Run 3</w:t>
            </w:r>
          </w:p>
        </w:tc>
        <w:tc>
          <w:tcPr>
            <w:tcW w:w="3326" w:type="dxa"/>
            <w:gridSpan w:val="3"/>
            <w:vAlign w:val="center"/>
          </w:tcPr>
          <w:p w14:paraId="4AB2894F" w14:textId="77777777" w:rsidR="002C5A09" w:rsidRDefault="002C5A09" w:rsidP="000C7FF5">
            <w:pPr>
              <w:pStyle w:val="squish"/>
              <w:jc w:val="center"/>
            </w:pPr>
            <w:r>
              <w:t>Run 14</w:t>
            </w:r>
          </w:p>
        </w:tc>
      </w:tr>
      <w:tr w:rsidR="002C5A09" w14:paraId="299CB89A" w14:textId="77777777" w:rsidTr="00332ECA">
        <w:trPr>
          <w:jc w:val="center"/>
        </w:trPr>
        <w:tc>
          <w:tcPr>
            <w:tcW w:w="1837" w:type="dxa"/>
            <w:vAlign w:val="center"/>
          </w:tcPr>
          <w:p w14:paraId="476139C4" w14:textId="77777777" w:rsidR="002C5A09" w:rsidRDefault="002C5A09" w:rsidP="000C7FF5">
            <w:pPr>
              <w:pStyle w:val="squish"/>
              <w:jc w:val="center"/>
            </w:pPr>
          </w:p>
        </w:tc>
        <w:tc>
          <w:tcPr>
            <w:tcW w:w="1133" w:type="dxa"/>
            <w:vAlign w:val="center"/>
          </w:tcPr>
          <w:p w14:paraId="77F1E353" w14:textId="77777777" w:rsidR="002C5A09" w:rsidRDefault="002C5A09" w:rsidP="000C7FF5">
            <w:pPr>
              <w:pStyle w:val="squish"/>
              <w:jc w:val="center"/>
            </w:pPr>
            <w:r>
              <w:t>Max Exp.</w:t>
            </w:r>
          </w:p>
        </w:tc>
        <w:tc>
          <w:tcPr>
            <w:tcW w:w="1147" w:type="dxa"/>
            <w:vAlign w:val="center"/>
          </w:tcPr>
          <w:p w14:paraId="15AAE02A" w14:textId="77777777" w:rsidR="002C5A09" w:rsidRDefault="002C5A09" w:rsidP="000C7FF5">
            <w:pPr>
              <w:pStyle w:val="squish"/>
              <w:jc w:val="center"/>
            </w:pPr>
            <w:r>
              <w:t>Max Sim.</w:t>
            </w:r>
          </w:p>
        </w:tc>
        <w:tc>
          <w:tcPr>
            <w:tcW w:w="1057" w:type="dxa"/>
            <w:vAlign w:val="center"/>
          </w:tcPr>
          <w:p w14:paraId="57666C38" w14:textId="77777777" w:rsidR="002C5A09" w:rsidRDefault="002C5A09" w:rsidP="000C7FF5">
            <w:pPr>
              <w:pStyle w:val="squish"/>
              <w:jc w:val="center"/>
            </w:pPr>
            <w:r>
              <w:t>%Diff.</w:t>
            </w:r>
          </w:p>
        </w:tc>
        <w:tc>
          <w:tcPr>
            <w:tcW w:w="1133" w:type="dxa"/>
            <w:vAlign w:val="center"/>
          </w:tcPr>
          <w:p w14:paraId="0F528CB1" w14:textId="77777777" w:rsidR="002C5A09" w:rsidRDefault="002C5A09" w:rsidP="000C7FF5">
            <w:pPr>
              <w:pStyle w:val="squish"/>
              <w:jc w:val="center"/>
            </w:pPr>
            <w:r>
              <w:t>Max Exp.</w:t>
            </w:r>
          </w:p>
        </w:tc>
        <w:tc>
          <w:tcPr>
            <w:tcW w:w="1142" w:type="dxa"/>
            <w:vAlign w:val="center"/>
          </w:tcPr>
          <w:p w14:paraId="6CEC2ECD" w14:textId="77777777" w:rsidR="002C5A09" w:rsidRDefault="002C5A09" w:rsidP="000C7FF5">
            <w:pPr>
              <w:pStyle w:val="squish"/>
              <w:jc w:val="center"/>
            </w:pPr>
            <w:r>
              <w:t>Max Sim.</w:t>
            </w:r>
          </w:p>
        </w:tc>
        <w:tc>
          <w:tcPr>
            <w:tcW w:w="1051" w:type="dxa"/>
            <w:vAlign w:val="center"/>
          </w:tcPr>
          <w:p w14:paraId="3BCC59C5" w14:textId="77777777" w:rsidR="002C5A09" w:rsidRDefault="002C5A09" w:rsidP="000C7FF5">
            <w:pPr>
              <w:pStyle w:val="squish"/>
              <w:jc w:val="center"/>
            </w:pPr>
            <w:r>
              <w:t>%Diff.</w:t>
            </w:r>
          </w:p>
        </w:tc>
      </w:tr>
      <w:tr w:rsidR="002C5A09" w14:paraId="455158C9" w14:textId="77777777" w:rsidTr="00332ECA">
        <w:trPr>
          <w:jc w:val="center"/>
        </w:trPr>
        <w:tc>
          <w:tcPr>
            <w:tcW w:w="1837" w:type="dxa"/>
            <w:vAlign w:val="center"/>
          </w:tcPr>
          <w:p w14:paraId="7C62C435" w14:textId="77777777" w:rsidR="002C5A09" w:rsidRDefault="002C5A09" w:rsidP="000C7FF5">
            <w:pPr>
              <w:pStyle w:val="squish"/>
              <w:jc w:val="center"/>
            </w:pPr>
            <w:r>
              <w:t>Truck (Avg. Rear)</w:t>
            </w:r>
          </w:p>
        </w:tc>
        <w:tc>
          <w:tcPr>
            <w:tcW w:w="1133" w:type="dxa"/>
            <w:vAlign w:val="bottom"/>
          </w:tcPr>
          <w:p w14:paraId="740E2468" w14:textId="77777777" w:rsidR="002C5A09" w:rsidRDefault="002C5A09" w:rsidP="000C7FF5">
            <w:pPr>
              <w:pStyle w:val="squish"/>
            </w:pPr>
            <w:r>
              <w:t>0.9352</w:t>
            </w:r>
          </w:p>
        </w:tc>
        <w:tc>
          <w:tcPr>
            <w:tcW w:w="1147" w:type="dxa"/>
            <w:vAlign w:val="bottom"/>
          </w:tcPr>
          <w:p w14:paraId="5D978D0F" w14:textId="77777777" w:rsidR="002C5A09" w:rsidRDefault="002C5A09" w:rsidP="000C7FF5">
            <w:pPr>
              <w:pStyle w:val="squish"/>
            </w:pPr>
            <w:r>
              <w:t>0.6345</w:t>
            </w:r>
          </w:p>
        </w:tc>
        <w:tc>
          <w:tcPr>
            <w:tcW w:w="1057" w:type="dxa"/>
            <w:vAlign w:val="bottom"/>
          </w:tcPr>
          <w:p w14:paraId="1A0B6C37" w14:textId="77777777" w:rsidR="002C5A09" w:rsidRDefault="002C5A09" w:rsidP="000C7FF5">
            <w:pPr>
              <w:pStyle w:val="squish"/>
            </w:pPr>
            <w:r>
              <w:t>-32.15%</w:t>
            </w:r>
          </w:p>
        </w:tc>
        <w:tc>
          <w:tcPr>
            <w:tcW w:w="1133" w:type="dxa"/>
            <w:vAlign w:val="bottom"/>
          </w:tcPr>
          <w:p w14:paraId="434345CF" w14:textId="77777777" w:rsidR="002C5A09" w:rsidRDefault="002C5A09" w:rsidP="000C7FF5">
            <w:pPr>
              <w:pStyle w:val="squish"/>
            </w:pPr>
            <w:r>
              <w:t>0.825</w:t>
            </w:r>
          </w:p>
        </w:tc>
        <w:tc>
          <w:tcPr>
            <w:tcW w:w="1142" w:type="dxa"/>
            <w:vAlign w:val="bottom"/>
          </w:tcPr>
          <w:p w14:paraId="06D9E926" w14:textId="77777777" w:rsidR="002C5A09" w:rsidRDefault="002C5A09" w:rsidP="000C7FF5">
            <w:pPr>
              <w:pStyle w:val="squish"/>
            </w:pPr>
            <w:r>
              <w:t>0.738</w:t>
            </w:r>
          </w:p>
        </w:tc>
        <w:tc>
          <w:tcPr>
            <w:tcW w:w="1051" w:type="dxa"/>
            <w:vAlign w:val="bottom"/>
          </w:tcPr>
          <w:p w14:paraId="70D20D33" w14:textId="77777777" w:rsidR="002C5A09" w:rsidRDefault="002C5A09" w:rsidP="000C7FF5">
            <w:pPr>
              <w:pStyle w:val="squish"/>
            </w:pPr>
            <w:r>
              <w:t>-10.58%</w:t>
            </w:r>
          </w:p>
        </w:tc>
      </w:tr>
      <w:tr w:rsidR="002C5A09" w14:paraId="720CC4AA" w14:textId="77777777" w:rsidTr="00332ECA">
        <w:trPr>
          <w:jc w:val="center"/>
        </w:trPr>
        <w:tc>
          <w:tcPr>
            <w:tcW w:w="1837" w:type="dxa"/>
            <w:vAlign w:val="center"/>
          </w:tcPr>
          <w:p w14:paraId="5CC7E937" w14:textId="77777777" w:rsidR="002C5A09" w:rsidRDefault="002C5A09" w:rsidP="000C7FF5">
            <w:pPr>
              <w:pStyle w:val="squish"/>
              <w:jc w:val="center"/>
            </w:pPr>
            <w:r>
              <w:t>Span 2</w:t>
            </w:r>
          </w:p>
        </w:tc>
        <w:tc>
          <w:tcPr>
            <w:tcW w:w="1133" w:type="dxa"/>
            <w:vAlign w:val="bottom"/>
          </w:tcPr>
          <w:p w14:paraId="7C4AC6C8" w14:textId="77777777" w:rsidR="002C5A09" w:rsidRDefault="002C5A09" w:rsidP="000C7FF5">
            <w:pPr>
              <w:pStyle w:val="squish"/>
            </w:pPr>
            <w:r>
              <w:t>0.0750</w:t>
            </w:r>
          </w:p>
        </w:tc>
        <w:tc>
          <w:tcPr>
            <w:tcW w:w="1147" w:type="dxa"/>
            <w:vAlign w:val="bottom"/>
          </w:tcPr>
          <w:p w14:paraId="5BB8E4C2" w14:textId="77777777" w:rsidR="002C5A09" w:rsidRDefault="002C5A09" w:rsidP="000C7FF5">
            <w:pPr>
              <w:pStyle w:val="squish"/>
            </w:pPr>
            <w:r>
              <w:t>0.0890</w:t>
            </w:r>
          </w:p>
        </w:tc>
        <w:tc>
          <w:tcPr>
            <w:tcW w:w="1057" w:type="dxa"/>
            <w:vAlign w:val="bottom"/>
          </w:tcPr>
          <w:p w14:paraId="5F2CDB4A" w14:textId="77777777" w:rsidR="002C5A09" w:rsidRDefault="002C5A09" w:rsidP="000C7FF5">
            <w:pPr>
              <w:pStyle w:val="squish"/>
            </w:pPr>
            <w:r>
              <w:t>18.58%</w:t>
            </w:r>
          </w:p>
        </w:tc>
        <w:tc>
          <w:tcPr>
            <w:tcW w:w="1133" w:type="dxa"/>
            <w:vAlign w:val="bottom"/>
          </w:tcPr>
          <w:p w14:paraId="56E5868A" w14:textId="77777777" w:rsidR="002C5A09" w:rsidRDefault="002C5A09" w:rsidP="000C7FF5">
            <w:pPr>
              <w:pStyle w:val="squish"/>
            </w:pPr>
            <w:r>
              <w:t>0.137</w:t>
            </w:r>
          </w:p>
        </w:tc>
        <w:tc>
          <w:tcPr>
            <w:tcW w:w="1142" w:type="dxa"/>
            <w:vAlign w:val="bottom"/>
          </w:tcPr>
          <w:p w14:paraId="3E67421C" w14:textId="77777777" w:rsidR="002C5A09" w:rsidRDefault="002C5A09" w:rsidP="000C7FF5">
            <w:pPr>
              <w:pStyle w:val="squish"/>
            </w:pPr>
            <w:r>
              <w:t>0.210</w:t>
            </w:r>
          </w:p>
        </w:tc>
        <w:tc>
          <w:tcPr>
            <w:tcW w:w="1051" w:type="dxa"/>
            <w:vAlign w:val="bottom"/>
          </w:tcPr>
          <w:p w14:paraId="1A600E2E" w14:textId="77777777" w:rsidR="002C5A09" w:rsidRDefault="002C5A09" w:rsidP="000C7FF5">
            <w:pPr>
              <w:pStyle w:val="squish"/>
            </w:pPr>
            <w:r>
              <w:t>53.61%</w:t>
            </w:r>
          </w:p>
        </w:tc>
      </w:tr>
      <w:tr w:rsidR="002C5A09" w14:paraId="0519DF2E" w14:textId="77777777" w:rsidTr="00332ECA">
        <w:trPr>
          <w:jc w:val="center"/>
        </w:trPr>
        <w:tc>
          <w:tcPr>
            <w:tcW w:w="1837" w:type="dxa"/>
            <w:vAlign w:val="center"/>
          </w:tcPr>
          <w:p w14:paraId="6EE1924F" w14:textId="77777777" w:rsidR="002C5A09" w:rsidRDefault="002C5A09" w:rsidP="000C7FF5">
            <w:pPr>
              <w:pStyle w:val="squish"/>
              <w:jc w:val="center"/>
            </w:pPr>
            <w:r>
              <w:t>Span 3</w:t>
            </w:r>
          </w:p>
        </w:tc>
        <w:tc>
          <w:tcPr>
            <w:tcW w:w="1133" w:type="dxa"/>
            <w:vAlign w:val="bottom"/>
          </w:tcPr>
          <w:p w14:paraId="5EB6D7E9" w14:textId="77777777" w:rsidR="002C5A09" w:rsidRDefault="002C5A09" w:rsidP="000C7FF5">
            <w:pPr>
              <w:pStyle w:val="squish"/>
            </w:pPr>
            <w:r>
              <w:t>0.1177</w:t>
            </w:r>
          </w:p>
        </w:tc>
        <w:tc>
          <w:tcPr>
            <w:tcW w:w="1147" w:type="dxa"/>
            <w:vAlign w:val="bottom"/>
          </w:tcPr>
          <w:p w14:paraId="2785DF30" w14:textId="77777777" w:rsidR="002C5A09" w:rsidRDefault="002C5A09" w:rsidP="000C7FF5">
            <w:pPr>
              <w:pStyle w:val="squish"/>
            </w:pPr>
            <w:r>
              <w:t>0.1190</w:t>
            </w:r>
          </w:p>
        </w:tc>
        <w:tc>
          <w:tcPr>
            <w:tcW w:w="1057" w:type="dxa"/>
            <w:vAlign w:val="bottom"/>
          </w:tcPr>
          <w:p w14:paraId="55CFEA3C" w14:textId="77777777" w:rsidR="002C5A09" w:rsidRDefault="002C5A09" w:rsidP="000C7FF5">
            <w:pPr>
              <w:pStyle w:val="squish"/>
            </w:pPr>
            <w:r>
              <w:t>1.09%</w:t>
            </w:r>
          </w:p>
        </w:tc>
        <w:tc>
          <w:tcPr>
            <w:tcW w:w="1133" w:type="dxa"/>
            <w:vAlign w:val="bottom"/>
          </w:tcPr>
          <w:p w14:paraId="2459E9AC" w14:textId="77777777" w:rsidR="002C5A09" w:rsidRDefault="002C5A09" w:rsidP="000C7FF5">
            <w:pPr>
              <w:pStyle w:val="squish"/>
            </w:pPr>
            <w:r>
              <w:t>0.162</w:t>
            </w:r>
          </w:p>
        </w:tc>
        <w:tc>
          <w:tcPr>
            <w:tcW w:w="1142" w:type="dxa"/>
            <w:vAlign w:val="bottom"/>
          </w:tcPr>
          <w:p w14:paraId="28663836" w14:textId="77777777" w:rsidR="002C5A09" w:rsidRDefault="002C5A09" w:rsidP="000C7FF5">
            <w:pPr>
              <w:pStyle w:val="squish"/>
            </w:pPr>
            <w:r>
              <w:t>0.225</w:t>
            </w:r>
          </w:p>
        </w:tc>
        <w:tc>
          <w:tcPr>
            <w:tcW w:w="1051" w:type="dxa"/>
            <w:vAlign w:val="bottom"/>
          </w:tcPr>
          <w:p w14:paraId="74874974" w14:textId="77777777" w:rsidR="002C5A09" w:rsidRDefault="002C5A09" w:rsidP="000C7FF5">
            <w:pPr>
              <w:pStyle w:val="squish"/>
            </w:pPr>
            <w:r>
              <w:t>38.31%</w:t>
            </w:r>
          </w:p>
        </w:tc>
      </w:tr>
      <w:tr w:rsidR="002C5A09" w14:paraId="4AB6C464" w14:textId="77777777" w:rsidTr="00332ECA">
        <w:trPr>
          <w:jc w:val="center"/>
        </w:trPr>
        <w:tc>
          <w:tcPr>
            <w:tcW w:w="1837" w:type="dxa"/>
            <w:vAlign w:val="center"/>
          </w:tcPr>
          <w:p w14:paraId="4C939AE3" w14:textId="77777777" w:rsidR="002C5A09" w:rsidRDefault="002C5A09" w:rsidP="000C7FF5">
            <w:pPr>
              <w:pStyle w:val="squish"/>
              <w:jc w:val="center"/>
            </w:pPr>
            <w:r>
              <w:t>Span 4</w:t>
            </w:r>
          </w:p>
        </w:tc>
        <w:tc>
          <w:tcPr>
            <w:tcW w:w="1133" w:type="dxa"/>
            <w:vAlign w:val="bottom"/>
          </w:tcPr>
          <w:p w14:paraId="55A9D2A0" w14:textId="77777777" w:rsidR="002C5A09" w:rsidRDefault="002C5A09" w:rsidP="000C7FF5">
            <w:pPr>
              <w:pStyle w:val="squish"/>
            </w:pPr>
            <w:r>
              <w:t>0.1055</w:t>
            </w:r>
          </w:p>
        </w:tc>
        <w:tc>
          <w:tcPr>
            <w:tcW w:w="1147" w:type="dxa"/>
            <w:vAlign w:val="bottom"/>
          </w:tcPr>
          <w:p w14:paraId="6F022DFF" w14:textId="77777777" w:rsidR="002C5A09" w:rsidRDefault="002C5A09" w:rsidP="000C7FF5">
            <w:pPr>
              <w:pStyle w:val="squish"/>
            </w:pPr>
            <w:r>
              <w:t>0.1230</w:t>
            </w:r>
          </w:p>
        </w:tc>
        <w:tc>
          <w:tcPr>
            <w:tcW w:w="1057" w:type="dxa"/>
            <w:vAlign w:val="bottom"/>
          </w:tcPr>
          <w:p w14:paraId="41AB82BA" w14:textId="77777777" w:rsidR="002C5A09" w:rsidRDefault="002C5A09" w:rsidP="000C7FF5">
            <w:pPr>
              <w:pStyle w:val="squish"/>
            </w:pPr>
            <w:r>
              <w:t>16.68%</w:t>
            </w:r>
          </w:p>
        </w:tc>
        <w:tc>
          <w:tcPr>
            <w:tcW w:w="1133" w:type="dxa"/>
            <w:vAlign w:val="bottom"/>
          </w:tcPr>
          <w:p w14:paraId="6BC2F368" w14:textId="77777777" w:rsidR="002C5A09" w:rsidRDefault="002C5A09" w:rsidP="000C7FF5">
            <w:pPr>
              <w:pStyle w:val="squish"/>
            </w:pPr>
            <w:r>
              <w:t>-</w:t>
            </w:r>
          </w:p>
        </w:tc>
        <w:tc>
          <w:tcPr>
            <w:tcW w:w="1142" w:type="dxa"/>
            <w:vAlign w:val="bottom"/>
          </w:tcPr>
          <w:p w14:paraId="3100D4D1" w14:textId="77777777" w:rsidR="002C5A09" w:rsidRDefault="002C5A09" w:rsidP="000C7FF5">
            <w:pPr>
              <w:pStyle w:val="squish"/>
              <w:rPr>
                <w:sz w:val="20"/>
                <w:szCs w:val="20"/>
              </w:rPr>
            </w:pPr>
            <w:r>
              <w:rPr>
                <w:sz w:val="20"/>
                <w:szCs w:val="20"/>
              </w:rPr>
              <w:t>-</w:t>
            </w:r>
          </w:p>
        </w:tc>
        <w:tc>
          <w:tcPr>
            <w:tcW w:w="1051" w:type="dxa"/>
            <w:vAlign w:val="bottom"/>
          </w:tcPr>
          <w:p w14:paraId="07F12F78" w14:textId="77777777" w:rsidR="002C5A09" w:rsidRDefault="002C5A09" w:rsidP="000C7FF5">
            <w:pPr>
              <w:pStyle w:val="squish"/>
              <w:rPr>
                <w:sz w:val="20"/>
                <w:szCs w:val="20"/>
              </w:rPr>
            </w:pPr>
            <w:r>
              <w:rPr>
                <w:sz w:val="20"/>
                <w:szCs w:val="20"/>
              </w:rPr>
              <w:t>-</w:t>
            </w:r>
          </w:p>
        </w:tc>
      </w:tr>
      <w:tr w:rsidR="002C5A09" w14:paraId="1B6C6093" w14:textId="77777777" w:rsidTr="00332ECA">
        <w:trPr>
          <w:jc w:val="center"/>
        </w:trPr>
        <w:tc>
          <w:tcPr>
            <w:tcW w:w="1837" w:type="dxa"/>
            <w:vAlign w:val="center"/>
          </w:tcPr>
          <w:p w14:paraId="60991A33" w14:textId="77777777" w:rsidR="002C5A09" w:rsidRDefault="002C5A09" w:rsidP="000C7FF5">
            <w:pPr>
              <w:pStyle w:val="squish"/>
              <w:jc w:val="center"/>
            </w:pPr>
            <w:r>
              <w:t>Span 7</w:t>
            </w:r>
          </w:p>
        </w:tc>
        <w:tc>
          <w:tcPr>
            <w:tcW w:w="1133" w:type="dxa"/>
            <w:vAlign w:val="bottom"/>
          </w:tcPr>
          <w:p w14:paraId="6C8F099D" w14:textId="77777777" w:rsidR="002C5A09" w:rsidRDefault="002C5A09" w:rsidP="000C7FF5">
            <w:pPr>
              <w:pStyle w:val="squish"/>
            </w:pPr>
            <w:r>
              <w:t>0.0705</w:t>
            </w:r>
          </w:p>
        </w:tc>
        <w:tc>
          <w:tcPr>
            <w:tcW w:w="1147" w:type="dxa"/>
            <w:vAlign w:val="bottom"/>
          </w:tcPr>
          <w:p w14:paraId="4670CC3D" w14:textId="77777777" w:rsidR="002C5A09" w:rsidRDefault="002C5A09" w:rsidP="000C7FF5">
            <w:pPr>
              <w:pStyle w:val="squish"/>
            </w:pPr>
            <w:r>
              <w:t>0.0926</w:t>
            </w:r>
          </w:p>
        </w:tc>
        <w:tc>
          <w:tcPr>
            <w:tcW w:w="1057" w:type="dxa"/>
            <w:vAlign w:val="bottom"/>
          </w:tcPr>
          <w:p w14:paraId="705811E8" w14:textId="77777777" w:rsidR="002C5A09" w:rsidRDefault="002C5A09" w:rsidP="000C7FF5">
            <w:pPr>
              <w:pStyle w:val="squish"/>
            </w:pPr>
            <w:r>
              <w:t>31.48%</w:t>
            </w:r>
          </w:p>
        </w:tc>
        <w:tc>
          <w:tcPr>
            <w:tcW w:w="1133" w:type="dxa"/>
            <w:vAlign w:val="bottom"/>
          </w:tcPr>
          <w:p w14:paraId="7DB3D1A3" w14:textId="77777777" w:rsidR="002C5A09" w:rsidRDefault="002C5A09" w:rsidP="000C7FF5">
            <w:pPr>
              <w:pStyle w:val="squish"/>
            </w:pPr>
            <w:r>
              <w:t>0.100</w:t>
            </w:r>
          </w:p>
        </w:tc>
        <w:tc>
          <w:tcPr>
            <w:tcW w:w="1142" w:type="dxa"/>
            <w:vAlign w:val="bottom"/>
          </w:tcPr>
          <w:p w14:paraId="767E4AD4" w14:textId="77777777" w:rsidR="002C5A09" w:rsidRDefault="002C5A09" w:rsidP="000C7FF5">
            <w:pPr>
              <w:pStyle w:val="squish"/>
            </w:pPr>
            <w:r>
              <w:t>0.168</w:t>
            </w:r>
          </w:p>
        </w:tc>
        <w:tc>
          <w:tcPr>
            <w:tcW w:w="1051" w:type="dxa"/>
            <w:vAlign w:val="bottom"/>
          </w:tcPr>
          <w:p w14:paraId="6609A784" w14:textId="77777777" w:rsidR="002C5A09" w:rsidRDefault="002C5A09" w:rsidP="000C7FF5">
            <w:pPr>
              <w:pStyle w:val="squish"/>
            </w:pPr>
            <w:r>
              <w:t>68.84%</w:t>
            </w:r>
          </w:p>
        </w:tc>
      </w:tr>
    </w:tbl>
    <w:p w14:paraId="27C1B747" w14:textId="77777777" w:rsidR="002C5A09" w:rsidRDefault="002C5A09"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4DA0EA65" w14:textId="77777777" w:rsidR="002C5A09" w:rsidRDefault="002C5A09" w:rsidP="00490C1D">
      <w:r>
        <w:t xml:space="preserve">The filtered and aligned experimental and simulated data for run 14 is plotted for spans 2, 3, and 7 in the following figures. </w:t>
      </w:r>
    </w:p>
    <w:p w14:paraId="314D0919" w14:textId="77777777" w:rsidR="002C5A09" w:rsidRDefault="002C5A09" w:rsidP="009D3912">
      <w:pPr>
        <w:keepNext/>
      </w:pPr>
      <w:r w:rsidRPr="00DF1734">
        <w:rPr>
          <w:noProof/>
        </w:rPr>
        <w:drawing>
          <wp:inline distT="0" distB="0" distL="0" distR="0" wp14:anchorId="2AA2B08F" wp14:editId="3E5C2A27">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362C6D7" w14:textId="77777777" w:rsidR="002C5A09" w:rsidRDefault="002C5A09" w:rsidP="009D3912">
      <w:pPr>
        <w:pStyle w:val="Caption"/>
        <w:jc w:val="left"/>
      </w:pPr>
      <w:bookmarkStart w:id="307" w:name="_Toc5375527"/>
      <w:bookmarkStart w:id="308" w:name="_Toc58685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07"/>
      <w:bookmarkEnd w:id="308"/>
    </w:p>
    <w:p w14:paraId="2F73203D" w14:textId="77777777" w:rsidR="002C5A09" w:rsidRDefault="002C5A09" w:rsidP="009D3912">
      <w:pPr>
        <w:keepNext/>
      </w:pPr>
      <w:r w:rsidRPr="00DF1734">
        <w:rPr>
          <w:noProof/>
        </w:rPr>
        <w:drawing>
          <wp:inline distT="0" distB="0" distL="0" distR="0" wp14:anchorId="70C9E997" wp14:editId="0D133461">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EA8A0FE" w14:textId="77777777" w:rsidR="002C5A09" w:rsidRDefault="002C5A09" w:rsidP="009D3912">
      <w:pPr>
        <w:pStyle w:val="Caption"/>
        <w:jc w:val="left"/>
      </w:pPr>
      <w:bookmarkStart w:id="309" w:name="_Toc5375528"/>
      <w:bookmarkStart w:id="310" w:name="_Toc58685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09"/>
      <w:bookmarkEnd w:id="310"/>
    </w:p>
    <w:p w14:paraId="5635327F" w14:textId="77777777" w:rsidR="002C5A09" w:rsidRDefault="002C5A09" w:rsidP="009D3912">
      <w:pPr>
        <w:keepNext/>
      </w:pPr>
      <w:r w:rsidRPr="007B2C69">
        <w:rPr>
          <w:noProof/>
        </w:rPr>
        <w:drawing>
          <wp:inline distT="0" distB="0" distL="0" distR="0" wp14:anchorId="34CD1DB8" wp14:editId="3BF9E353">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1DF26A6" w14:textId="77777777" w:rsidR="002C5A09" w:rsidRDefault="002C5A09" w:rsidP="009D3912">
      <w:pPr>
        <w:pStyle w:val="Caption"/>
        <w:jc w:val="left"/>
      </w:pPr>
      <w:bookmarkStart w:id="311" w:name="_Toc5375529"/>
      <w:bookmarkStart w:id="312" w:name="_Toc58685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11"/>
      <w:bookmarkEnd w:id="312"/>
    </w:p>
    <w:p w14:paraId="78DA9973" w14:textId="77777777" w:rsidR="002C5A09" w:rsidRDefault="002C5A09" w:rsidP="00597EA4">
      <w:r>
        <w:t xml:space="preserve">The filtered and aligned experimental and simulated data for run 3 is plotted for the test vehicle and spans 2, 3, 4 and 7 in the following figures. </w:t>
      </w:r>
    </w:p>
    <w:p w14:paraId="753DC73C" w14:textId="77777777" w:rsidR="002C5A09" w:rsidRDefault="002C5A09" w:rsidP="009D3912">
      <w:pPr>
        <w:keepNext/>
      </w:pPr>
      <w:r w:rsidRPr="001C2267">
        <w:rPr>
          <w:noProof/>
        </w:rPr>
        <w:drawing>
          <wp:inline distT="0" distB="0" distL="0" distR="0" wp14:anchorId="7C92CBED" wp14:editId="26A64F11">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E114FBE" w14:textId="77777777" w:rsidR="002C5A09" w:rsidRDefault="002C5A09" w:rsidP="009D3912">
      <w:pPr>
        <w:pStyle w:val="Caption"/>
        <w:jc w:val="left"/>
      </w:pPr>
      <w:bookmarkStart w:id="313" w:name="_Toc5375530"/>
      <w:bookmarkStart w:id="314" w:name="_Toc58685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13"/>
      <w:bookmarkEnd w:id="314"/>
    </w:p>
    <w:p w14:paraId="592D0B1B" w14:textId="77777777" w:rsidR="002C5A09" w:rsidRDefault="002C5A09" w:rsidP="009D3912">
      <w:pPr>
        <w:keepNext/>
      </w:pPr>
      <w:r w:rsidRPr="00A32ADB">
        <w:rPr>
          <w:noProof/>
        </w:rPr>
        <w:drawing>
          <wp:inline distT="0" distB="0" distL="0" distR="0" wp14:anchorId="5533FE57" wp14:editId="46B12E2A">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00FF7E8" w14:textId="77777777" w:rsidR="002C5A09" w:rsidRDefault="002C5A09" w:rsidP="009D3912">
      <w:pPr>
        <w:pStyle w:val="Caption"/>
        <w:jc w:val="left"/>
      </w:pPr>
      <w:bookmarkStart w:id="315" w:name="_Toc5375531"/>
      <w:bookmarkStart w:id="316" w:name="_Toc58685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15"/>
      <w:bookmarkEnd w:id="316"/>
    </w:p>
    <w:p w14:paraId="6FA644BD" w14:textId="77777777" w:rsidR="002C5A09" w:rsidRDefault="002C5A09" w:rsidP="009D3912">
      <w:pPr>
        <w:keepNext/>
      </w:pPr>
      <w:r w:rsidRPr="004E7B8C">
        <w:rPr>
          <w:noProof/>
        </w:rPr>
        <w:drawing>
          <wp:inline distT="0" distB="0" distL="0" distR="0" wp14:anchorId="1644E3F1" wp14:editId="6BE9507E">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A7EF1C" w14:textId="77777777" w:rsidR="002C5A09" w:rsidRDefault="002C5A09" w:rsidP="009D3912">
      <w:pPr>
        <w:pStyle w:val="Caption"/>
        <w:jc w:val="left"/>
      </w:pPr>
      <w:bookmarkStart w:id="317" w:name="_Toc5375532"/>
      <w:bookmarkStart w:id="318" w:name="_Toc58685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17"/>
      <w:bookmarkEnd w:id="318"/>
    </w:p>
    <w:p w14:paraId="3D8CE71B" w14:textId="77777777" w:rsidR="002C5A09" w:rsidRDefault="002C5A09" w:rsidP="009D3912">
      <w:pPr>
        <w:keepNext/>
      </w:pPr>
      <w:r w:rsidRPr="004E7B8C">
        <w:rPr>
          <w:noProof/>
        </w:rPr>
        <w:drawing>
          <wp:inline distT="0" distB="0" distL="0" distR="0" wp14:anchorId="70C1D799" wp14:editId="57790317">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18AB9CB" w14:textId="77777777" w:rsidR="002C5A09" w:rsidRDefault="002C5A09" w:rsidP="009D3912">
      <w:pPr>
        <w:pStyle w:val="Caption"/>
        <w:jc w:val="left"/>
      </w:pPr>
      <w:bookmarkStart w:id="319" w:name="_Toc5375533"/>
      <w:bookmarkStart w:id="320" w:name="_Toc58685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19"/>
      <w:bookmarkEnd w:id="320"/>
    </w:p>
    <w:p w14:paraId="2206896C" w14:textId="77777777" w:rsidR="002C5A09" w:rsidRDefault="002C5A09" w:rsidP="009D3912">
      <w:pPr>
        <w:keepNext/>
      </w:pPr>
      <w:r w:rsidRPr="00A32ADB">
        <w:rPr>
          <w:noProof/>
        </w:rPr>
        <w:drawing>
          <wp:inline distT="0" distB="0" distL="0" distR="0" wp14:anchorId="58786298" wp14:editId="1D6B47DF">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FD2C48E" w14:textId="77777777" w:rsidR="002C5A09" w:rsidRDefault="002C5A09" w:rsidP="009D3912">
      <w:pPr>
        <w:pStyle w:val="Caption"/>
        <w:jc w:val="left"/>
      </w:pPr>
      <w:bookmarkStart w:id="321" w:name="_Toc5375534"/>
      <w:bookmarkStart w:id="322" w:name="_Toc58685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21"/>
      <w:bookmarkEnd w:id="322"/>
    </w:p>
    <w:p w14:paraId="03CB7101" w14:textId="77777777" w:rsidR="002C5A09" w:rsidRDefault="002C5A09" w:rsidP="00490C1D"/>
    <w:p w14:paraId="2EBAD8C1" w14:textId="77777777" w:rsidR="002C5A09" w:rsidRDefault="002C5A09" w:rsidP="00490C1D"/>
    <w:p w14:paraId="511A3017" w14:textId="77777777" w:rsidR="002C5A09" w:rsidRDefault="002C5A09" w:rsidP="00DF2EDD">
      <w:pPr>
        <w:pStyle w:val="Heading3"/>
      </w:pPr>
      <w:r>
        <w:t>Simulated Amplification</w:t>
      </w:r>
    </w:p>
    <w:p w14:paraId="74B3C33C" w14:textId="77777777" w:rsidR="002C5A09" w:rsidRDefault="002C5A09"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2F55CFAE" w14:textId="77777777" w:rsidR="002C5A09" w:rsidRDefault="002C5A09" w:rsidP="00A518A9">
      <w:pPr>
        <w:keepNext/>
        <w:jc w:val="center"/>
      </w:pPr>
      <w:r>
        <w:rPr>
          <w:noProof/>
        </w:rPr>
        <w:drawing>
          <wp:inline distT="0" distB="0" distL="0" distR="0" wp14:anchorId="37B10A02" wp14:editId="1DD9B9F5">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0A0D1BDC" w14:textId="77777777" w:rsidR="002C5A09" w:rsidRDefault="002C5A09" w:rsidP="00A518A9">
      <w:pPr>
        <w:pStyle w:val="Caption"/>
      </w:pPr>
      <w:bookmarkStart w:id="323" w:name="_Toc5375535"/>
      <w:bookmarkStart w:id="324" w:name="_Toc58685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23"/>
      <w:bookmarkEnd w:id="324"/>
    </w:p>
    <w:p w14:paraId="33F26BA3" w14:textId="77777777" w:rsidR="002C5A09" w:rsidRDefault="002C5A09" w:rsidP="00A518A9">
      <w:pPr>
        <w:keepNext/>
        <w:jc w:val="center"/>
      </w:pPr>
      <w:r>
        <w:rPr>
          <w:noProof/>
        </w:rPr>
        <w:drawing>
          <wp:inline distT="0" distB="0" distL="0" distR="0" wp14:anchorId="44BFAD91" wp14:editId="08726B0C">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76182633" w14:textId="77777777" w:rsidR="002C5A09" w:rsidRDefault="002C5A09" w:rsidP="00A518A9">
      <w:pPr>
        <w:pStyle w:val="Caption"/>
      </w:pPr>
      <w:bookmarkStart w:id="325" w:name="_Toc5375536"/>
      <w:bookmarkStart w:id="326" w:name="_Toc58685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25"/>
      <w:bookmarkEnd w:id="326"/>
    </w:p>
    <w:p w14:paraId="177E7880" w14:textId="77777777" w:rsidR="002C5A09" w:rsidRDefault="002C5A09" w:rsidP="001D1E9E">
      <w:r>
        <w:t>The simulations were subsequently repeated for different vehicle speeds. The resulting variation in displacement amplification at the midspan of the exterior girder (8) is illustrated in the following plot.</w:t>
      </w:r>
    </w:p>
    <w:p w14:paraId="69E197A5" w14:textId="77777777" w:rsidR="002C5A09" w:rsidRDefault="002C5A09" w:rsidP="00B23FA8">
      <w:pPr>
        <w:keepNext/>
        <w:jc w:val="center"/>
      </w:pPr>
      <w:r>
        <w:rPr>
          <w:noProof/>
        </w:rPr>
        <w:drawing>
          <wp:inline distT="0" distB="0" distL="0" distR="0" wp14:anchorId="288156E5" wp14:editId="04EF5720">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0E838A48" w14:textId="77777777" w:rsidR="002C5A09" w:rsidRPr="00F42DB5" w:rsidRDefault="002C5A09" w:rsidP="00B23FA8">
      <w:pPr>
        <w:pStyle w:val="Caption"/>
      </w:pPr>
      <w:bookmarkStart w:id="327" w:name="_Toc5375537"/>
      <w:bookmarkStart w:id="328" w:name="_Toc58685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27"/>
      <w:bookmarkEnd w:id="328"/>
    </w:p>
    <w:p w14:paraId="675CB0DD" w14:textId="77777777" w:rsidR="002C5A09" w:rsidRDefault="002C5A09" w:rsidP="00157956">
      <w:pPr>
        <w:pStyle w:val="Heading3"/>
      </w:pPr>
      <w:bookmarkStart w:id="329" w:name="_Toc536017952"/>
      <w:r>
        <w:t>Simulation Conclusions</w:t>
      </w:r>
    </w:p>
    <w:p w14:paraId="69F9FDC7" w14:textId="77777777" w:rsidR="002C5A09" w:rsidRPr="0005789D" w:rsidRDefault="002C5A09" w:rsidP="0005789D">
      <w:r>
        <w:t>The bridge and vehicle responses recorded during Phase 3 testing were leveraged to validate FE simulations of a vehicle (sprung-mass) traversing the bridge model. The conclusions of this validation process are as follows:</w:t>
      </w:r>
    </w:p>
    <w:p w14:paraId="36899FEC" w14:textId="77777777" w:rsidR="002C5A09" w:rsidRDefault="002C5A09" w:rsidP="002C5A09">
      <w:pPr>
        <w:pStyle w:val="ListParagraph"/>
        <w:numPr>
          <w:ilvl w:val="0"/>
          <w:numId w:val="1"/>
        </w:numPr>
      </w:pPr>
      <w:r>
        <w:t xml:space="preserve">A validated 3D FE model is capable of simulating bridge-vehicle interaction if roadway profile is included and accurately positioned on the model. </w:t>
      </w:r>
    </w:p>
    <w:p w14:paraId="58C8F866" w14:textId="77777777" w:rsidR="002C5A09" w:rsidRDefault="002C5A09" w:rsidP="002C5A09">
      <w:pPr>
        <w:pStyle w:val="ListParagraph"/>
        <w:numPr>
          <w:ilvl w:val="0"/>
          <w:numId w:val="1"/>
        </w:numPr>
      </w:pPr>
      <w:r>
        <w:t>A single degree-of-freedom vehicle model is adequate for simulating VBI and provides a conservative estimate of bridge response.</w:t>
      </w:r>
    </w:p>
    <w:p w14:paraId="30EE4ED3" w14:textId="77777777" w:rsidR="002C5A09" w:rsidRPr="00157956" w:rsidRDefault="002C5A09" w:rsidP="002C5A09">
      <w:pPr>
        <w:pStyle w:val="ListParagraph"/>
        <w:numPr>
          <w:ilvl w:val="0"/>
          <w:numId w:val="1"/>
        </w:numPr>
      </w:pPr>
      <w:r>
        <w:t xml:space="preserve">Simulation results suggest that this structure may experience dynamic amplification even greater than observed, especially at higher speeds.  </w:t>
      </w:r>
    </w:p>
    <w:bookmarkEnd w:id="329"/>
    <w:p w14:paraId="4152D276" w14:textId="77777777" w:rsidR="002C5A09" w:rsidRDefault="002C5A09">
      <w:pPr>
        <w:spacing w:before="0" w:after="200" w:line="276" w:lineRule="auto"/>
        <w:rPr>
          <w:rFonts w:asciiTheme="majorHAnsi" w:eastAsiaTheme="majorEastAsia" w:hAnsiTheme="majorHAnsi" w:cstheme="majorBidi"/>
          <w:b/>
          <w:bCs/>
          <w:sz w:val="26"/>
          <w:szCs w:val="26"/>
        </w:rPr>
      </w:pPr>
      <w:r>
        <w:br w:type="page"/>
      </w:r>
    </w:p>
    <w:p w14:paraId="2160E298" w14:textId="77777777" w:rsidR="002C5A09" w:rsidRDefault="002C5A09" w:rsidP="006646DF">
      <w:pPr>
        <w:pStyle w:val="Heading2"/>
        <w:numPr>
          <w:ilvl w:val="0"/>
          <w:numId w:val="43"/>
        </w:numPr>
      </w:pPr>
      <w:bookmarkStart w:id="330" w:name="_Toc5375215"/>
      <w:bookmarkStart w:id="331" w:name="_Toc5869237"/>
      <w:r>
        <w:t>Part 1 Summary and Conclusions</w:t>
      </w:r>
      <w:bookmarkEnd w:id="330"/>
      <w:bookmarkEnd w:id="331"/>
    </w:p>
    <w:p w14:paraId="1CE1A003" w14:textId="77777777" w:rsidR="002C5A09" w:rsidRDefault="002C5A09" w:rsidP="0003154C">
      <w:r>
        <w:t>As a result of the tests performed on the case structure and the simulation studies with the validated model the following may be concluded.</w:t>
      </w:r>
    </w:p>
    <w:p w14:paraId="16C44ECF" w14:textId="77777777" w:rsidR="002C5A09" w:rsidRDefault="002C5A09" w:rsidP="002C5A09">
      <w:pPr>
        <w:pStyle w:val="ListParagraph"/>
        <w:numPr>
          <w:ilvl w:val="0"/>
          <w:numId w:val="1"/>
        </w:numPr>
      </w:pPr>
      <w:r>
        <w:t>The high vibration levels are occurring on all spans (that were instrumented).</w:t>
      </w:r>
    </w:p>
    <w:p w14:paraId="04102C20" w14:textId="77777777" w:rsidR="002C5A09" w:rsidRDefault="002C5A09" w:rsidP="002C5A09">
      <w:pPr>
        <w:pStyle w:val="ListParagraph"/>
        <w:numPr>
          <w:ilvl w:val="0"/>
          <w:numId w:val="1"/>
        </w:numPr>
      </w:pPr>
      <w:r>
        <w:t>These vibrations may be principally attributed to the bridge deck roadway profile.</w:t>
      </w:r>
    </w:p>
    <w:p w14:paraId="7B7981B1" w14:textId="77777777" w:rsidR="002C5A09" w:rsidRDefault="002C5A09" w:rsidP="002C5A09">
      <w:pPr>
        <w:pStyle w:val="ListParagraph"/>
        <w:numPr>
          <w:ilvl w:val="0"/>
          <w:numId w:val="1"/>
        </w:numPr>
      </w:pPr>
      <w:r>
        <w:t>The vehicle is excited by the bridge deck profile, which in-turn excites the bridge.</w:t>
      </w:r>
    </w:p>
    <w:p w14:paraId="7F715ABC" w14:textId="77777777" w:rsidR="002C5A09" w:rsidRDefault="002C5A09" w:rsidP="002C5A09">
      <w:pPr>
        <w:pStyle w:val="ListParagraph"/>
        <w:numPr>
          <w:ilvl w:val="0"/>
          <w:numId w:val="1"/>
        </w:numPr>
      </w:pPr>
      <w:r>
        <w:t>The high dynamic amplification does not seem to pose a risk to the structure’s performance (at strength or service limit states).</w:t>
      </w:r>
    </w:p>
    <w:p w14:paraId="3AB2CCD1" w14:textId="77777777" w:rsidR="002C5A09" w:rsidRDefault="002C5A09" w:rsidP="002C5A09">
      <w:pPr>
        <w:pStyle w:val="ListParagraph"/>
        <w:numPr>
          <w:ilvl w:val="0"/>
          <w:numId w:val="1"/>
        </w:numPr>
      </w:pPr>
      <w:r>
        <w:t>The bridge exhibits dynamic amplification in excess of 1.75 even under heavy vehicles (compared to AASHTO recommended 1.33).</w:t>
      </w:r>
    </w:p>
    <w:p w14:paraId="786844C4" w14:textId="77777777" w:rsidR="002C5A09" w:rsidRDefault="002C5A09" w:rsidP="002C5A09">
      <w:pPr>
        <w:pStyle w:val="ListParagraph"/>
        <w:numPr>
          <w:ilvl w:val="0"/>
          <w:numId w:val="1"/>
        </w:numPr>
        <w:sectPr w:rsidR="002C5A09" w:rsidSect="00771CDD">
          <w:type w:val="continuous"/>
          <w:pgSz w:w="12240" w:h="15840"/>
          <w:pgMar w:top="1440" w:right="1440" w:bottom="1440" w:left="2160" w:header="720" w:footer="720" w:gutter="0"/>
          <w:pgNumType w:start="1"/>
          <w:cols w:space="720"/>
          <w:docGrid w:linePitch="360"/>
        </w:sectPr>
      </w:pPr>
      <w:r>
        <w:t>The bridge is experiencing motion that exceeds human comfort criterion.</w:t>
      </w:r>
    </w:p>
    <w:p w14:paraId="2BFDCA69" w14:textId="6810BEB1" w:rsidR="00292FCA" w:rsidRDefault="00292FCA" w:rsidP="00894D54">
      <w:pPr>
        <w:pStyle w:val="ListParagraph"/>
        <w:numPr>
          <w:ilvl w:val="0"/>
          <w:numId w:val="1"/>
        </w:numPr>
      </w:pPr>
    </w:p>
    <w:sectPr w:rsidR="00292FCA" w:rsidSect="00ED3428">
      <w:headerReference w:type="default" r:id="rId140"/>
      <w:footerReference w:type="default" r:id="rId14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F3A47" w14:textId="77777777" w:rsidR="00A53BEB" w:rsidRDefault="00A53BEB" w:rsidP="004C7F36">
      <w:pPr>
        <w:spacing w:before="0" w:line="240" w:lineRule="auto"/>
      </w:pPr>
      <w:r>
        <w:separator/>
      </w:r>
    </w:p>
  </w:endnote>
  <w:endnote w:type="continuationSeparator" w:id="0">
    <w:p w14:paraId="37664BBA" w14:textId="77777777" w:rsidR="00A53BEB" w:rsidRDefault="00A53BEB"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771CDD" w:rsidRDefault="00771CDD">
    <w:pPr>
      <w:pStyle w:val="Footer"/>
      <w:jc w:val="right"/>
    </w:pPr>
  </w:p>
  <w:p w14:paraId="780C2357" w14:textId="77777777" w:rsidR="00771CDD" w:rsidRDefault="00771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C812D" w14:textId="77777777" w:rsidR="00A53BEB" w:rsidRDefault="00A53BEB" w:rsidP="004C7F36">
      <w:pPr>
        <w:spacing w:before="0" w:line="240" w:lineRule="auto"/>
      </w:pPr>
      <w:r>
        <w:separator/>
      </w:r>
    </w:p>
  </w:footnote>
  <w:footnote w:type="continuationSeparator" w:id="0">
    <w:p w14:paraId="4AAEF844" w14:textId="77777777" w:rsidR="00A53BEB" w:rsidRDefault="00A53BEB"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771CDD" w:rsidRDefault="00771CD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771CDD" w:rsidRDefault="00771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EB5CC9"/>
    <w:multiLevelType w:val="hybridMultilevel"/>
    <w:tmpl w:val="AD54E998"/>
    <w:lvl w:ilvl="0" w:tplc="842C2948">
      <w:start w:val="19"/>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F3030E"/>
    <w:multiLevelType w:val="hybridMultilevel"/>
    <w:tmpl w:val="C7F46AB0"/>
    <w:lvl w:ilvl="0" w:tplc="D99CC208">
      <w:start w:val="17"/>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B4484A"/>
    <w:multiLevelType w:val="hybridMultilevel"/>
    <w:tmpl w:val="EA66C9D2"/>
    <w:lvl w:ilvl="0" w:tplc="BB2C19C4">
      <w:start w:val="10"/>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6A5932"/>
    <w:multiLevelType w:val="hybridMultilevel"/>
    <w:tmpl w:val="2D94D32C"/>
    <w:lvl w:ilvl="0" w:tplc="228C95FA">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9F1840"/>
    <w:multiLevelType w:val="hybridMultilevel"/>
    <w:tmpl w:val="0F5A4CF4"/>
    <w:lvl w:ilvl="0" w:tplc="D7348788">
      <w:start w:val="18"/>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E603B8"/>
    <w:multiLevelType w:val="hybridMultilevel"/>
    <w:tmpl w:val="6DE8F2E4"/>
    <w:lvl w:ilvl="0" w:tplc="FB9C5D7A">
      <w:start w:val="1"/>
      <w:numFmt w:val="decimal"/>
      <w:lvlText w:val="Chapter 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642BE"/>
    <w:multiLevelType w:val="hybridMultilevel"/>
    <w:tmpl w:val="55FCF854"/>
    <w:lvl w:ilvl="0" w:tplc="A056B608">
      <w:start w:val="3"/>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11079C"/>
    <w:multiLevelType w:val="hybridMultilevel"/>
    <w:tmpl w:val="CCE8848C"/>
    <w:lvl w:ilvl="0" w:tplc="7302B8D2">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
  </w:num>
  <w:num w:numId="3">
    <w:abstractNumId w:val="10"/>
  </w:num>
  <w:num w:numId="4">
    <w:abstractNumId w:val="8"/>
  </w:num>
  <w:num w:numId="5">
    <w:abstractNumId w:val="20"/>
  </w:num>
  <w:num w:numId="6">
    <w:abstractNumId w:val="32"/>
  </w:num>
  <w:num w:numId="7">
    <w:abstractNumId w:val="40"/>
  </w:num>
  <w:num w:numId="8">
    <w:abstractNumId w:val="27"/>
  </w:num>
  <w:num w:numId="9">
    <w:abstractNumId w:val="21"/>
  </w:num>
  <w:num w:numId="10">
    <w:abstractNumId w:val="45"/>
  </w:num>
  <w:num w:numId="11">
    <w:abstractNumId w:val="39"/>
  </w:num>
  <w:num w:numId="12">
    <w:abstractNumId w:val="2"/>
  </w:num>
  <w:num w:numId="13">
    <w:abstractNumId w:val="9"/>
  </w:num>
  <w:num w:numId="14">
    <w:abstractNumId w:val="37"/>
  </w:num>
  <w:num w:numId="15">
    <w:abstractNumId w:val="36"/>
  </w:num>
  <w:num w:numId="16">
    <w:abstractNumId w:val="41"/>
  </w:num>
  <w:num w:numId="17">
    <w:abstractNumId w:val="35"/>
  </w:num>
  <w:num w:numId="18">
    <w:abstractNumId w:val="5"/>
  </w:num>
  <w:num w:numId="19">
    <w:abstractNumId w:val="29"/>
  </w:num>
  <w:num w:numId="20">
    <w:abstractNumId w:val="23"/>
  </w:num>
  <w:num w:numId="21">
    <w:abstractNumId w:val="24"/>
  </w:num>
  <w:num w:numId="22">
    <w:abstractNumId w:val="22"/>
  </w:num>
  <w:num w:numId="23">
    <w:abstractNumId w:val="17"/>
  </w:num>
  <w:num w:numId="24">
    <w:abstractNumId w:val="38"/>
  </w:num>
  <w:num w:numId="25">
    <w:abstractNumId w:val="31"/>
  </w:num>
  <w:num w:numId="26">
    <w:abstractNumId w:val="19"/>
  </w:num>
  <w:num w:numId="27">
    <w:abstractNumId w:val="7"/>
  </w:num>
  <w:num w:numId="28">
    <w:abstractNumId w:val="12"/>
  </w:num>
  <w:num w:numId="29">
    <w:abstractNumId w:val="16"/>
  </w:num>
  <w:num w:numId="30">
    <w:abstractNumId w:val="4"/>
  </w:num>
  <w:num w:numId="31">
    <w:abstractNumId w:val="28"/>
  </w:num>
  <w:num w:numId="32">
    <w:abstractNumId w:val="0"/>
  </w:num>
  <w:num w:numId="33">
    <w:abstractNumId w:val="42"/>
  </w:num>
  <w:num w:numId="34">
    <w:abstractNumId w:val="43"/>
  </w:num>
  <w:num w:numId="35">
    <w:abstractNumId w:val="16"/>
    <w:lvlOverride w:ilvl="0">
      <w:startOverride w:val="1"/>
    </w:lvlOverride>
  </w:num>
  <w:num w:numId="36">
    <w:abstractNumId w:val="6"/>
  </w:num>
  <w:num w:numId="37">
    <w:abstractNumId w:val="14"/>
  </w:num>
  <w:num w:numId="38">
    <w:abstractNumId w:val="26"/>
  </w:num>
  <w:num w:numId="39">
    <w:abstractNumId w:val="18"/>
  </w:num>
  <w:num w:numId="40">
    <w:abstractNumId w:val="3"/>
  </w:num>
  <w:num w:numId="41">
    <w:abstractNumId w:val="11"/>
  </w:num>
  <w:num w:numId="42">
    <w:abstractNumId w:val="33"/>
  </w:num>
  <w:num w:numId="43">
    <w:abstractNumId w:val="44"/>
  </w:num>
  <w:num w:numId="44">
    <w:abstractNumId w:val="30"/>
  </w:num>
  <w:num w:numId="45">
    <w:abstractNumId w:val="15"/>
  </w:num>
  <w:num w:numId="46">
    <w:abstractNumId w:val="34"/>
  </w:num>
  <w:num w:numId="4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1A84"/>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2012"/>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4073"/>
    <w:rsid w:val="002A42F7"/>
    <w:rsid w:val="002B07C3"/>
    <w:rsid w:val="002B15E8"/>
    <w:rsid w:val="002B361B"/>
    <w:rsid w:val="002B4B3F"/>
    <w:rsid w:val="002C496C"/>
    <w:rsid w:val="002C5A09"/>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5CD2"/>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E2804"/>
    <w:rsid w:val="003E3826"/>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18C3"/>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4F4639"/>
    <w:rsid w:val="005035D6"/>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1CCF"/>
    <w:rsid w:val="00563D23"/>
    <w:rsid w:val="00564DFF"/>
    <w:rsid w:val="00564E51"/>
    <w:rsid w:val="005806B0"/>
    <w:rsid w:val="00586742"/>
    <w:rsid w:val="00586ED0"/>
    <w:rsid w:val="005873A5"/>
    <w:rsid w:val="00587BDB"/>
    <w:rsid w:val="005930B5"/>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A77"/>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6D89"/>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FDB"/>
    <w:rsid w:val="006D2AEE"/>
    <w:rsid w:val="006E0295"/>
    <w:rsid w:val="006E5845"/>
    <w:rsid w:val="006E6896"/>
    <w:rsid w:val="006E73FA"/>
    <w:rsid w:val="006F1651"/>
    <w:rsid w:val="006F4F2E"/>
    <w:rsid w:val="00700FD6"/>
    <w:rsid w:val="007023B6"/>
    <w:rsid w:val="0070381E"/>
    <w:rsid w:val="00705F8D"/>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1CDD"/>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051A"/>
    <w:rsid w:val="007A40CA"/>
    <w:rsid w:val="007B048D"/>
    <w:rsid w:val="007B2D6A"/>
    <w:rsid w:val="007B4150"/>
    <w:rsid w:val="007B48A8"/>
    <w:rsid w:val="007B4CB4"/>
    <w:rsid w:val="007B4CBE"/>
    <w:rsid w:val="007C0160"/>
    <w:rsid w:val="007C0E69"/>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77A42"/>
    <w:rsid w:val="00880CB6"/>
    <w:rsid w:val="00882542"/>
    <w:rsid w:val="0088407D"/>
    <w:rsid w:val="00887427"/>
    <w:rsid w:val="00892862"/>
    <w:rsid w:val="008941E8"/>
    <w:rsid w:val="00894D54"/>
    <w:rsid w:val="00895689"/>
    <w:rsid w:val="008A062F"/>
    <w:rsid w:val="008B2233"/>
    <w:rsid w:val="008B2C60"/>
    <w:rsid w:val="008B3DC7"/>
    <w:rsid w:val="008B5610"/>
    <w:rsid w:val="008B7CAE"/>
    <w:rsid w:val="008C5AA4"/>
    <w:rsid w:val="008C690F"/>
    <w:rsid w:val="008C78FF"/>
    <w:rsid w:val="008C798D"/>
    <w:rsid w:val="008C7E34"/>
    <w:rsid w:val="008D03E8"/>
    <w:rsid w:val="008D0E3A"/>
    <w:rsid w:val="008D2E7D"/>
    <w:rsid w:val="008D5178"/>
    <w:rsid w:val="008D5D73"/>
    <w:rsid w:val="008D6367"/>
    <w:rsid w:val="008E0123"/>
    <w:rsid w:val="008E20DB"/>
    <w:rsid w:val="008E36C9"/>
    <w:rsid w:val="008E3B43"/>
    <w:rsid w:val="008F42C8"/>
    <w:rsid w:val="008F4885"/>
    <w:rsid w:val="008F6F9E"/>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7CED"/>
    <w:rsid w:val="00A30903"/>
    <w:rsid w:val="00A31AAB"/>
    <w:rsid w:val="00A3375D"/>
    <w:rsid w:val="00A34663"/>
    <w:rsid w:val="00A379F4"/>
    <w:rsid w:val="00A426D8"/>
    <w:rsid w:val="00A45417"/>
    <w:rsid w:val="00A45FED"/>
    <w:rsid w:val="00A50C55"/>
    <w:rsid w:val="00A518A9"/>
    <w:rsid w:val="00A52771"/>
    <w:rsid w:val="00A53BEB"/>
    <w:rsid w:val="00A54754"/>
    <w:rsid w:val="00A55FAA"/>
    <w:rsid w:val="00A56C88"/>
    <w:rsid w:val="00A57A26"/>
    <w:rsid w:val="00A60A6A"/>
    <w:rsid w:val="00A61FB1"/>
    <w:rsid w:val="00A648C8"/>
    <w:rsid w:val="00A6570A"/>
    <w:rsid w:val="00A65FF1"/>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D7F4A"/>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4770D"/>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43BB"/>
    <w:rsid w:val="00BA5326"/>
    <w:rsid w:val="00BA6ECA"/>
    <w:rsid w:val="00BB0F13"/>
    <w:rsid w:val="00BB19CD"/>
    <w:rsid w:val="00BB2F61"/>
    <w:rsid w:val="00BB2F8A"/>
    <w:rsid w:val="00BB4C81"/>
    <w:rsid w:val="00BB6BC6"/>
    <w:rsid w:val="00BC0423"/>
    <w:rsid w:val="00BC6AB5"/>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5621C"/>
    <w:rsid w:val="00C62BD1"/>
    <w:rsid w:val="00C6337C"/>
    <w:rsid w:val="00C6496D"/>
    <w:rsid w:val="00C675E7"/>
    <w:rsid w:val="00C7491E"/>
    <w:rsid w:val="00C82098"/>
    <w:rsid w:val="00C90C0E"/>
    <w:rsid w:val="00C9200E"/>
    <w:rsid w:val="00C92061"/>
    <w:rsid w:val="00CA1B24"/>
    <w:rsid w:val="00CA6DFB"/>
    <w:rsid w:val="00CB0CF3"/>
    <w:rsid w:val="00CB53BC"/>
    <w:rsid w:val="00CB6A81"/>
    <w:rsid w:val="00CB70CE"/>
    <w:rsid w:val="00CC0067"/>
    <w:rsid w:val="00CC13A6"/>
    <w:rsid w:val="00CC408F"/>
    <w:rsid w:val="00CD2637"/>
    <w:rsid w:val="00CD3ED8"/>
    <w:rsid w:val="00CD55DE"/>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48D4"/>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87B9C"/>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11"/>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4818C3"/>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818C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8C7E34"/>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link w:val="BibliographyChar"/>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 w:type="paragraph" w:customStyle="1" w:styleId="ref">
    <w:name w:val="ref"/>
    <w:basedOn w:val="Bibliography"/>
    <w:link w:val="refChar"/>
    <w:qFormat/>
    <w:rsid w:val="00BA43BB"/>
    <w:pPr>
      <w:numPr>
        <w:numId w:val="14"/>
      </w:numPr>
      <w:spacing w:after="120" w:line="480" w:lineRule="auto"/>
      <w:ind w:left="360"/>
    </w:pPr>
  </w:style>
  <w:style w:type="character" w:customStyle="1" w:styleId="BibliographyChar">
    <w:name w:val="Bibliography Char"/>
    <w:basedOn w:val="DefaultParagraphFont"/>
    <w:link w:val="Bibliography"/>
    <w:uiPriority w:val="37"/>
    <w:rsid w:val="00BA43BB"/>
  </w:style>
  <w:style w:type="character" w:customStyle="1" w:styleId="refChar">
    <w:name w:val="ref Char"/>
    <w:basedOn w:val="BibliographyChar"/>
    <w:link w:val="ref"/>
    <w:rsid w:val="00BA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2752E8-0C80-42DE-B44F-BE4718DAB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6</TotalTime>
  <Pages>1</Pages>
  <Words>18819</Words>
  <Characters>107272</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52</cp:revision>
  <dcterms:created xsi:type="dcterms:W3CDTF">2019-03-08T19:48:00Z</dcterms:created>
  <dcterms:modified xsi:type="dcterms:W3CDTF">2019-04-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